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C687A74"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w:t>
      </w:r>
      <w:r w:rsidR="0098221F">
        <w:rPr>
          <w:rFonts w:cs="Arial"/>
          <w:bCs/>
        </w:rPr>
        <w:t>Sistema distribuído para recupe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053BDEF6" w:rsidR="00B0224B" w:rsidRPr="00B0224B" w:rsidRDefault="00B0224B" w:rsidP="00D27D0D">
      <w:pPr>
        <w:tabs>
          <w:tab w:val="left" w:pos="2832"/>
        </w:tabs>
        <w:jc w:val="center"/>
        <w:rPr>
          <w:rFonts w:cs="Arial"/>
        </w:rPr>
      </w:pPr>
      <w:r>
        <w:rPr>
          <w:rFonts w:cs="Arial"/>
          <w:b/>
        </w:rPr>
        <w:t>LANA, ASSISTENTE PESSOAL:</w:t>
      </w:r>
      <w:r>
        <w:rPr>
          <w:rFonts w:cs="Arial"/>
        </w:rPr>
        <w:t xml:space="preserve"> </w:t>
      </w:r>
      <w:r w:rsidR="00F543D9">
        <w:rPr>
          <w:rFonts w:cs="Arial"/>
          <w:bCs/>
        </w:rPr>
        <w:t>Sistema distribuído para recupe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F5B837D" w:rsidR="00171783" w:rsidRDefault="00171783" w:rsidP="00171783">
      <w:pPr>
        <w:tabs>
          <w:tab w:val="left" w:pos="2832"/>
        </w:tabs>
        <w:spacing w:line="240" w:lineRule="auto"/>
        <w:ind w:left="4536"/>
        <w:rPr>
          <w:rFonts w:cs="Arial"/>
        </w:rPr>
      </w:pPr>
      <w:r>
        <w:rPr>
          <w:rFonts w:cs="Arial"/>
        </w:rPr>
        <w:t>Orientador: Prof.</w:t>
      </w:r>
      <w:r w:rsidR="00B03B0C">
        <w:rPr>
          <w:rFonts w:cs="Arial"/>
        </w:rPr>
        <w:t xml:space="preserve"> Me.</w:t>
      </w:r>
      <w:r>
        <w:rPr>
          <w:rFonts w:cs="Arial"/>
        </w:rPr>
        <w:t xml:space="preserve">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7A1CC106" w:rsidR="005A6BF1" w:rsidRPr="00B0224B" w:rsidRDefault="005A6BF1" w:rsidP="00AC6020">
      <w:pPr>
        <w:tabs>
          <w:tab w:val="left" w:pos="2832"/>
        </w:tabs>
        <w:jc w:val="center"/>
        <w:rPr>
          <w:rFonts w:cs="Arial"/>
        </w:rPr>
      </w:pPr>
      <w:r>
        <w:rPr>
          <w:rFonts w:cs="Arial"/>
          <w:b/>
        </w:rPr>
        <w:t>LANA, ASSISTENTE PESSOAL:</w:t>
      </w:r>
      <w:r>
        <w:rPr>
          <w:rFonts w:cs="Arial"/>
        </w:rPr>
        <w:t xml:space="preserve"> </w:t>
      </w:r>
      <w:r w:rsidR="00584860">
        <w:rPr>
          <w:rFonts w:cs="Arial"/>
          <w:bCs/>
        </w:rPr>
        <w:t>Sistema distribuído para recupe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5DE73F4D" w:rsidR="00A61489" w:rsidRDefault="00A61489" w:rsidP="00F82EFE">
      <w:pPr>
        <w:jc w:val="center"/>
        <w:rPr>
          <w:rFonts w:cs="Arial"/>
        </w:rPr>
      </w:pPr>
      <w:r>
        <w:rPr>
          <w:rFonts w:cs="Arial"/>
        </w:rPr>
        <w:t xml:space="preserve">Prof. </w:t>
      </w:r>
      <w:r w:rsidR="006618C7">
        <w:rPr>
          <w:rFonts w:cs="Arial"/>
        </w:rPr>
        <w:t xml:space="preserve">Me. </w:t>
      </w:r>
      <w:r>
        <w:rPr>
          <w:rFonts w:cs="Arial"/>
        </w:rPr>
        <w:t>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026B861F" w14:textId="0E3326DB" w:rsidR="00EF7621" w:rsidRDefault="0010444D" w:rsidP="00A27DB5">
      <w:pPr>
        <w:spacing w:line="240" w:lineRule="auto"/>
        <w:ind w:left="4536"/>
        <w:rPr>
          <w:rFonts w:cs="Arial"/>
        </w:rPr>
      </w:pPr>
      <w:r>
        <w:rPr>
          <w:rFonts w:cs="Arial"/>
        </w:rPr>
        <w:t>À minha família e à minha companheira Nilana que, com muito amor e paciência, sempre me deram todo o suporte quando necessário durante toda a minha etapa de graduação.</w:t>
      </w: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48C88CA2" w14:textId="77777777" w:rsidR="00C76806" w:rsidRDefault="00C76806" w:rsidP="00B5782F">
      <w:pPr>
        <w:pStyle w:val="Paragrafo"/>
      </w:pPr>
      <w:r>
        <w:t>À Universidade Estadual de Santa Cruz, pela oportunidade de fazer o curso.</w:t>
      </w:r>
    </w:p>
    <w:p w14:paraId="50C7F20D" w14:textId="77777777" w:rsidR="00C76806" w:rsidRDefault="00C76806" w:rsidP="00B5782F">
      <w:pPr>
        <w:pStyle w:val="Paragrafo"/>
      </w:pPr>
      <w:r>
        <w:t>Ao NBCGIB, pelo ambiente criativo e amigável que me proporcionou desde o inicio do curso.</w:t>
      </w:r>
    </w:p>
    <w:p w14:paraId="219DB657" w14:textId="6AE395D5" w:rsidR="00C76806" w:rsidRDefault="00C76806" w:rsidP="00B5782F">
      <w:pPr>
        <w:pStyle w:val="Paragrafo"/>
      </w:pPr>
      <w:r>
        <w:t>Ao meu orientador Prof.</w:t>
      </w:r>
      <w:r w:rsidR="0083096A">
        <w:t xml:space="preserve"> Me.</w:t>
      </w:r>
      <w:r>
        <w:t xml:space="preserve"> Leard de Oliveira Fernandes, pelo suporte no pouco tempo que lhe coube, pelas suas correções e incentivos.</w:t>
      </w:r>
    </w:p>
    <w:p w14:paraId="3A68E45F" w14:textId="77777777" w:rsidR="00C76806" w:rsidRDefault="00C76806" w:rsidP="00B5782F">
      <w:pPr>
        <w:pStyle w:val="Paragrafo"/>
      </w:pPr>
      <w:r>
        <w:t>Ao Prof. Dr. Marcelo Ossamu Honda, pelo apoio e oportunidades dadas durante todo meu percurso na universidade e pelas orientações de iniciações cientificas.</w:t>
      </w:r>
    </w:p>
    <w:p w14:paraId="650DF643" w14:textId="106317E8" w:rsidR="00C76806" w:rsidRDefault="00C76806" w:rsidP="00B5782F">
      <w:pPr>
        <w:pStyle w:val="Paragrafo"/>
      </w:pPr>
      <w:r>
        <w:t>Aos meus pais</w:t>
      </w:r>
      <w:r w:rsidR="00A75002">
        <w:t>, Júnior e Mara,</w:t>
      </w:r>
      <w:r>
        <w:t xml:space="preserve"> e irmãos,</w:t>
      </w:r>
      <w:r w:rsidR="00A75002">
        <w:t xml:space="preserve"> Vinícius e Neto,</w:t>
      </w:r>
      <w:r>
        <w:t xml:space="preserve"> pelo amor, incentivo e apoio incondicional.</w:t>
      </w:r>
    </w:p>
    <w:p w14:paraId="63AD5BCD" w14:textId="77777777" w:rsidR="00C76806" w:rsidRDefault="00C76806" w:rsidP="00B5782F">
      <w:pPr>
        <w:pStyle w:val="Paragrafo"/>
      </w:pPr>
      <w:r>
        <w:t>Á minha companheira Nilana, pelo suporte emocional e incentivador nas horas difíceis, de desanimo e cansaço, durante toda a minha trajetória nesta universidade e pela ajuda dada na escrita e revisão deste projeto.</w:t>
      </w:r>
    </w:p>
    <w:p w14:paraId="0CA7C428" w14:textId="77777777" w:rsidR="00C76806" w:rsidRDefault="00C76806" w:rsidP="00B5782F">
      <w:pPr>
        <w:pStyle w:val="Paragrafo"/>
      </w:pPr>
      <w:r>
        <w:t>À minha cunhada Laylla, pela ajuda e apoio fornecidos para a escrita e revisão deste projeto.</w:t>
      </w:r>
    </w:p>
    <w:p w14:paraId="1B1CEF9A" w14:textId="605ABCD5" w:rsidR="00C76806" w:rsidRDefault="00C76806" w:rsidP="00B5782F">
      <w:pPr>
        <w:pStyle w:val="Paragrafo"/>
      </w:pPr>
      <w:r>
        <w:t xml:space="preserve">Aos </w:t>
      </w:r>
      <w:r w:rsidR="005D3E66">
        <w:t xml:space="preserve">integrantes </w:t>
      </w:r>
      <w:r>
        <w:t>da “</w:t>
      </w:r>
      <w:r w:rsidRPr="006855A7">
        <w:rPr>
          <w:i/>
        </w:rPr>
        <w:t>semi</w:t>
      </w:r>
      <w:r>
        <w:rPr>
          <w:i/>
        </w:rPr>
        <w:t>.</w:t>
      </w:r>
      <w:r w:rsidRPr="006855A7">
        <w:rPr>
          <w:i/>
        </w:rPr>
        <w:t>pro</w:t>
      </w:r>
      <w:r>
        <w:rPr>
          <w:i/>
        </w:rPr>
        <w:t>”</w:t>
      </w:r>
      <w:r>
        <w:t xml:space="preserve">: Adshow, Pedreca, Medina, Bida e Pugue, também aos meus amigos, em especial Alberto, Levy e </w:t>
      </w:r>
      <w:r w:rsidR="00BF7F4A">
        <w:t>Tu</w:t>
      </w:r>
      <w:r w:rsidR="00FE64A2">
        <w:t>lio</w:t>
      </w:r>
      <w:r>
        <w:t>, por todos esses anos de apoio e companheirismo e pela ajuda no amadurecimento e testes deste projeto.</w:t>
      </w:r>
    </w:p>
    <w:p w14:paraId="40209BD8" w14:textId="77777777" w:rsidR="00C76806" w:rsidRDefault="00C76806" w:rsidP="00B5782F">
      <w:pPr>
        <w:pStyle w:val="Paragrafo"/>
      </w:pPr>
      <w:r>
        <w:t>Aos professores e funcionários pelos ensinamentos e pela convivência durante este período.</w:t>
      </w:r>
    </w:p>
    <w:p w14:paraId="6BB58756" w14:textId="3E079073" w:rsidR="001F5908" w:rsidRDefault="00C76806" w:rsidP="00B5782F">
      <w:pPr>
        <w:pStyle w:val="Paragrafo"/>
        <w:rPr>
          <w:rFonts w:cs="Arial"/>
        </w:rPr>
      </w:pPr>
      <w:r>
        <w:t>A todos que direta ou indiretamente fizeram parte da minha formação, o meu muito obrigado.</w:t>
      </w: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256E50B" w14:textId="77777777" w:rsidR="00EB001B" w:rsidRDefault="00EB001B" w:rsidP="00B71115">
      <w:pPr>
        <w:tabs>
          <w:tab w:val="left" w:pos="6672"/>
        </w:tabs>
        <w:spacing w:line="240" w:lineRule="auto"/>
        <w:rPr>
          <w:rFonts w:cs="Arial"/>
        </w:rPr>
      </w:pPr>
    </w:p>
    <w:p w14:paraId="1A9DBF13" w14:textId="77777777" w:rsidR="00EB001B" w:rsidRDefault="00EB001B" w:rsidP="00B71115">
      <w:pPr>
        <w:tabs>
          <w:tab w:val="left" w:pos="6672"/>
        </w:tabs>
        <w:spacing w:line="240" w:lineRule="auto"/>
        <w:rPr>
          <w:rFonts w:cs="Arial"/>
        </w:rPr>
      </w:pPr>
    </w:p>
    <w:p w14:paraId="1D1EFA20" w14:textId="77777777" w:rsidR="00EB001B" w:rsidRDefault="00EB001B" w:rsidP="00B71115">
      <w:pPr>
        <w:tabs>
          <w:tab w:val="left" w:pos="6672"/>
        </w:tabs>
        <w:spacing w:line="240" w:lineRule="auto"/>
        <w:rPr>
          <w:rFonts w:cs="Arial"/>
        </w:rPr>
      </w:pPr>
    </w:p>
    <w:p w14:paraId="486E664E" w14:textId="77777777" w:rsidR="00EB001B" w:rsidRDefault="00EB001B" w:rsidP="00B71115">
      <w:pPr>
        <w:tabs>
          <w:tab w:val="left" w:pos="6672"/>
        </w:tabs>
        <w:spacing w:line="240" w:lineRule="auto"/>
        <w:rPr>
          <w:rFonts w:cs="Arial"/>
        </w:rPr>
      </w:pPr>
    </w:p>
    <w:p w14:paraId="4E579F84" w14:textId="77777777" w:rsidR="00EB001B" w:rsidRDefault="00EB001B" w:rsidP="00B71115">
      <w:pPr>
        <w:tabs>
          <w:tab w:val="left" w:pos="6672"/>
        </w:tabs>
        <w:spacing w:line="240" w:lineRule="auto"/>
        <w:rPr>
          <w:rFonts w:cs="Arial"/>
        </w:rPr>
      </w:pPr>
    </w:p>
    <w:p w14:paraId="128F7B59" w14:textId="77777777" w:rsidR="00EB001B" w:rsidRDefault="00EB001B" w:rsidP="00B71115">
      <w:pPr>
        <w:tabs>
          <w:tab w:val="left" w:pos="6672"/>
        </w:tabs>
        <w:spacing w:line="240" w:lineRule="auto"/>
        <w:rPr>
          <w:rFonts w:cs="Arial"/>
        </w:rPr>
      </w:pPr>
    </w:p>
    <w:p w14:paraId="47D51D8B" w14:textId="14B33009" w:rsidR="00B3011C" w:rsidRPr="00602314" w:rsidRDefault="00133929" w:rsidP="00B71115">
      <w:pPr>
        <w:tabs>
          <w:tab w:val="left" w:pos="6672"/>
        </w:tabs>
        <w:spacing w:line="240" w:lineRule="auto"/>
        <w:ind w:left="4536"/>
        <w:rPr>
          <w:rFonts w:cs="Arial"/>
          <w:lang w:val="en-US"/>
        </w:rPr>
      </w:pPr>
      <w:r w:rsidRPr="00602314">
        <w:rPr>
          <w:rFonts w:cs="Arial"/>
          <w:lang w:val="en-US"/>
        </w:rPr>
        <w:t xml:space="preserve">“Stay hungry, </w:t>
      </w:r>
      <w:r w:rsidR="00B3011C" w:rsidRPr="00602314">
        <w:rPr>
          <w:rFonts w:cs="Arial"/>
          <w:lang w:val="en-US"/>
        </w:rPr>
        <w:t>stay foolish</w:t>
      </w:r>
      <w:r w:rsidR="005C45C3" w:rsidRPr="00602314">
        <w:rPr>
          <w:rFonts w:cs="Arial"/>
          <w:lang w:val="en-US"/>
        </w:rPr>
        <w:t>.</w:t>
      </w:r>
      <w:r w:rsidRPr="00602314">
        <w:rPr>
          <w:rFonts w:cs="Arial"/>
          <w:lang w:val="en-US"/>
        </w:rPr>
        <w:t>”</w:t>
      </w:r>
    </w:p>
    <w:p w14:paraId="3ABD2447" w14:textId="0D8A5681" w:rsidR="001F5908" w:rsidRPr="00602314" w:rsidRDefault="00B3011C" w:rsidP="003930A9">
      <w:pPr>
        <w:tabs>
          <w:tab w:val="left" w:pos="6672"/>
        </w:tabs>
        <w:spacing w:line="240" w:lineRule="auto"/>
        <w:ind w:left="4536"/>
        <w:jc w:val="right"/>
        <w:rPr>
          <w:rFonts w:cs="Arial"/>
          <w:lang w:val="en-US"/>
        </w:rPr>
      </w:pPr>
      <w:r w:rsidRPr="00602314">
        <w:rPr>
          <w:rFonts w:cs="Arial"/>
          <w:lang w:val="en-US"/>
        </w:rPr>
        <w:t>(</w:t>
      </w:r>
      <w:r w:rsidR="00CA4D55" w:rsidRPr="00602314">
        <w:rPr>
          <w:rFonts w:cs="Arial"/>
          <w:lang w:val="en-US"/>
        </w:rPr>
        <w:t>Steve Jobs</w:t>
      </w:r>
      <w:r w:rsidRPr="00602314">
        <w:rPr>
          <w:rFonts w:cs="Arial"/>
          <w:lang w:val="en-US"/>
        </w:rPr>
        <w:t>)</w:t>
      </w:r>
    </w:p>
    <w:p w14:paraId="50523362" w14:textId="7C8A28B7" w:rsidR="001F5908" w:rsidRPr="00602314" w:rsidRDefault="00411F18" w:rsidP="00411F18">
      <w:pPr>
        <w:spacing w:line="240" w:lineRule="auto"/>
        <w:jc w:val="left"/>
        <w:rPr>
          <w:rFonts w:cs="Arial"/>
          <w:lang w:val="en-US"/>
        </w:rPr>
      </w:pPr>
      <w:r w:rsidRPr="00602314">
        <w:rPr>
          <w:rFonts w:cs="Arial"/>
          <w:lang w:val="en-US"/>
        </w:rPr>
        <w:br w:type="page"/>
      </w:r>
    </w:p>
    <w:p w14:paraId="7E0DB65E" w14:textId="49D472B5" w:rsidR="0082082E" w:rsidRPr="007C57A9" w:rsidRDefault="00151F9C" w:rsidP="0009508D">
      <w:pPr>
        <w:jc w:val="center"/>
        <w:rPr>
          <w:rFonts w:cs="Arial"/>
          <w:b/>
          <w:bCs/>
        </w:rPr>
      </w:pPr>
      <w:r w:rsidRPr="00151F9C">
        <w:rPr>
          <w:rFonts w:cs="Arial"/>
          <w:b/>
          <w:bCs/>
        </w:rPr>
        <w:lastRenderedPageBreak/>
        <w:t xml:space="preserve">LANA, ASSISTENTE PESSOAL: </w:t>
      </w:r>
      <w:r w:rsidR="009B4C9F">
        <w:rPr>
          <w:rFonts w:cs="Arial"/>
          <w:bCs/>
        </w:rPr>
        <w:t>Sistema distribuído para recupe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0F69B93F" w:rsidR="0082082E" w:rsidRPr="00514F10" w:rsidRDefault="006D4C93" w:rsidP="00B5782F">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w:t>
      </w:r>
      <w:r w:rsidR="00124C17" w:rsidRPr="00124C17">
        <w:t xml:space="preserve">O objetivo deste trabalho é implementar um </w:t>
      </w:r>
      <w:r w:rsidR="00124C17" w:rsidRPr="00124C17">
        <w:rPr>
          <w:i/>
        </w:rPr>
        <w:t>software</w:t>
      </w:r>
      <w:r w:rsidR="00124C17" w:rsidRPr="00124C17">
        <w:t xml:space="preserve"> de assistência pessoal distribuído, nomeado como Lana, capaz de receber mensagens textuais, interpretá-las, executar serviços quando necessário, e retornar ao usuário final uma resposta trivial ou um resultado da execução de um serviço requisitado.</w:t>
      </w:r>
      <w:r>
        <w:t xml:space="preserve"> Serviços</w:t>
      </w:r>
      <w:r w:rsidR="005D4A4C">
        <w:t xml:space="preserve"> de</w:t>
      </w:r>
      <w:r>
        <w:t xml:space="preserve"> </w:t>
      </w:r>
      <w:r w:rsidR="00CA2809">
        <w:t>recuperação de informações</w:t>
      </w:r>
      <w:r>
        <w:t xml:space="preserve"> sobre a </w:t>
      </w:r>
      <w:r w:rsidR="00282BE8">
        <w:t>UESC</w:t>
      </w:r>
      <w:r>
        <w:t xml:space="preserve"> disponíveis no </w:t>
      </w:r>
      <w:r>
        <w:rPr>
          <w:i/>
          <w:iCs/>
        </w:rPr>
        <w:t>site</w:t>
      </w:r>
      <w:r>
        <w:t xml:space="preserve"> da pró</w:t>
      </w:r>
      <w:r w:rsidR="00CA2809">
        <w:t xml:space="preserve">pria universidade e informações </w:t>
      </w:r>
      <w:r w:rsidR="009F131C">
        <w:t>do portal s</w:t>
      </w:r>
      <w:r>
        <w:t xml:space="preserve">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como serviço</w:t>
      </w:r>
      <w:r w:rsidR="005F04AE">
        <w:t xml:space="preserve"> para o armazenamento de dados dos usuários</w:t>
      </w:r>
      <w:r>
        <w:t xml:space="preserve">, </w:t>
      </w:r>
      <w:r>
        <w:rPr>
          <w:i/>
          <w:iCs/>
        </w:rPr>
        <w:t>web scraping</w:t>
      </w:r>
      <w:r w:rsidR="00826344">
        <w:rPr>
          <w:i/>
          <w:iCs/>
        </w:rPr>
        <w:t xml:space="preserve"> </w:t>
      </w:r>
      <w:r w:rsidR="00826344">
        <w:rPr>
          <w:iCs/>
        </w:rPr>
        <w:t>para recuperar informações</w:t>
      </w:r>
      <w:r>
        <w:t>, serviços de hospedagem e as linguagens de programação JavaScript e Python.</w:t>
      </w:r>
      <w:r w:rsidR="00514F10">
        <w:t xml:space="preserve"> Por fim, foi desenvolvido um </w:t>
      </w:r>
      <w:r w:rsidR="00514F10">
        <w:rPr>
          <w:i/>
        </w:rPr>
        <w:t>software</w:t>
      </w:r>
      <w:r w:rsidR="00514F10">
        <w:t xml:space="preserve"> distribuído</w:t>
      </w:r>
      <w:r w:rsidR="008F6D69">
        <w:t xml:space="preserve"> que se mostrou</w:t>
      </w:r>
      <w:r w:rsidR="00514F10">
        <w:t xml:space="preserve"> capaz de receber mensagens textuais a partir de duas aplicações de troca de mensagens, extrair as intenções e entidades das mensagens dos usuários e recuperar informações do site da UESC e do portal acadêmico sagres quando necessário.</w:t>
      </w:r>
    </w:p>
    <w:p w14:paraId="57E7680E" w14:textId="77777777" w:rsidR="006D4C93" w:rsidRPr="00FE2E12" w:rsidRDefault="006D4C93" w:rsidP="00B5782F">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r w:rsidR="009A7ADB" w:rsidRPr="005F53B9">
        <w:rPr>
          <w:rFonts w:cs="Arial"/>
          <w:iCs/>
          <w:lang w:val="en-US"/>
        </w:rPr>
        <w:t>Sistemas Distribuídos.</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1AC24C57" w:rsidR="00C94D06" w:rsidRPr="005F53B9" w:rsidRDefault="00C94D06" w:rsidP="00C74D0C">
      <w:pPr>
        <w:jc w:val="center"/>
        <w:rPr>
          <w:lang w:val="en-US"/>
        </w:rPr>
      </w:pPr>
      <w:r w:rsidRPr="005F53B9">
        <w:rPr>
          <w:b/>
          <w:lang w:val="en-US"/>
        </w:rPr>
        <w:lastRenderedPageBreak/>
        <w:t>LANA, PERSONAL ASSISTANT:</w:t>
      </w:r>
      <w:r w:rsidR="00321C6E" w:rsidRPr="005F53B9">
        <w:rPr>
          <w:b/>
          <w:lang w:val="en-US"/>
        </w:rPr>
        <w:t xml:space="preserve"> </w:t>
      </w:r>
      <w:r w:rsidR="009718A5" w:rsidRPr="009718A5">
        <w:rPr>
          <w:lang w:val="en-US"/>
        </w:rPr>
        <w:t xml:space="preserve">Distributed system for information retrieval </w:t>
      </w:r>
      <w:r w:rsidR="009718A5">
        <w:rPr>
          <w:lang w:val="en-US"/>
        </w:rPr>
        <w:t>regarding</w:t>
      </w:r>
      <w:r w:rsidR="009718A5" w:rsidRPr="009718A5">
        <w:rPr>
          <w:lang w:val="en-US"/>
        </w:rPr>
        <w:t xml:space="preserve"> UESC</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5071751D" w:rsidR="00FD553A" w:rsidRPr="00602314" w:rsidRDefault="00E02106" w:rsidP="00B5782F">
      <w:pPr>
        <w:pStyle w:val="Resumo"/>
      </w:pPr>
      <w:r w:rsidRPr="00602314">
        <w:t xml:space="preserve">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w:t>
      </w:r>
      <w:r w:rsidR="00792F68" w:rsidRPr="00602314">
        <w:t>The objective of this work is to implement distributed personal assistance software, named Lana, capable of receive textual messages, interpret them, perform actions when necessary, and return to the user a trivial response or the result of a requested service.</w:t>
      </w:r>
      <w:r w:rsidR="009F131C" w:rsidRPr="00602314">
        <w:t xml:space="preserve"> Information retrieval services about the UESC available on the university's own website and information from the portal sagres, </w:t>
      </w:r>
      <w:r w:rsidR="0069136D" w:rsidRPr="00602314">
        <w:t>for</w:t>
      </w:r>
      <w:r w:rsidR="009F131C" w:rsidRPr="00602314">
        <w:t xml:space="preserve"> student</w:t>
      </w:r>
      <w:r w:rsidR="0069136D" w:rsidRPr="00602314">
        <w:t>s</w:t>
      </w:r>
      <w:r w:rsidR="009F131C" w:rsidRPr="00602314">
        <w:t xml:space="preserve"> and teacher</w:t>
      </w:r>
      <w:r w:rsidR="0069136D" w:rsidRPr="00602314">
        <w:t>s</w:t>
      </w:r>
      <w:r w:rsidR="009F131C" w:rsidRPr="00602314">
        <w:t>, were implemented in data extractors.</w:t>
      </w:r>
      <w:r w:rsidR="008F6D69" w:rsidRPr="00602314">
        <w:t xml:space="preserve"> For the implementation of the personal assistance software, were used a natural language understanding service, a backend as a service solution for storing users' data, web scraping to retrieve information, hosting services and the JavaScript and Python programming languages. </w:t>
      </w:r>
      <w:r w:rsidR="009A32D7" w:rsidRPr="00602314">
        <w:t>Finally, one distributed software was developed that was able to receive textual messages from two messaging applications, extract the intents and entities from the user’s messages and retrieve information from the UESC website and the sagres academic portal when necessary.</w:t>
      </w:r>
    </w:p>
    <w:p w14:paraId="54F9D1A8" w14:textId="77777777" w:rsidR="00E02106" w:rsidRPr="00602314" w:rsidRDefault="00E02106" w:rsidP="00B5782F">
      <w:pPr>
        <w:pStyle w:val="Resumo"/>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65046482" w14:textId="77777777" w:rsidR="006B6CAF" w:rsidRDefault="005928BD" w:rsidP="00D253D1">
      <w:pPr>
        <w:pStyle w:val="ndicedeilustraes"/>
        <w:tabs>
          <w:tab w:val="left" w:pos="0"/>
        </w:tab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6B6CAF">
        <w:rPr>
          <w:noProof/>
        </w:rPr>
        <w:t>Figura 1 - Painel do serviço Watson Assistant com algumas Intents criadas para o workspace Lana.</w:t>
      </w:r>
      <w:r w:rsidR="006B6CAF">
        <w:rPr>
          <w:noProof/>
        </w:rPr>
        <w:tab/>
      </w:r>
      <w:r w:rsidR="006B6CAF">
        <w:rPr>
          <w:noProof/>
        </w:rPr>
        <w:fldChar w:fldCharType="begin"/>
      </w:r>
      <w:r w:rsidR="006B6CAF">
        <w:rPr>
          <w:noProof/>
        </w:rPr>
        <w:instrText xml:space="preserve"> PAGEREF _Toc532173169 \h </w:instrText>
      </w:r>
      <w:r w:rsidR="006B6CAF">
        <w:rPr>
          <w:noProof/>
        </w:rPr>
      </w:r>
      <w:r w:rsidR="006B6CAF">
        <w:rPr>
          <w:noProof/>
        </w:rPr>
        <w:fldChar w:fldCharType="separate"/>
      </w:r>
      <w:r w:rsidR="006B6CAF">
        <w:rPr>
          <w:noProof/>
        </w:rPr>
        <w:t>35</w:t>
      </w:r>
      <w:r w:rsidR="006B6CAF">
        <w:rPr>
          <w:noProof/>
        </w:rPr>
        <w:fldChar w:fldCharType="end"/>
      </w:r>
    </w:p>
    <w:p w14:paraId="7490CDA1" w14:textId="77777777" w:rsidR="006B6CAF" w:rsidRDefault="006B6CAF">
      <w:pPr>
        <w:pStyle w:val="ndicedeilustraes"/>
        <w:rPr>
          <w:rFonts w:asciiTheme="minorHAnsi" w:eastAsiaTheme="minorEastAsia" w:hAnsiTheme="minorHAnsi"/>
          <w:noProof/>
          <w:color w:val="auto"/>
          <w:lang w:eastAsia="pt-BR"/>
        </w:rPr>
      </w:pPr>
      <w:r>
        <w:rPr>
          <w:noProof/>
        </w:rPr>
        <w:t>Figura 2 - Painel do serviço Watson Assistant com todas as Entities criadas para o workspace Lana.</w:t>
      </w:r>
      <w:r>
        <w:rPr>
          <w:noProof/>
        </w:rPr>
        <w:tab/>
      </w:r>
      <w:r>
        <w:rPr>
          <w:noProof/>
        </w:rPr>
        <w:fldChar w:fldCharType="begin"/>
      </w:r>
      <w:r>
        <w:rPr>
          <w:noProof/>
        </w:rPr>
        <w:instrText xml:space="preserve"> PAGEREF _Toc532173170 \h </w:instrText>
      </w:r>
      <w:r>
        <w:rPr>
          <w:noProof/>
        </w:rPr>
      </w:r>
      <w:r>
        <w:rPr>
          <w:noProof/>
        </w:rPr>
        <w:fldChar w:fldCharType="separate"/>
      </w:r>
      <w:r>
        <w:rPr>
          <w:noProof/>
        </w:rPr>
        <w:t>36</w:t>
      </w:r>
      <w:r>
        <w:rPr>
          <w:noProof/>
        </w:rPr>
        <w:fldChar w:fldCharType="end"/>
      </w:r>
    </w:p>
    <w:p w14:paraId="722D83BC" w14:textId="77777777" w:rsidR="006B6CAF" w:rsidRDefault="006B6CAF">
      <w:pPr>
        <w:pStyle w:val="ndicedeilustraes"/>
        <w:rPr>
          <w:rFonts w:asciiTheme="minorHAnsi" w:eastAsiaTheme="minorEastAsia" w:hAnsiTheme="minorHAnsi"/>
          <w:noProof/>
          <w:color w:val="auto"/>
          <w:lang w:eastAsia="pt-BR"/>
        </w:rPr>
      </w:pPr>
      <w:r>
        <w:rPr>
          <w:noProof/>
        </w:rPr>
        <w:t>Figura 3 - Painel do serviço Watson Assistant com parte do fluxo de primeira conversa criada para o workspace Lana.</w:t>
      </w:r>
      <w:r>
        <w:rPr>
          <w:noProof/>
        </w:rPr>
        <w:tab/>
      </w:r>
      <w:r>
        <w:rPr>
          <w:noProof/>
        </w:rPr>
        <w:fldChar w:fldCharType="begin"/>
      </w:r>
      <w:r>
        <w:rPr>
          <w:noProof/>
        </w:rPr>
        <w:instrText xml:space="preserve"> PAGEREF _Toc532173171 \h </w:instrText>
      </w:r>
      <w:r>
        <w:rPr>
          <w:noProof/>
        </w:rPr>
      </w:r>
      <w:r>
        <w:rPr>
          <w:noProof/>
        </w:rPr>
        <w:fldChar w:fldCharType="separate"/>
      </w:r>
      <w:r>
        <w:rPr>
          <w:noProof/>
        </w:rPr>
        <w:t>37</w:t>
      </w:r>
      <w:r>
        <w:rPr>
          <w:noProof/>
        </w:rPr>
        <w:fldChar w:fldCharType="end"/>
      </w:r>
    </w:p>
    <w:p w14:paraId="5723B304" w14:textId="77777777" w:rsidR="006B6CAF" w:rsidRDefault="006B6CAF">
      <w:pPr>
        <w:pStyle w:val="ndicedeilustraes"/>
        <w:rPr>
          <w:rFonts w:asciiTheme="minorHAnsi" w:eastAsiaTheme="minorEastAsia" w:hAnsiTheme="minorHAnsi"/>
          <w:noProof/>
          <w:color w:val="auto"/>
          <w:lang w:eastAsia="pt-BR"/>
        </w:rPr>
      </w:pPr>
      <w:r>
        <w:rPr>
          <w:noProof/>
        </w:rPr>
        <w:t>Figura 4 - Topologia de comunicação entre módulos.</w:t>
      </w:r>
      <w:r>
        <w:rPr>
          <w:noProof/>
        </w:rPr>
        <w:tab/>
      </w:r>
      <w:r>
        <w:rPr>
          <w:noProof/>
        </w:rPr>
        <w:fldChar w:fldCharType="begin"/>
      </w:r>
      <w:r>
        <w:rPr>
          <w:noProof/>
        </w:rPr>
        <w:instrText xml:space="preserve"> PAGEREF _Toc532173172 \h </w:instrText>
      </w:r>
      <w:r>
        <w:rPr>
          <w:noProof/>
        </w:rPr>
      </w:r>
      <w:r>
        <w:rPr>
          <w:noProof/>
        </w:rPr>
        <w:fldChar w:fldCharType="separate"/>
      </w:r>
      <w:r>
        <w:rPr>
          <w:noProof/>
        </w:rPr>
        <w:t>45</w:t>
      </w:r>
      <w:r>
        <w:rPr>
          <w:noProof/>
        </w:rPr>
        <w:fldChar w:fldCharType="end"/>
      </w:r>
    </w:p>
    <w:p w14:paraId="0F9773B4" w14:textId="77777777" w:rsidR="006B6CAF" w:rsidRDefault="006B6CAF">
      <w:pPr>
        <w:pStyle w:val="ndicedeilustraes"/>
        <w:rPr>
          <w:rFonts w:asciiTheme="minorHAnsi" w:eastAsiaTheme="minorEastAsia" w:hAnsiTheme="minorHAnsi"/>
          <w:noProof/>
          <w:color w:val="auto"/>
          <w:lang w:eastAsia="pt-BR"/>
        </w:rPr>
      </w:pPr>
      <w:r>
        <w:rPr>
          <w:noProof/>
        </w:rPr>
        <w:t>Figura 5 – Primeira conversação com a Lana e serviços ofertados.</w:t>
      </w:r>
      <w:r>
        <w:rPr>
          <w:noProof/>
        </w:rPr>
        <w:tab/>
      </w:r>
      <w:r>
        <w:rPr>
          <w:noProof/>
        </w:rPr>
        <w:fldChar w:fldCharType="begin"/>
      </w:r>
      <w:r>
        <w:rPr>
          <w:noProof/>
        </w:rPr>
        <w:instrText xml:space="preserve"> PAGEREF _Toc532173173 \h </w:instrText>
      </w:r>
      <w:r>
        <w:rPr>
          <w:noProof/>
        </w:rPr>
      </w:r>
      <w:r>
        <w:rPr>
          <w:noProof/>
        </w:rPr>
        <w:fldChar w:fldCharType="separate"/>
      </w:r>
      <w:r>
        <w:rPr>
          <w:noProof/>
        </w:rPr>
        <w:t>47</w:t>
      </w:r>
      <w:r>
        <w:rPr>
          <w:noProof/>
        </w:rPr>
        <w:fldChar w:fldCharType="end"/>
      </w:r>
    </w:p>
    <w:p w14:paraId="403E6C4D" w14:textId="77777777" w:rsidR="006B6CAF" w:rsidRDefault="006B6CAF">
      <w:pPr>
        <w:pStyle w:val="ndicedeilustraes"/>
        <w:rPr>
          <w:rFonts w:asciiTheme="minorHAnsi" w:eastAsiaTheme="minorEastAsia" w:hAnsiTheme="minorHAnsi"/>
          <w:noProof/>
          <w:color w:val="auto"/>
          <w:lang w:eastAsia="pt-BR"/>
        </w:rPr>
      </w:pPr>
      <w:r>
        <w:rPr>
          <w:noProof/>
        </w:rPr>
        <w:t>Figura 6 - Lana informando suas principais funcionalidades.</w:t>
      </w:r>
      <w:r>
        <w:rPr>
          <w:noProof/>
        </w:rPr>
        <w:tab/>
      </w:r>
      <w:r>
        <w:rPr>
          <w:noProof/>
        </w:rPr>
        <w:fldChar w:fldCharType="begin"/>
      </w:r>
      <w:r>
        <w:rPr>
          <w:noProof/>
        </w:rPr>
        <w:instrText xml:space="preserve"> PAGEREF _Toc532173174 \h </w:instrText>
      </w:r>
      <w:r>
        <w:rPr>
          <w:noProof/>
        </w:rPr>
      </w:r>
      <w:r>
        <w:rPr>
          <w:noProof/>
        </w:rPr>
        <w:fldChar w:fldCharType="separate"/>
      </w:r>
      <w:r>
        <w:rPr>
          <w:noProof/>
        </w:rPr>
        <w:t>48</w:t>
      </w:r>
      <w:r>
        <w:rPr>
          <w:noProof/>
        </w:rPr>
        <w:fldChar w:fldCharType="end"/>
      </w:r>
    </w:p>
    <w:p w14:paraId="35CD8A62" w14:textId="77777777" w:rsidR="006B6CAF" w:rsidRDefault="006B6CAF">
      <w:pPr>
        <w:pStyle w:val="ndicedeilustraes"/>
        <w:rPr>
          <w:rFonts w:asciiTheme="minorHAnsi" w:eastAsiaTheme="minorEastAsia" w:hAnsiTheme="minorHAnsi"/>
          <w:noProof/>
          <w:color w:val="auto"/>
          <w:lang w:eastAsia="pt-BR"/>
        </w:rPr>
      </w:pPr>
      <w:r>
        <w:rPr>
          <w:noProof/>
        </w:rPr>
        <w:t>Figura 7 - Lana realizando ações para professor no Telegram.</w:t>
      </w:r>
      <w:r>
        <w:rPr>
          <w:noProof/>
        </w:rPr>
        <w:tab/>
      </w:r>
      <w:r>
        <w:rPr>
          <w:noProof/>
        </w:rPr>
        <w:fldChar w:fldCharType="begin"/>
      </w:r>
      <w:r>
        <w:rPr>
          <w:noProof/>
        </w:rPr>
        <w:instrText xml:space="preserve"> PAGEREF _Toc532173175 \h </w:instrText>
      </w:r>
      <w:r>
        <w:rPr>
          <w:noProof/>
        </w:rPr>
      </w:r>
      <w:r>
        <w:rPr>
          <w:noProof/>
        </w:rPr>
        <w:fldChar w:fldCharType="separate"/>
      </w:r>
      <w:r>
        <w:rPr>
          <w:noProof/>
        </w:rPr>
        <w:t>49</w:t>
      </w:r>
      <w:r>
        <w:rPr>
          <w:noProof/>
        </w:rPr>
        <w:fldChar w:fldCharType="end"/>
      </w:r>
    </w:p>
    <w:p w14:paraId="2942A539" w14:textId="77777777" w:rsidR="006B6CAF" w:rsidRDefault="006B6CAF">
      <w:pPr>
        <w:pStyle w:val="ndicedeilustraes"/>
        <w:rPr>
          <w:rFonts w:asciiTheme="minorHAnsi" w:eastAsiaTheme="minorEastAsia" w:hAnsiTheme="minorHAnsi"/>
          <w:noProof/>
          <w:color w:val="auto"/>
          <w:lang w:eastAsia="pt-BR"/>
        </w:rPr>
      </w:pPr>
      <w:r>
        <w:rPr>
          <w:noProof/>
        </w:rPr>
        <w:t>Figura 8 - Interpretações com erros de digitação.</w:t>
      </w:r>
      <w:r>
        <w:rPr>
          <w:noProof/>
        </w:rPr>
        <w:tab/>
      </w:r>
      <w:r>
        <w:rPr>
          <w:noProof/>
        </w:rPr>
        <w:fldChar w:fldCharType="begin"/>
      </w:r>
      <w:r>
        <w:rPr>
          <w:noProof/>
        </w:rPr>
        <w:instrText xml:space="preserve"> PAGEREF _Toc532173176 \h </w:instrText>
      </w:r>
      <w:r>
        <w:rPr>
          <w:noProof/>
        </w:rPr>
      </w:r>
      <w:r>
        <w:rPr>
          <w:noProof/>
        </w:rPr>
        <w:fldChar w:fldCharType="separate"/>
      </w:r>
      <w:r>
        <w:rPr>
          <w:noProof/>
        </w:rPr>
        <w:t>50</w:t>
      </w:r>
      <w:r>
        <w:rPr>
          <w:noProof/>
        </w:rPr>
        <w:fldChar w:fldCharType="end"/>
      </w:r>
    </w:p>
    <w:p w14:paraId="7CC94A74" w14:textId="77777777" w:rsidR="006B6CAF" w:rsidRDefault="006B6CAF">
      <w:pPr>
        <w:pStyle w:val="ndicedeilustraes"/>
        <w:rPr>
          <w:rFonts w:asciiTheme="minorHAnsi" w:eastAsiaTheme="minorEastAsia" w:hAnsiTheme="minorHAnsi"/>
          <w:noProof/>
          <w:color w:val="auto"/>
          <w:lang w:eastAsia="pt-BR"/>
        </w:rPr>
      </w:pPr>
      <w:r>
        <w:rPr>
          <w:noProof/>
        </w:rPr>
        <w:t>Figura 9 – Ações para aluno no portal acadêmico sagres no aplicativo Messenger.</w:t>
      </w:r>
      <w:r>
        <w:rPr>
          <w:noProof/>
        </w:rPr>
        <w:tab/>
      </w:r>
      <w:r>
        <w:rPr>
          <w:noProof/>
        </w:rPr>
        <w:fldChar w:fldCharType="begin"/>
      </w:r>
      <w:r>
        <w:rPr>
          <w:noProof/>
        </w:rPr>
        <w:instrText xml:space="preserve"> PAGEREF _Toc532173177 \h </w:instrText>
      </w:r>
      <w:r>
        <w:rPr>
          <w:noProof/>
        </w:rPr>
      </w:r>
      <w:r>
        <w:rPr>
          <w:noProof/>
        </w:rPr>
        <w:fldChar w:fldCharType="separate"/>
      </w:r>
      <w:r>
        <w:rPr>
          <w:noProof/>
        </w:rPr>
        <w:t>52</w:t>
      </w:r>
      <w:r>
        <w:rPr>
          <w:noProof/>
        </w:rPr>
        <w:fldChar w:fldCharType="end"/>
      </w:r>
    </w:p>
    <w:p w14:paraId="513A40AC" w14:textId="77777777" w:rsidR="006B6CAF" w:rsidRDefault="006B6CAF">
      <w:pPr>
        <w:pStyle w:val="ndicedeilustraes"/>
        <w:rPr>
          <w:rFonts w:asciiTheme="minorHAnsi" w:eastAsiaTheme="minorEastAsia" w:hAnsiTheme="minorHAnsi"/>
          <w:noProof/>
          <w:color w:val="auto"/>
          <w:lang w:eastAsia="pt-BR"/>
        </w:rPr>
      </w:pPr>
      <w:r>
        <w:rPr>
          <w:noProof/>
        </w:rPr>
        <w:t>Figura 10 - Requisição de ações do BotUESC no Telegram.</w:t>
      </w:r>
      <w:r>
        <w:rPr>
          <w:noProof/>
        </w:rPr>
        <w:tab/>
      </w:r>
      <w:r>
        <w:rPr>
          <w:noProof/>
        </w:rPr>
        <w:fldChar w:fldCharType="begin"/>
      </w:r>
      <w:r>
        <w:rPr>
          <w:noProof/>
        </w:rPr>
        <w:instrText xml:space="preserve"> PAGEREF _Toc532173178 \h </w:instrText>
      </w:r>
      <w:r>
        <w:rPr>
          <w:noProof/>
        </w:rPr>
      </w:r>
      <w:r>
        <w:rPr>
          <w:noProof/>
        </w:rPr>
        <w:fldChar w:fldCharType="separate"/>
      </w:r>
      <w:r>
        <w:rPr>
          <w:noProof/>
        </w:rPr>
        <w:t>53</w:t>
      </w:r>
      <w:r>
        <w:rPr>
          <w:noProof/>
        </w:rPr>
        <w:fldChar w:fldCharType="end"/>
      </w:r>
    </w:p>
    <w:p w14:paraId="42CFDC21" w14:textId="77777777" w:rsidR="006B6CAF" w:rsidRDefault="006B6CAF">
      <w:pPr>
        <w:pStyle w:val="ndicedeilustraes"/>
        <w:rPr>
          <w:rFonts w:asciiTheme="minorHAnsi" w:eastAsiaTheme="minorEastAsia" w:hAnsiTheme="minorHAnsi"/>
          <w:noProof/>
          <w:color w:val="auto"/>
          <w:lang w:eastAsia="pt-BR"/>
        </w:rPr>
      </w:pPr>
      <w:r>
        <w:rPr>
          <w:noProof/>
        </w:rPr>
        <w:t>Figura 11 - Algumas ações realizadas no site da UESC no Telegram.</w:t>
      </w:r>
      <w:r>
        <w:rPr>
          <w:noProof/>
        </w:rPr>
        <w:tab/>
      </w:r>
      <w:r>
        <w:rPr>
          <w:noProof/>
        </w:rPr>
        <w:fldChar w:fldCharType="begin"/>
      </w:r>
      <w:r>
        <w:rPr>
          <w:noProof/>
        </w:rPr>
        <w:instrText xml:space="preserve"> PAGEREF _Toc532173179 \h </w:instrText>
      </w:r>
      <w:r>
        <w:rPr>
          <w:noProof/>
        </w:rPr>
      </w:r>
      <w:r>
        <w:rPr>
          <w:noProof/>
        </w:rPr>
        <w:fldChar w:fldCharType="separate"/>
      </w:r>
      <w:r>
        <w:rPr>
          <w:noProof/>
        </w:rPr>
        <w:t>54</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lastRenderedPageBreak/>
        <w:t>LISTA DE SIGLAS</w:t>
      </w:r>
    </w:p>
    <w:p w14:paraId="613B636B" w14:textId="77777777" w:rsidR="008D70B0" w:rsidRDefault="008D70B0" w:rsidP="00B5782F">
      <w:pPr>
        <w:pStyle w:val="Paragrafo"/>
      </w:pPr>
    </w:p>
    <w:p w14:paraId="5B020484" w14:textId="0352E5B6" w:rsidR="002C135B" w:rsidRDefault="002C135B" w:rsidP="00B5782F">
      <w:pPr>
        <w:pStyle w:val="Paragrafo"/>
      </w:pPr>
      <w:r>
        <w:t>AP</w:t>
      </w:r>
      <w:r w:rsidR="00323F20">
        <w:tab/>
      </w:r>
      <w:r w:rsidR="00323F20">
        <w:tab/>
      </w:r>
      <w:r>
        <w:t>Assistente Pessoal</w:t>
      </w:r>
    </w:p>
    <w:p w14:paraId="4065CA23" w14:textId="77777777" w:rsidR="00323F20" w:rsidRPr="00602314" w:rsidRDefault="00323F20" w:rsidP="00B5782F">
      <w:pPr>
        <w:pStyle w:val="Paragrafo"/>
      </w:pPr>
      <w:r w:rsidRPr="00602314">
        <w:t>API</w:t>
      </w:r>
      <w:r w:rsidRPr="00602314">
        <w:tab/>
      </w:r>
      <w:r w:rsidRPr="00602314">
        <w:tab/>
        <w:t>Application Programming Interface</w:t>
      </w:r>
    </w:p>
    <w:p w14:paraId="6779D678" w14:textId="0C32CCAF" w:rsidR="002D579D" w:rsidRPr="00602314" w:rsidRDefault="00323F20" w:rsidP="00B5782F">
      <w:pPr>
        <w:pStyle w:val="Paragrafo"/>
      </w:pPr>
      <w:r w:rsidRPr="00602314">
        <w:t>BaaS</w:t>
      </w:r>
      <w:r w:rsidRPr="00602314">
        <w:tab/>
      </w:r>
      <w:r w:rsidRPr="00602314">
        <w:tab/>
        <w:t>Backend as a Service</w:t>
      </w:r>
      <w:r w:rsidR="002D579D" w:rsidRPr="00602314">
        <w:tab/>
      </w:r>
    </w:p>
    <w:p w14:paraId="5D264809" w14:textId="3EF39610" w:rsidR="0094586A" w:rsidRPr="00602314" w:rsidRDefault="0094586A" w:rsidP="00B5782F">
      <w:pPr>
        <w:pStyle w:val="Paragrafo"/>
      </w:pPr>
      <w:r w:rsidRPr="00602314">
        <w:t>CPU</w:t>
      </w:r>
      <w:r w:rsidRPr="00602314">
        <w:tab/>
      </w:r>
      <w:r w:rsidRPr="00602314">
        <w:tab/>
        <w:t>Central Processing Unit</w:t>
      </w:r>
    </w:p>
    <w:p w14:paraId="054954D4" w14:textId="08D91E26" w:rsidR="00083A19" w:rsidRPr="00602314" w:rsidRDefault="00323F20" w:rsidP="00B5782F">
      <w:pPr>
        <w:pStyle w:val="Paragrafo"/>
      </w:pPr>
      <w:r w:rsidRPr="00602314">
        <w:t>HTML</w:t>
      </w:r>
      <w:r w:rsidRPr="00602314">
        <w:tab/>
      </w:r>
      <w:r w:rsidRPr="00602314">
        <w:tab/>
        <w:t>HyperText Markup Language</w:t>
      </w:r>
    </w:p>
    <w:p w14:paraId="0C663D92" w14:textId="4257F91A" w:rsidR="00323F20" w:rsidRPr="00602314" w:rsidRDefault="00544183" w:rsidP="00B5782F">
      <w:pPr>
        <w:pStyle w:val="Paragrafo"/>
      </w:pPr>
      <w:r w:rsidRPr="00602314">
        <w:t>HTTP</w:t>
      </w:r>
      <w:r w:rsidRPr="00602314">
        <w:tab/>
      </w:r>
      <w:r w:rsidRPr="00602314">
        <w:tab/>
        <w:t>HyperText Transfer Protocol</w:t>
      </w:r>
    </w:p>
    <w:p w14:paraId="16F4A483" w14:textId="3B779CD3" w:rsidR="00544183" w:rsidRPr="00602314" w:rsidRDefault="00544183" w:rsidP="00B5782F">
      <w:pPr>
        <w:pStyle w:val="Paragrafo"/>
      </w:pPr>
      <w:r w:rsidRPr="00602314">
        <w:t>HTTPS</w:t>
      </w:r>
      <w:r w:rsidRPr="00602314">
        <w:tab/>
        <w:t>HyperText Transfer Protocol Secure</w:t>
      </w:r>
    </w:p>
    <w:p w14:paraId="6C2A1EE8" w14:textId="7792E258" w:rsidR="00525A0A" w:rsidRPr="00602314" w:rsidRDefault="00525A0A" w:rsidP="00B5782F">
      <w:pPr>
        <w:pStyle w:val="Paragrafo"/>
      </w:pPr>
      <w:r w:rsidRPr="00602314">
        <w:t>IaaS</w:t>
      </w:r>
      <w:r w:rsidRPr="00602314">
        <w:tab/>
      </w:r>
      <w:r w:rsidRPr="00602314">
        <w:tab/>
        <w:t>Infrastructure as a Service</w:t>
      </w:r>
    </w:p>
    <w:p w14:paraId="43FC272C" w14:textId="17F123CD" w:rsidR="00544183" w:rsidRPr="00602314" w:rsidRDefault="00544183" w:rsidP="00B5782F">
      <w:pPr>
        <w:pStyle w:val="Paragrafo"/>
      </w:pPr>
      <w:r w:rsidRPr="00602314">
        <w:t>IBM</w:t>
      </w:r>
      <w:r w:rsidRPr="00602314">
        <w:tab/>
      </w:r>
      <w:r w:rsidRPr="00602314">
        <w:tab/>
        <w:t>Internacional Business Machines</w:t>
      </w:r>
    </w:p>
    <w:p w14:paraId="75F3758A" w14:textId="5AF6621B" w:rsidR="00544183" w:rsidRPr="00602314" w:rsidRDefault="00544183" w:rsidP="00B5782F">
      <w:pPr>
        <w:pStyle w:val="Paragrafo"/>
      </w:pPr>
      <w:r w:rsidRPr="00602314">
        <w:t>IDL</w:t>
      </w:r>
      <w:r w:rsidRPr="00602314">
        <w:tab/>
      </w:r>
      <w:r w:rsidRPr="00602314">
        <w:tab/>
        <w:t>Interface Definition Language</w:t>
      </w:r>
    </w:p>
    <w:p w14:paraId="391E82F2" w14:textId="21F88767" w:rsidR="00544183" w:rsidRPr="00602314" w:rsidRDefault="00544183" w:rsidP="00B5782F">
      <w:pPr>
        <w:pStyle w:val="Paragrafo"/>
      </w:pPr>
      <w:r w:rsidRPr="00602314">
        <w:t>IP</w:t>
      </w:r>
      <w:r w:rsidRPr="00602314">
        <w:tab/>
      </w:r>
      <w:r w:rsidRPr="00602314">
        <w:tab/>
        <w:t>Internet Protocol</w:t>
      </w:r>
    </w:p>
    <w:p w14:paraId="12849235" w14:textId="5BE0B696" w:rsidR="00731AC3" w:rsidRPr="00602314" w:rsidRDefault="00731AC3" w:rsidP="00B5782F">
      <w:pPr>
        <w:pStyle w:val="Paragrafo"/>
      </w:pPr>
      <w:r w:rsidRPr="00602314">
        <w:t>PaaS</w:t>
      </w:r>
      <w:r w:rsidRPr="00602314">
        <w:tab/>
      </w:r>
      <w:r w:rsidRPr="00602314">
        <w:tab/>
        <w:t>Platform as a Service</w:t>
      </w:r>
    </w:p>
    <w:p w14:paraId="0196C526" w14:textId="37B26184" w:rsidR="00AE6C0A" w:rsidRPr="00602314" w:rsidRDefault="00AE6C0A" w:rsidP="00B5782F">
      <w:pPr>
        <w:pStyle w:val="Paragrafo"/>
      </w:pPr>
      <w:r w:rsidRPr="00602314">
        <w:t>REST</w:t>
      </w:r>
      <w:r w:rsidRPr="00602314">
        <w:tab/>
      </w:r>
      <w:r w:rsidRPr="00602314">
        <w:tab/>
        <w:t>Respresentational State Transfer</w:t>
      </w:r>
    </w:p>
    <w:p w14:paraId="160FFF05" w14:textId="0C57DA2B" w:rsidR="00CE5D6B" w:rsidRDefault="00CE5D6B" w:rsidP="00B5782F">
      <w:pPr>
        <w:pStyle w:val="Paragrafo"/>
      </w:pPr>
      <w:r>
        <w:t>SAP</w:t>
      </w:r>
      <w:r>
        <w:tab/>
      </w:r>
      <w:r>
        <w:tab/>
        <w:t>Software de Assistência Pessoal</w:t>
      </w:r>
    </w:p>
    <w:p w14:paraId="215951A1" w14:textId="4DCF9849" w:rsidR="00CE5D6B" w:rsidRDefault="00CE5D6B" w:rsidP="00B5782F">
      <w:pPr>
        <w:pStyle w:val="Paragrafo"/>
      </w:pPr>
      <w:r>
        <w:t>SSH</w:t>
      </w:r>
      <w:r>
        <w:tab/>
      </w:r>
      <w:r>
        <w:tab/>
        <w:t>Secure Shell</w:t>
      </w:r>
    </w:p>
    <w:p w14:paraId="5B7A2F83" w14:textId="7D3E4C8E" w:rsidR="00366A0A" w:rsidRDefault="005260BD" w:rsidP="00B5782F">
      <w:pPr>
        <w:pStyle w:val="Paragrafo"/>
      </w:pPr>
      <w:r>
        <w:t>UESC</w:t>
      </w:r>
      <w:r>
        <w:tab/>
      </w:r>
      <w:r>
        <w:tab/>
        <w:t>Universidade Estadual de Santa Cruz</w:t>
      </w:r>
    </w:p>
    <w:p w14:paraId="00A60C9B" w14:textId="2A79D7FC" w:rsidR="005260BD" w:rsidRPr="00602314" w:rsidRDefault="005260BD" w:rsidP="00B5782F">
      <w:pPr>
        <w:pStyle w:val="Paragrafo"/>
      </w:pPr>
      <w:r w:rsidRPr="00602314">
        <w:t>UML</w:t>
      </w:r>
      <w:r w:rsidRPr="00602314">
        <w:tab/>
      </w:r>
      <w:r w:rsidRPr="00602314">
        <w:tab/>
        <w:t>Unified Modeling Language</w:t>
      </w:r>
    </w:p>
    <w:p w14:paraId="125A3A43" w14:textId="680EAAC1" w:rsidR="005260BD" w:rsidRPr="00602314" w:rsidRDefault="000E1306" w:rsidP="00B5782F">
      <w:pPr>
        <w:pStyle w:val="Paragrafo"/>
      </w:pPr>
      <w:r w:rsidRPr="00602314">
        <w:t>URL</w:t>
      </w:r>
      <w:r w:rsidRPr="00602314">
        <w:tab/>
      </w:r>
      <w:r w:rsidRPr="00602314">
        <w:tab/>
        <w:t>Uniform Resource Locator</w:t>
      </w:r>
    </w:p>
    <w:p w14:paraId="74D8691A" w14:textId="33C7DB1C" w:rsidR="0046551A" w:rsidRDefault="0046551A" w:rsidP="00B5782F">
      <w:pPr>
        <w:pStyle w:val="Paragrafo"/>
      </w:pPr>
      <w:r>
        <w:t>VPS</w:t>
      </w:r>
      <w:r>
        <w:tab/>
      </w:r>
      <w:r>
        <w:tab/>
        <w:t>Virtual Private Server</w:t>
      </w:r>
    </w:p>
    <w:p w14:paraId="7D20A2B3" w14:textId="77777777" w:rsidR="000E1306" w:rsidRDefault="000E1306" w:rsidP="00B5782F">
      <w:pPr>
        <w:pStyle w:val="Paragrafo"/>
      </w:pPr>
    </w:p>
    <w:p w14:paraId="00DA327D" w14:textId="77777777" w:rsidR="00CE5D6B" w:rsidRDefault="00CE5D6B" w:rsidP="00B5782F">
      <w:pPr>
        <w:pStyle w:val="Paragrafo"/>
      </w:pPr>
    </w:p>
    <w:p w14:paraId="62924F49" w14:textId="77777777" w:rsidR="00544183" w:rsidRDefault="00544183" w:rsidP="00B5782F">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5362095E" w14:textId="77777777" w:rsidR="00D253D1" w:rsidRDefault="00FF2B73" w:rsidP="00D253D1">
      <w:pPr>
        <w:pStyle w:val="Sumrio1"/>
        <w:rPr>
          <w:rFonts w:asciiTheme="minorHAnsi" w:eastAsiaTheme="minorEastAsia" w:hAnsiTheme="minorHAnsi"/>
          <w:noProof/>
          <w:lang w:eastAsia="pt-BR"/>
        </w:rPr>
      </w:pPr>
      <w:r>
        <w:fldChar w:fldCharType="begin"/>
      </w:r>
      <w:r>
        <w:instrText xml:space="preserve"> TOC \o "1-4" </w:instrText>
      </w:r>
      <w:r>
        <w:fldChar w:fldCharType="separate"/>
      </w:r>
      <w:r w:rsidR="00D253D1">
        <w:rPr>
          <w:noProof/>
        </w:rPr>
        <w:t>1</w:t>
      </w:r>
      <w:r w:rsidR="00D253D1">
        <w:rPr>
          <w:rFonts w:asciiTheme="minorHAnsi" w:eastAsiaTheme="minorEastAsia" w:hAnsiTheme="minorHAnsi"/>
          <w:noProof/>
          <w:lang w:eastAsia="pt-BR"/>
        </w:rPr>
        <w:tab/>
      </w:r>
      <w:r w:rsidR="00D253D1">
        <w:rPr>
          <w:noProof/>
        </w:rPr>
        <w:t>INTRODUÇÃO</w:t>
      </w:r>
      <w:r w:rsidR="00D253D1">
        <w:rPr>
          <w:noProof/>
        </w:rPr>
        <w:tab/>
      </w:r>
      <w:r w:rsidR="00D253D1">
        <w:rPr>
          <w:noProof/>
        </w:rPr>
        <w:fldChar w:fldCharType="begin"/>
      </w:r>
      <w:r w:rsidR="00D253D1">
        <w:rPr>
          <w:noProof/>
        </w:rPr>
        <w:instrText xml:space="preserve"> PAGEREF _Toc532173196 \h </w:instrText>
      </w:r>
      <w:r w:rsidR="00D253D1">
        <w:rPr>
          <w:noProof/>
        </w:rPr>
      </w:r>
      <w:r w:rsidR="00D253D1">
        <w:rPr>
          <w:noProof/>
        </w:rPr>
        <w:fldChar w:fldCharType="separate"/>
      </w:r>
      <w:r w:rsidR="00D253D1">
        <w:rPr>
          <w:noProof/>
        </w:rPr>
        <w:t>11</w:t>
      </w:r>
      <w:r w:rsidR="00D253D1">
        <w:rPr>
          <w:noProof/>
        </w:rPr>
        <w:fldChar w:fldCharType="end"/>
      </w:r>
    </w:p>
    <w:p w14:paraId="730E3F8D"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1.1</w:t>
      </w:r>
      <w:r>
        <w:rPr>
          <w:rFonts w:asciiTheme="minorHAnsi" w:eastAsiaTheme="minorEastAsia" w:hAnsiTheme="minorHAnsi"/>
          <w:b w:val="0"/>
          <w:noProof/>
          <w:lang w:eastAsia="pt-BR"/>
        </w:rPr>
        <w:tab/>
      </w:r>
      <w:r>
        <w:rPr>
          <w:noProof/>
        </w:rPr>
        <w:t>Objetivos</w:t>
      </w:r>
      <w:r>
        <w:rPr>
          <w:noProof/>
        </w:rPr>
        <w:tab/>
      </w:r>
      <w:r>
        <w:rPr>
          <w:noProof/>
        </w:rPr>
        <w:fldChar w:fldCharType="begin"/>
      </w:r>
      <w:r>
        <w:rPr>
          <w:noProof/>
        </w:rPr>
        <w:instrText xml:space="preserve"> PAGEREF _Toc532173197 \h </w:instrText>
      </w:r>
      <w:r>
        <w:rPr>
          <w:noProof/>
        </w:rPr>
      </w:r>
      <w:r>
        <w:rPr>
          <w:noProof/>
        </w:rPr>
        <w:fldChar w:fldCharType="separate"/>
      </w:r>
      <w:r>
        <w:rPr>
          <w:noProof/>
        </w:rPr>
        <w:t>13</w:t>
      </w:r>
      <w:r>
        <w:rPr>
          <w:noProof/>
        </w:rPr>
        <w:fldChar w:fldCharType="end"/>
      </w:r>
    </w:p>
    <w:p w14:paraId="04A8ED5A" w14:textId="77777777" w:rsidR="00D253D1" w:rsidRDefault="00D253D1">
      <w:pPr>
        <w:pStyle w:val="Sumrio3"/>
        <w:rPr>
          <w:rFonts w:asciiTheme="minorHAnsi" w:eastAsiaTheme="minorEastAsia" w:hAnsiTheme="minorHAnsi"/>
          <w:noProof/>
          <w:lang w:eastAsia="pt-BR"/>
        </w:rPr>
      </w:pPr>
      <w:r>
        <w:rPr>
          <w:noProof/>
        </w:rPr>
        <w:t>1.1.1</w:t>
      </w:r>
      <w:r>
        <w:rPr>
          <w:rFonts w:asciiTheme="minorHAnsi" w:eastAsiaTheme="minorEastAsia" w:hAnsiTheme="minorHAnsi"/>
          <w:noProof/>
          <w:lang w:eastAsia="pt-BR"/>
        </w:rPr>
        <w:tab/>
      </w:r>
      <w:r>
        <w:rPr>
          <w:noProof/>
        </w:rPr>
        <w:t>Objetivo Geral</w:t>
      </w:r>
      <w:r>
        <w:rPr>
          <w:noProof/>
        </w:rPr>
        <w:tab/>
      </w:r>
      <w:r>
        <w:rPr>
          <w:noProof/>
        </w:rPr>
        <w:fldChar w:fldCharType="begin"/>
      </w:r>
      <w:r>
        <w:rPr>
          <w:noProof/>
        </w:rPr>
        <w:instrText xml:space="preserve"> PAGEREF _Toc532173198 \h </w:instrText>
      </w:r>
      <w:r>
        <w:rPr>
          <w:noProof/>
        </w:rPr>
      </w:r>
      <w:r>
        <w:rPr>
          <w:noProof/>
        </w:rPr>
        <w:fldChar w:fldCharType="separate"/>
      </w:r>
      <w:r>
        <w:rPr>
          <w:noProof/>
        </w:rPr>
        <w:t>13</w:t>
      </w:r>
      <w:r>
        <w:rPr>
          <w:noProof/>
        </w:rPr>
        <w:fldChar w:fldCharType="end"/>
      </w:r>
    </w:p>
    <w:p w14:paraId="5FA6432D" w14:textId="77777777" w:rsidR="00D253D1" w:rsidRDefault="00D253D1">
      <w:pPr>
        <w:pStyle w:val="Sumrio3"/>
        <w:rPr>
          <w:rFonts w:asciiTheme="minorHAnsi" w:eastAsiaTheme="minorEastAsia" w:hAnsiTheme="minorHAnsi"/>
          <w:noProof/>
          <w:lang w:eastAsia="pt-BR"/>
        </w:rPr>
      </w:pPr>
      <w:r>
        <w:rPr>
          <w:noProof/>
        </w:rPr>
        <w:t>1.1.2</w:t>
      </w:r>
      <w:r>
        <w:rPr>
          <w:rFonts w:asciiTheme="minorHAnsi" w:eastAsiaTheme="minorEastAsia" w:hAnsiTheme="minorHAnsi"/>
          <w:noProof/>
          <w:lang w:eastAsia="pt-BR"/>
        </w:rPr>
        <w:tab/>
      </w:r>
      <w:r>
        <w:rPr>
          <w:noProof/>
        </w:rPr>
        <w:t>Objetivos Específicos</w:t>
      </w:r>
      <w:r>
        <w:rPr>
          <w:noProof/>
        </w:rPr>
        <w:tab/>
      </w:r>
      <w:r>
        <w:rPr>
          <w:noProof/>
        </w:rPr>
        <w:fldChar w:fldCharType="begin"/>
      </w:r>
      <w:r>
        <w:rPr>
          <w:noProof/>
        </w:rPr>
        <w:instrText xml:space="preserve"> PAGEREF _Toc532173199 \h </w:instrText>
      </w:r>
      <w:r>
        <w:rPr>
          <w:noProof/>
        </w:rPr>
      </w:r>
      <w:r>
        <w:rPr>
          <w:noProof/>
        </w:rPr>
        <w:fldChar w:fldCharType="separate"/>
      </w:r>
      <w:r>
        <w:rPr>
          <w:noProof/>
        </w:rPr>
        <w:t>14</w:t>
      </w:r>
      <w:r>
        <w:rPr>
          <w:noProof/>
        </w:rPr>
        <w:fldChar w:fldCharType="end"/>
      </w:r>
    </w:p>
    <w:p w14:paraId="086BF902"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1.2</w:t>
      </w:r>
      <w:r>
        <w:rPr>
          <w:rFonts w:asciiTheme="minorHAnsi" w:eastAsiaTheme="minorEastAsia" w:hAnsiTheme="minorHAnsi"/>
          <w:b w:val="0"/>
          <w:noProof/>
          <w:lang w:eastAsia="pt-BR"/>
        </w:rPr>
        <w:tab/>
      </w:r>
      <w:r>
        <w:rPr>
          <w:noProof/>
        </w:rPr>
        <w:t>Estrutura</w:t>
      </w:r>
      <w:r>
        <w:rPr>
          <w:noProof/>
        </w:rPr>
        <w:tab/>
      </w:r>
      <w:r>
        <w:rPr>
          <w:noProof/>
        </w:rPr>
        <w:fldChar w:fldCharType="begin"/>
      </w:r>
      <w:r>
        <w:rPr>
          <w:noProof/>
        </w:rPr>
        <w:instrText xml:space="preserve"> PAGEREF _Toc532173200 \h </w:instrText>
      </w:r>
      <w:r>
        <w:rPr>
          <w:noProof/>
        </w:rPr>
      </w:r>
      <w:r>
        <w:rPr>
          <w:noProof/>
        </w:rPr>
        <w:fldChar w:fldCharType="separate"/>
      </w:r>
      <w:r>
        <w:rPr>
          <w:noProof/>
        </w:rPr>
        <w:t>14</w:t>
      </w:r>
      <w:r>
        <w:rPr>
          <w:noProof/>
        </w:rPr>
        <w:fldChar w:fldCharType="end"/>
      </w:r>
    </w:p>
    <w:p w14:paraId="313C652B" w14:textId="77777777" w:rsidR="00D253D1" w:rsidRDefault="00D253D1" w:rsidP="00D253D1">
      <w:pPr>
        <w:pStyle w:val="Sumrio1"/>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32173201 \h </w:instrText>
      </w:r>
      <w:r>
        <w:rPr>
          <w:noProof/>
        </w:rPr>
      </w:r>
      <w:r>
        <w:rPr>
          <w:noProof/>
        </w:rPr>
        <w:fldChar w:fldCharType="separate"/>
      </w:r>
      <w:r>
        <w:rPr>
          <w:noProof/>
        </w:rPr>
        <w:t>15</w:t>
      </w:r>
      <w:r>
        <w:rPr>
          <w:noProof/>
        </w:rPr>
        <w:fldChar w:fldCharType="end"/>
      </w:r>
    </w:p>
    <w:p w14:paraId="7501F93C"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1</w:t>
      </w:r>
      <w:r>
        <w:rPr>
          <w:rFonts w:asciiTheme="minorHAnsi" w:eastAsiaTheme="minorEastAsia" w:hAnsiTheme="minorHAnsi"/>
          <w:b w:val="0"/>
          <w:noProof/>
          <w:lang w:eastAsia="pt-BR"/>
        </w:rPr>
        <w:tab/>
      </w:r>
      <w:r>
        <w:rPr>
          <w:noProof/>
        </w:rPr>
        <w:t>Processamento de Linguagem Natural</w:t>
      </w:r>
      <w:r>
        <w:rPr>
          <w:noProof/>
        </w:rPr>
        <w:tab/>
      </w:r>
      <w:r>
        <w:rPr>
          <w:noProof/>
        </w:rPr>
        <w:fldChar w:fldCharType="begin"/>
      </w:r>
      <w:r>
        <w:rPr>
          <w:noProof/>
        </w:rPr>
        <w:instrText xml:space="preserve"> PAGEREF _Toc532173202 \h </w:instrText>
      </w:r>
      <w:r>
        <w:rPr>
          <w:noProof/>
        </w:rPr>
      </w:r>
      <w:r>
        <w:rPr>
          <w:noProof/>
        </w:rPr>
        <w:fldChar w:fldCharType="separate"/>
      </w:r>
      <w:r>
        <w:rPr>
          <w:noProof/>
        </w:rPr>
        <w:t>15</w:t>
      </w:r>
      <w:r>
        <w:rPr>
          <w:noProof/>
        </w:rPr>
        <w:fldChar w:fldCharType="end"/>
      </w:r>
    </w:p>
    <w:p w14:paraId="67C37219"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2</w:t>
      </w:r>
      <w:r>
        <w:rPr>
          <w:rFonts w:asciiTheme="minorHAnsi" w:eastAsiaTheme="minorEastAsia" w:hAnsiTheme="minorHAnsi"/>
          <w:b w:val="0"/>
          <w:noProof/>
          <w:lang w:eastAsia="pt-BR"/>
        </w:rPr>
        <w:tab/>
      </w:r>
      <w:r>
        <w:rPr>
          <w:noProof/>
        </w:rPr>
        <w:t>Backend as a Service</w:t>
      </w:r>
      <w:r>
        <w:rPr>
          <w:noProof/>
        </w:rPr>
        <w:tab/>
      </w:r>
      <w:r>
        <w:rPr>
          <w:noProof/>
        </w:rPr>
        <w:fldChar w:fldCharType="begin"/>
      </w:r>
      <w:r>
        <w:rPr>
          <w:noProof/>
        </w:rPr>
        <w:instrText xml:space="preserve"> PAGEREF _Toc532173203 \h </w:instrText>
      </w:r>
      <w:r>
        <w:rPr>
          <w:noProof/>
        </w:rPr>
      </w:r>
      <w:r>
        <w:rPr>
          <w:noProof/>
        </w:rPr>
        <w:fldChar w:fldCharType="separate"/>
      </w:r>
      <w:r>
        <w:rPr>
          <w:noProof/>
        </w:rPr>
        <w:t>16</w:t>
      </w:r>
      <w:r>
        <w:rPr>
          <w:noProof/>
        </w:rPr>
        <w:fldChar w:fldCharType="end"/>
      </w:r>
    </w:p>
    <w:p w14:paraId="4FFD1A4C"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3</w:t>
      </w:r>
      <w:r>
        <w:rPr>
          <w:rFonts w:asciiTheme="minorHAnsi" w:eastAsiaTheme="minorEastAsia" w:hAnsiTheme="minorHAnsi"/>
          <w:b w:val="0"/>
          <w:noProof/>
          <w:lang w:eastAsia="pt-BR"/>
        </w:rPr>
        <w:tab/>
      </w:r>
      <w:r>
        <w:rPr>
          <w:noProof/>
        </w:rPr>
        <w:t>Sistemas Distribuídos</w:t>
      </w:r>
      <w:r>
        <w:rPr>
          <w:noProof/>
        </w:rPr>
        <w:tab/>
      </w:r>
      <w:r>
        <w:rPr>
          <w:noProof/>
        </w:rPr>
        <w:fldChar w:fldCharType="begin"/>
      </w:r>
      <w:r>
        <w:rPr>
          <w:noProof/>
        </w:rPr>
        <w:instrText xml:space="preserve"> PAGEREF _Toc532173204 \h </w:instrText>
      </w:r>
      <w:r>
        <w:rPr>
          <w:noProof/>
        </w:rPr>
      </w:r>
      <w:r>
        <w:rPr>
          <w:noProof/>
        </w:rPr>
        <w:fldChar w:fldCharType="separate"/>
      </w:r>
      <w:r>
        <w:rPr>
          <w:noProof/>
        </w:rPr>
        <w:t>17</w:t>
      </w:r>
      <w:r>
        <w:rPr>
          <w:noProof/>
        </w:rPr>
        <w:fldChar w:fldCharType="end"/>
      </w:r>
    </w:p>
    <w:p w14:paraId="3BE6C10F"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4</w:t>
      </w:r>
      <w:r>
        <w:rPr>
          <w:rFonts w:asciiTheme="minorHAnsi" w:eastAsiaTheme="minorEastAsia" w:hAnsiTheme="minorHAnsi"/>
          <w:b w:val="0"/>
          <w:noProof/>
          <w:lang w:eastAsia="pt-BR"/>
        </w:rPr>
        <w:tab/>
      </w:r>
      <w:r>
        <w:rPr>
          <w:noProof/>
        </w:rPr>
        <w:t>VPS Hosting</w:t>
      </w:r>
      <w:r>
        <w:rPr>
          <w:noProof/>
        </w:rPr>
        <w:tab/>
      </w:r>
      <w:r>
        <w:rPr>
          <w:noProof/>
        </w:rPr>
        <w:fldChar w:fldCharType="begin"/>
      </w:r>
      <w:r>
        <w:rPr>
          <w:noProof/>
        </w:rPr>
        <w:instrText xml:space="preserve"> PAGEREF _Toc532173205 \h </w:instrText>
      </w:r>
      <w:r>
        <w:rPr>
          <w:noProof/>
        </w:rPr>
      </w:r>
      <w:r>
        <w:rPr>
          <w:noProof/>
        </w:rPr>
        <w:fldChar w:fldCharType="separate"/>
      </w:r>
      <w:r>
        <w:rPr>
          <w:noProof/>
        </w:rPr>
        <w:t>18</w:t>
      </w:r>
      <w:r>
        <w:rPr>
          <w:noProof/>
        </w:rPr>
        <w:fldChar w:fldCharType="end"/>
      </w:r>
    </w:p>
    <w:p w14:paraId="1E89220F"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5</w:t>
      </w:r>
      <w:r>
        <w:rPr>
          <w:rFonts w:asciiTheme="minorHAnsi" w:eastAsiaTheme="minorEastAsia" w:hAnsiTheme="minorHAnsi"/>
          <w:b w:val="0"/>
          <w:noProof/>
          <w:lang w:eastAsia="pt-BR"/>
        </w:rPr>
        <w:tab/>
      </w:r>
      <w:r>
        <w:rPr>
          <w:noProof/>
        </w:rPr>
        <w:t>Web Scraping</w:t>
      </w:r>
      <w:r>
        <w:rPr>
          <w:noProof/>
        </w:rPr>
        <w:tab/>
      </w:r>
      <w:r>
        <w:rPr>
          <w:noProof/>
        </w:rPr>
        <w:fldChar w:fldCharType="begin"/>
      </w:r>
      <w:r>
        <w:rPr>
          <w:noProof/>
        </w:rPr>
        <w:instrText xml:space="preserve"> PAGEREF _Toc532173206 \h </w:instrText>
      </w:r>
      <w:r>
        <w:rPr>
          <w:noProof/>
        </w:rPr>
      </w:r>
      <w:r>
        <w:rPr>
          <w:noProof/>
        </w:rPr>
        <w:fldChar w:fldCharType="separate"/>
      </w:r>
      <w:r>
        <w:rPr>
          <w:noProof/>
        </w:rPr>
        <w:t>18</w:t>
      </w:r>
      <w:r>
        <w:rPr>
          <w:noProof/>
        </w:rPr>
        <w:fldChar w:fldCharType="end"/>
      </w:r>
    </w:p>
    <w:p w14:paraId="0DEC697A"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6</w:t>
      </w:r>
      <w:r>
        <w:rPr>
          <w:rFonts w:asciiTheme="minorHAnsi" w:eastAsiaTheme="minorEastAsia" w:hAnsiTheme="minorHAnsi"/>
          <w:b w:val="0"/>
          <w:noProof/>
          <w:lang w:eastAsia="pt-BR"/>
        </w:rPr>
        <w:tab/>
      </w:r>
      <w:r>
        <w:rPr>
          <w:noProof/>
        </w:rPr>
        <w:t>Metodologias Ágeis</w:t>
      </w:r>
      <w:r>
        <w:rPr>
          <w:noProof/>
        </w:rPr>
        <w:tab/>
      </w:r>
      <w:r>
        <w:rPr>
          <w:noProof/>
        </w:rPr>
        <w:fldChar w:fldCharType="begin"/>
      </w:r>
      <w:r>
        <w:rPr>
          <w:noProof/>
        </w:rPr>
        <w:instrText xml:space="preserve"> PAGEREF _Toc532173207 \h </w:instrText>
      </w:r>
      <w:r>
        <w:rPr>
          <w:noProof/>
        </w:rPr>
      </w:r>
      <w:r>
        <w:rPr>
          <w:noProof/>
        </w:rPr>
        <w:fldChar w:fldCharType="separate"/>
      </w:r>
      <w:r>
        <w:rPr>
          <w:noProof/>
        </w:rPr>
        <w:t>19</w:t>
      </w:r>
      <w:r>
        <w:rPr>
          <w:noProof/>
        </w:rPr>
        <w:fldChar w:fldCharType="end"/>
      </w:r>
    </w:p>
    <w:p w14:paraId="4197207F" w14:textId="77777777" w:rsidR="00D253D1" w:rsidRDefault="00D253D1" w:rsidP="00D253D1">
      <w:pPr>
        <w:pStyle w:val="Sumrio1"/>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32173208 \h </w:instrText>
      </w:r>
      <w:r>
        <w:rPr>
          <w:noProof/>
        </w:rPr>
      </w:r>
      <w:r>
        <w:rPr>
          <w:noProof/>
        </w:rPr>
        <w:fldChar w:fldCharType="separate"/>
      </w:r>
      <w:r>
        <w:rPr>
          <w:noProof/>
        </w:rPr>
        <w:t>21</w:t>
      </w:r>
      <w:r>
        <w:rPr>
          <w:noProof/>
        </w:rPr>
        <w:fldChar w:fldCharType="end"/>
      </w:r>
    </w:p>
    <w:p w14:paraId="5DC6844C"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1</w:t>
      </w:r>
      <w:r>
        <w:rPr>
          <w:rFonts w:asciiTheme="minorHAnsi" w:eastAsiaTheme="minorEastAsia" w:hAnsiTheme="minorHAnsi"/>
          <w:b w:val="0"/>
          <w:noProof/>
          <w:lang w:eastAsia="pt-BR"/>
        </w:rPr>
        <w:tab/>
      </w:r>
      <w:r>
        <w:rPr>
          <w:noProof/>
        </w:rPr>
        <w:t>Kanban</w:t>
      </w:r>
      <w:r>
        <w:rPr>
          <w:noProof/>
        </w:rPr>
        <w:tab/>
      </w:r>
      <w:r>
        <w:rPr>
          <w:noProof/>
        </w:rPr>
        <w:fldChar w:fldCharType="begin"/>
      </w:r>
      <w:r>
        <w:rPr>
          <w:noProof/>
        </w:rPr>
        <w:instrText xml:space="preserve"> PAGEREF _Toc532173209 \h </w:instrText>
      </w:r>
      <w:r>
        <w:rPr>
          <w:noProof/>
        </w:rPr>
      </w:r>
      <w:r>
        <w:rPr>
          <w:noProof/>
        </w:rPr>
        <w:fldChar w:fldCharType="separate"/>
      </w:r>
      <w:r>
        <w:rPr>
          <w:noProof/>
        </w:rPr>
        <w:t>21</w:t>
      </w:r>
      <w:r>
        <w:rPr>
          <w:noProof/>
        </w:rPr>
        <w:fldChar w:fldCharType="end"/>
      </w:r>
    </w:p>
    <w:p w14:paraId="23CE417C"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2</w:t>
      </w:r>
      <w:r>
        <w:rPr>
          <w:rFonts w:asciiTheme="minorHAnsi" w:eastAsiaTheme="minorEastAsia" w:hAnsiTheme="minorHAnsi"/>
          <w:b w:val="0"/>
          <w:noProof/>
          <w:lang w:eastAsia="pt-BR"/>
        </w:rPr>
        <w:tab/>
      </w:r>
      <w:r>
        <w:rPr>
          <w:noProof/>
        </w:rPr>
        <w:t>Sistema de Extração de Dados</w:t>
      </w:r>
      <w:r>
        <w:rPr>
          <w:noProof/>
        </w:rPr>
        <w:tab/>
      </w:r>
      <w:r>
        <w:rPr>
          <w:noProof/>
        </w:rPr>
        <w:fldChar w:fldCharType="begin"/>
      </w:r>
      <w:r>
        <w:rPr>
          <w:noProof/>
        </w:rPr>
        <w:instrText xml:space="preserve"> PAGEREF _Toc532173210 \h </w:instrText>
      </w:r>
      <w:r>
        <w:rPr>
          <w:noProof/>
        </w:rPr>
      </w:r>
      <w:r>
        <w:rPr>
          <w:noProof/>
        </w:rPr>
        <w:fldChar w:fldCharType="separate"/>
      </w:r>
      <w:r>
        <w:rPr>
          <w:noProof/>
        </w:rPr>
        <w:t>22</w:t>
      </w:r>
      <w:r>
        <w:rPr>
          <w:noProof/>
        </w:rPr>
        <w:fldChar w:fldCharType="end"/>
      </w:r>
    </w:p>
    <w:p w14:paraId="3AB2FEC6" w14:textId="77777777" w:rsidR="00D253D1" w:rsidRDefault="00D253D1">
      <w:pPr>
        <w:pStyle w:val="Sumrio3"/>
        <w:rPr>
          <w:rFonts w:asciiTheme="minorHAnsi" w:eastAsiaTheme="minorEastAsia" w:hAnsiTheme="minorHAnsi"/>
          <w:noProof/>
          <w:lang w:eastAsia="pt-BR"/>
        </w:rPr>
      </w:pPr>
      <w:r>
        <w:rPr>
          <w:noProof/>
        </w:rPr>
        <w:t>3.2.1</w:t>
      </w:r>
      <w:r>
        <w:rPr>
          <w:rFonts w:asciiTheme="minorHAnsi" w:eastAsiaTheme="minorEastAsia" w:hAnsiTheme="minorHAnsi"/>
          <w:noProof/>
          <w:lang w:eastAsia="pt-BR"/>
        </w:rPr>
        <w:tab/>
      </w:r>
      <w:r>
        <w:rPr>
          <w:noProof/>
        </w:rPr>
        <w:t>Selenium WebDriver</w:t>
      </w:r>
      <w:r>
        <w:rPr>
          <w:noProof/>
        </w:rPr>
        <w:tab/>
      </w:r>
      <w:r>
        <w:rPr>
          <w:noProof/>
        </w:rPr>
        <w:fldChar w:fldCharType="begin"/>
      </w:r>
      <w:r>
        <w:rPr>
          <w:noProof/>
        </w:rPr>
        <w:instrText xml:space="preserve"> PAGEREF _Toc532173211 \h </w:instrText>
      </w:r>
      <w:r>
        <w:rPr>
          <w:noProof/>
        </w:rPr>
      </w:r>
      <w:r>
        <w:rPr>
          <w:noProof/>
        </w:rPr>
        <w:fldChar w:fldCharType="separate"/>
      </w:r>
      <w:r>
        <w:rPr>
          <w:noProof/>
        </w:rPr>
        <w:t>22</w:t>
      </w:r>
      <w:r>
        <w:rPr>
          <w:noProof/>
        </w:rPr>
        <w:fldChar w:fldCharType="end"/>
      </w:r>
    </w:p>
    <w:p w14:paraId="7FE4CBC4" w14:textId="77777777" w:rsidR="00D253D1" w:rsidRDefault="00D253D1">
      <w:pPr>
        <w:pStyle w:val="Sumrio3"/>
        <w:rPr>
          <w:rFonts w:asciiTheme="minorHAnsi" w:eastAsiaTheme="minorEastAsia" w:hAnsiTheme="minorHAnsi"/>
          <w:noProof/>
          <w:lang w:eastAsia="pt-BR"/>
        </w:rPr>
      </w:pPr>
      <w:r>
        <w:rPr>
          <w:noProof/>
        </w:rPr>
        <w:t>3.2.2</w:t>
      </w:r>
      <w:r>
        <w:rPr>
          <w:rFonts w:asciiTheme="minorHAnsi" w:eastAsiaTheme="minorEastAsia" w:hAnsiTheme="minorHAnsi"/>
          <w:noProof/>
          <w:lang w:eastAsia="pt-BR"/>
        </w:rPr>
        <w:tab/>
      </w:r>
      <w:r>
        <w:rPr>
          <w:noProof/>
        </w:rPr>
        <w:t>Python</w:t>
      </w:r>
      <w:r>
        <w:rPr>
          <w:noProof/>
        </w:rPr>
        <w:tab/>
      </w:r>
      <w:r>
        <w:rPr>
          <w:noProof/>
        </w:rPr>
        <w:fldChar w:fldCharType="begin"/>
      </w:r>
      <w:r>
        <w:rPr>
          <w:noProof/>
        </w:rPr>
        <w:instrText xml:space="preserve"> PAGEREF _Toc532173212 \h </w:instrText>
      </w:r>
      <w:r>
        <w:rPr>
          <w:noProof/>
        </w:rPr>
      </w:r>
      <w:r>
        <w:rPr>
          <w:noProof/>
        </w:rPr>
        <w:fldChar w:fldCharType="separate"/>
      </w:r>
      <w:r>
        <w:rPr>
          <w:noProof/>
        </w:rPr>
        <w:t>23</w:t>
      </w:r>
      <w:r>
        <w:rPr>
          <w:noProof/>
        </w:rPr>
        <w:fldChar w:fldCharType="end"/>
      </w:r>
    </w:p>
    <w:p w14:paraId="076A163E" w14:textId="77777777" w:rsidR="00D253D1" w:rsidRDefault="00D253D1">
      <w:pPr>
        <w:pStyle w:val="Sumrio3"/>
        <w:rPr>
          <w:rFonts w:asciiTheme="minorHAnsi" w:eastAsiaTheme="minorEastAsia" w:hAnsiTheme="minorHAnsi"/>
          <w:noProof/>
          <w:lang w:eastAsia="pt-BR"/>
        </w:rPr>
      </w:pPr>
      <w:r>
        <w:rPr>
          <w:noProof/>
        </w:rPr>
        <w:t>3.2.3</w:t>
      </w:r>
      <w:r>
        <w:rPr>
          <w:rFonts w:asciiTheme="minorHAnsi" w:eastAsiaTheme="minorEastAsia" w:hAnsiTheme="minorHAnsi"/>
          <w:noProof/>
          <w:lang w:eastAsia="pt-BR"/>
        </w:rPr>
        <w:tab/>
      </w:r>
      <w:r>
        <w:rPr>
          <w:noProof/>
        </w:rPr>
        <w:t>Indexador de Bots</w:t>
      </w:r>
      <w:r>
        <w:rPr>
          <w:noProof/>
        </w:rPr>
        <w:tab/>
      </w:r>
      <w:r>
        <w:rPr>
          <w:noProof/>
        </w:rPr>
        <w:fldChar w:fldCharType="begin"/>
      </w:r>
      <w:r>
        <w:rPr>
          <w:noProof/>
        </w:rPr>
        <w:instrText xml:space="preserve"> PAGEREF _Toc532173213 \h </w:instrText>
      </w:r>
      <w:r>
        <w:rPr>
          <w:noProof/>
        </w:rPr>
      </w:r>
      <w:r>
        <w:rPr>
          <w:noProof/>
        </w:rPr>
        <w:fldChar w:fldCharType="separate"/>
      </w:r>
      <w:r>
        <w:rPr>
          <w:noProof/>
        </w:rPr>
        <w:t>24</w:t>
      </w:r>
      <w:r>
        <w:rPr>
          <w:noProof/>
        </w:rPr>
        <w:fldChar w:fldCharType="end"/>
      </w:r>
    </w:p>
    <w:p w14:paraId="0BE3FBB4" w14:textId="77777777" w:rsidR="00D253D1" w:rsidRDefault="00D253D1">
      <w:pPr>
        <w:pStyle w:val="Sumrio3"/>
        <w:rPr>
          <w:rFonts w:asciiTheme="minorHAnsi" w:eastAsiaTheme="minorEastAsia" w:hAnsiTheme="minorHAnsi"/>
          <w:noProof/>
          <w:lang w:eastAsia="pt-BR"/>
        </w:rPr>
      </w:pPr>
      <w:r>
        <w:rPr>
          <w:noProof/>
        </w:rPr>
        <w:t>3.2.4</w:t>
      </w:r>
      <w:r>
        <w:rPr>
          <w:rFonts w:asciiTheme="minorHAnsi" w:eastAsiaTheme="minorEastAsia" w:hAnsiTheme="minorHAnsi"/>
          <w:noProof/>
          <w:lang w:eastAsia="pt-BR"/>
        </w:rPr>
        <w:tab/>
      </w:r>
      <w:r>
        <w:rPr>
          <w:noProof/>
        </w:rPr>
        <w:t>BotSagres</w:t>
      </w:r>
      <w:r>
        <w:rPr>
          <w:noProof/>
        </w:rPr>
        <w:tab/>
      </w:r>
      <w:r>
        <w:rPr>
          <w:noProof/>
        </w:rPr>
        <w:fldChar w:fldCharType="begin"/>
      </w:r>
      <w:r>
        <w:rPr>
          <w:noProof/>
        </w:rPr>
        <w:instrText xml:space="preserve"> PAGEREF _Toc532173214 \h </w:instrText>
      </w:r>
      <w:r>
        <w:rPr>
          <w:noProof/>
        </w:rPr>
      </w:r>
      <w:r>
        <w:rPr>
          <w:noProof/>
        </w:rPr>
        <w:fldChar w:fldCharType="separate"/>
      </w:r>
      <w:r>
        <w:rPr>
          <w:noProof/>
        </w:rPr>
        <w:t>25</w:t>
      </w:r>
      <w:r>
        <w:rPr>
          <w:noProof/>
        </w:rPr>
        <w:fldChar w:fldCharType="end"/>
      </w:r>
    </w:p>
    <w:p w14:paraId="443BDE30" w14:textId="77777777" w:rsidR="00D253D1" w:rsidRDefault="00D253D1">
      <w:pPr>
        <w:pStyle w:val="Sumrio3"/>
        <w:rPr>
          <w:rFonts w:asciiTheme="minorHAnsi" w:eastAsiaTheme="minorEastAsia" w:hAnsiTheme="minorHAnsi"/>
          <w:noProof/>
          <w:lang w:eastAsia="pt-BR"/>
        </w:rPr>
      </w:pPr>
      <w:r>
        <w:rPr>
          <w:noProof/>
        </w:rPr>
        <w:t>3.2.5</w:t>
      </w:r>
      <w:r>
        <w:rPr>
          <w:rFonts w:asciiTheme="minorHAnsi" w:eastAsiaTheme="minorEastAsia" w:hAnsiTheme="minorHAnsi"/>
          <w:noProof/>
          <w:lang w:eastAsia="pt-BR"/>
        </w:rPr>
        <w:tab/>
      </w:r>
      <w:r>
        <w:rPr>
          <w:noProof/>
        </w:rPr>
        <w:t>BotUESC</w:t>
      </w:r>
      <w:r>
        <w:rPr>
          <w:noProof/>
        </w:rPr>
        <w:tab/>
      </w:r>
      <w:r>
        <w:rPr>
          <w:noProof/>
        </w:rPr>
        <w:fldChar w:fldCharType="begin"/>
      </w:r>
      <w:r>
        <w:rPr>
          <w:noProof/>
        </w:rPr>
        <w:instrText xml:space="preserve"> PAGEREF _Toc532173215 \h </w:instrText>
      </w:r>
      <w:r>
        <w:rPr>
          <w:noProof/>
        </w:rPr>
      </w:r>
      <w:r>
        <w:rPr>
          <w:noProof/>
        </w:rPr>
        <w:fldChar w:fldCharType="separate"/>
      </w:r>
      <w:r>
        <w:rPr>
          <w:noProof/>
        </w:rPr>
        <w:t>26</w:t>
      </w:r>
      <w:r>
        <w:rPr>
          <w:noProof/>
        </w:rPr>
        <w:fldChar w:fldCharType="end"/>
      </w:r>
    </w:p>
    <w:p w14:paraId="47C7C150"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3</w:t>
      </w:r>
      <w:r>
        <w:rPr>
          <w:rFonts w:asciiTheme="minorHAnsi" w:eastAsiaTheme="minorEastAsia" w:hAnsiTheme="minorHAnsi"/>
          <w:b w:val="0"/>
          <w:noProof/>
          <w:lang w:eastAsia="pt-BR"/>
        </w:rPr>
        <w:tab/>
      </w:r>
      <w:r>
        <w:rPr>
          <w:noProof/>
        </w:rPr>
        <w:t>Interface</w:t>
      </w:r>
      <w:r>
        <w:rPr>
          <w:noProof/>
        </w:rPr>
        <w:tab/>
      </w:r>
      <w:r>
        <w:rPr>
          <w:noProof/>
        </w:rPr>
        <w:fldChar w:fldCharType="begin"/>
      </w:r>
      <w:r>
        <w:rPr>
          <w:noProof/>
        </w:rPr>
        <w:instrText xml:space="preserve"> PAGEREF _Toc532173216 \h </w:instrText>
      </w:r>
      <w:r>
        <w:rPr>
          <w:noProof/>
        </w:rPr>
      </w:r>
      <w:r>
        <w:rPr>
          <w:noProof/>
        </w:rPr>
        <w:fldChar w:fldCharType="separate"/>
      </w:r>
      <w:r>
        <w:rPr>
          <w:noProof/>
        </w:rPr>
        <w:t>28</w:t>
      </w:r>
      <w:r>
        <w:rPr>
          <w:noProof/>
        </w:rPr>
        <w:fldChar w:fldCharType="end"/>
      </w:r>
    </w:p>
    <w:p w14:paraId="554FE6CA" w14:textId="77777777" w:rsidR="00D253D1" w:rsidRDefault="00D253D1">
      <w:pPr>
        <w:pStyle w:val="Sumrio3"/>
        <w:rPr>
          <w:rFonts w:asciiTheme="minorHAnsi" w:eastAsiaTheme="minorEastAsia" w:hAnsiTheme="minorHAnsi"/>
          <w:noProof/>
          <w:lang w:eastAsia="pt-BR"/>
        </w:rPr>
      </w:pPr>
      <w:r>
        <w:rPr>
          <w:noProof/>
        </w:rPr>
        <w:t>3.3.1</w:t>
      </w:r>
      <w:r>
        <w:rPr>
          <w:rFonts w:asciiTheme="minorHAnsi" w:eastAsiaTheme="minorEastAsia" w:hAnsiTheme="minorHAnsi"/>
          <w:noProof/>
          <w:lang w:eastAsia="pt-BR"/>
        </w:rPr>
        <w:tab/>
      </w:r>
      <w:r>
        <w:rPr>
          <w:noProof/>
        </w:rPr>
        <w:t>Agente de Interface do Telegram</w:t>
      </w:r>
      <w:r>
        <w:rPr>
          <w:noProof/>
        </w:rPr>
        <w:tab/>
      </w:r>
      <w:r>
        <w:rPr>
          <w:noProof/>
        </w:rPr>
        <w:fldChar w:fldCharType="begin"/>
      </w:r>
      <w:r>
        <w:rPr>
          <w:noProof/>
        </w:rPr>
        <w:instrText xml:space="preserve"> PAGEREF _Toc532173217 \h </w:instrText>
      </w:r>
      <w:r>
        <w:rPr>
          <w:noProof/>
        </w:rPr>
      </w:r>
      <w:r>
        <w:rPr>
          <w:noProof/>
        </w:rPr>
        <w:fldChar w:fldCharType="separate"/>
      </w:r>
      <w:r>
        <w:rPr>
          <w:noProof/>
        </w:rPr>
        <w:t>29</w:t>
      </w:r>
      <w:r>
        <w:rPr>
          <w:noProof/>
        </w:rPr>
        <w:fldChar w:fldCharType="end"/>
      </w:r>
    </w:p>
    <w:p w14:paraId="7555AD38" w14:textId="77777777" w:rsidR="00D253D1" w:rsidRDefault="00D253D1">
      <w:pPr>
        <w:pStyle w:val="Sumrio3"/>
        <w:rPr>
          <w:rFonts w:asciiTheme="minorHAnsi" w:eastAsiaTheme="minorEastAsia" w:hAnsiTheme="minorHAnsi"/>
          <w:noProof/>
          <w:lang w:eastAsia="pt-BR"/>
        </w:rPr>
      </w:pPr>
      <w:r>
        <w:rPr>
          <w:noProof/>
        </w:rPr>
        <w:t>3.3.2</w:t>
      </w:r>
      <w:r>
        <w:rPr>
          <w:rFonts w:asciiTheme="minorHAnsi" w:eastAsiaTheme="minorEastAsia" w:hAnsiTheme="minorHAnsi"/>
          <w:noProof/>
          <w:lang w:eastAsia="pt-BR"/>
        </w:rPr>
        <w:tab/>
      </w:r>
      <w:r>
        <w:rPr>
          <w:noProof/>
        </w:rPr>
        <w:t>Agente de Interface do Messenger</w:t>
      </w:r>
      <w:r>
        <w:rPr>
          <w:noProof/>
        </w:rPr>
        <w:tab/>
      </w:r>
      <w:r>
        <w:rPr>
          <w:noProof/>
        </w:rPr>
        <w:fldChar w:fldCharType="begin"/>
      </w:r>
      <w:r>
        <w:rPr>
          <w:noProof/>
        </w:rPr>
        <w:instrText xml:space="preserve"> PAGEREF _Toc532173218 \h </w:instrText>
      </w:r>
      <w:r>
        <w:rPr>
          <w:noProof/>
        </w:rPr>
      </w:r>
      <w:r>
        <w:rPr>
          <w:noProof/>
        </w:rPr>
        <w:fldChar w:fldCharType="separate"/>
      </w:r>
      <w:r>
        <w:rPr>
          <w:noProof/>
        </w:rPr>
        <w:t>31</w:t>
      </w:r>
      <w:r>
        <w:rPr>
          <w:noProof/>
        </w:rPr>
        <w:fldChar w:fldCharType="end"/>
      </w:r>
    </w:p>
    <w:p w14:paraId="72E33560" w14:textId="77777777" w:rsidR="00D253D1" w:rsidRDefault="00D253D1">
      <w:pPr>
        <w:pStyle w:val="Sumrio3"/>
        <w:rPr>
          <w:rFonts w:asciiTheme="minorHAnsi" w:eastAsiaTheme="minorEastAsia" w:hAnsiTheme="minorHAnsi"/>
          <w:noProof/>
          <w:lang w:eastAsia="pt-BR"/>
        </w:rPr>
      </w:pPr>
      <w:r>
        <w:rPr>
          <w:noProof/>
        </w:rPr>
        <w:t>3.3.3</w:t>
      </w:r>
      <w:r>
        <w:rPr>
          <w:rFonts w:asciiTheme="minorHAnsi" w:eastAsiaTheme="minorEastAsia" w:hAnsiTheme="minorHAnsi"/>
          <w:noProof/>
          <w:lang w:eastAsia="pt-BR"/>
        </w:rPr>
        <w:tab/>
      </w:r>
      <w:r>
        <w:rPr>
          <w:noProof/>
        </w:rPr>
        <w:t>JavaScript</w:t>
      </w:r>
      <w:r>
        <w:rPr>
          <w:noProof/>
        </w:rPr>
        <w:tab/>
      </w:r>
      <w:r>
        <w:rPr>
          <w:noProof/>
        </w:rPr>
        <w:fldChar w:fldCharType="begin"/>
      </w:r>
      <w:r>
        <w:rPr>
          <w:noProof/>
        </w:rPr>
        <w:instrText xml:space="preserve"> PAGEREF _Toc532173219 \h </w:instrText>
      </w:r>
      <w:r>
        <w:rPr>
          <w:noProof/>
        </w:rPr>
      </w:r>
      <w:r>
        <w:rPr>
          <w:noProof/>
        </w:rPr>
        <w:fldChar w:fldCharType="separate"/>
      </w:r>
      <w:r>
        <w:rPr>
          <w:noProof/>
        </w:rPr>
        <w:t>32</w:t>
      </w:r>
      <w:r>
        <w:rPr>
          <w:noProof/>
        </w:rPr>
        <w:fldChar w:fldCharType="end"/>
      </w:r>
    </w:p>
    <w:p w14:paraId="1183A3C8"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4</w:t>
      </w:r>
      <w:r>
        <w:rPr>
          <w:rFonts w:asciiTheme="minorHAnsi" w:eastAsiaTheme="minorEastAsia" w:hAnsiTheme="minorHAnsi"/>
          <w:b w:val="0"/>
          <w:noProof/>
          <w:lang w:eastAsia="pt-BR"/>
        </w:rPr>
        <w:tab/>
      </w:r>
      <w:r>
        <w:rPr>
          <w:noProof/>
        </w:rPr>
        <w:t>Entendimento de Linguagem Natural</w:t>
      </w:r>
      <w:r>
        <w:rPr>
          <w:noProof/>
        </w:rPr>
        <w:tab/>
      </w:r>
      <w:r>
        <w:rPr>
          <w:noProof/>
        </w:rPr>
        <w:fldChar w:fldCharType="begin"/>
      </w:r>
      <w:r>
        <w:rPr>
          <w:noProof/>
        </w:rPr>
        <w:instrText xml:space="preserve"> PAGEREF _Toc532173220 \h </w:instrText>
      </w:r>
      <w:r>
        <w:rPr>
          <w:noProof/>
        </w:rPr>
      </w:r>
      <w:r>
        <w:rPr>
          <w:noProof/>
        </w:rPr>
        <w:fldChar w:fldCharType="separate"/>
      </w:r>
      <w:r>
        <w:rPr>
          <w:noProof/>
        </w:rPr>
        <w:t>33</w:t>
      </w:r>
      <w:r>
        <w:rPr>
          <w:noProof/>
        </w:rPr>
        <w:fldChar w:fldCharType="end"/>
      </w:r>
    </w:p>
    <w:p w14:paraId="022EE589" w14:textId="77777777" w:rsidR="00D253D1" w:rsidRDefault="00D253D1">
      <w:pPr>
        <w:pStyle w:val="Sumrio3"/>
        <w:rPr>
          <w:rFonts w:asciiTheme="minorHAnsi" w:eastAsiaTheme="minorEastAsia" w:hAnsiTheme="minorHAnsi"/>
          <w:noProof/>
          <w:lang w:eastAsia="pt-BR"/>
        </w:rPr>
      </w:pPr>
      <w:r>
        <w:rPr>
          <w:noProof/>
        </w:rPr>
        <w:t>3.4.1</w:t>
      </w:r>
      <w:r>
        <w:rPr>
          <w:rFonts w:asciiTheme="minorHAnsi" w:eastAsiaTheme="minorEastAsia" w:hAnsiTheme="minorHAnsi"/>
          <w:noProof/>
          <w:lang w:eastAsia="pt-BR"/>
        </w:rPr>
        <w:tab/>
      </w:r>
      <w:r>
        <w:rPr>
          <w:noProof/>
        </w:rPr>
        <w:t>Watson Assistant</w:t>
      </w:r>
      <w:r>
        <w:rPr>
          <w:noProof/>
        </w:rPr>
        <w:tab/>
      </w:r>
      <w:r>
        <w:rPr>
          <w:noProof/>
        </w:rPr>
        <w:fldChar w:fldCharType="begin"/>
      </w:r>
      <w:r>
        <w:rPr>
          <w:noProof/>
        </w:rPr>
        <w:instrText xml:space="preserve"> PAGEREF _Toc532173221 \h </w:instrText>
      </w:r>
      <w:r>
        <w:rPr>
          <w:noProof/>
        </w:rPr>
      </w:r>
      <w:r>
        <w:rPr>
          <w:noProof/>
        </w:rPr>
        <w:fldChar w:fldCharType="separate"/>
      </w:r>
      <w:r>
        <w:rPr>
          <w:noProof/>
        </w:rPr>
        <w:t>33</w:t>
      </w:r>
      <w:r>
        <w:rPr>
          <w:noProof/>
        </w:rPr>
        <w:fldChar w:fldCharType="end"/>
      </w:r>
    </w:p>
    <w:p w14:paraId="5C285CE2"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5</w:t>
      </w:r>
      <w:r>
        <w:rPr>
          <w:rFonts w:asciiTheme="minorHAnsi" w:eastAsiaTheme="minorEastAsia" w:hAnsiTheme="minorHAnsi"/>
          <w:b w:val="0"/>
          <w:noProof/>
          <w:lang w:eastAsia="pt-BR"/>
        </w:rPr>
        <w:tab/>
      </w:r>
      <w:r>
        <w:rPr>
          <w:noProof/>
        </w:rPr>
        <w:t>Banco de Dados</w:t>
      </w:r>
      <w:r>
        <w:rPr>
          <w:noProof/>
        </w:rPr>
        <w:tab/>
      </w:r>
      <w:r>
        <w:rPr>
          <w:noProof/>
        </w:rPr>
        <w:fldChar w:fldCharType="begin"/>
      </w:r>
      <w:r>
        <w:rPr>
          <w:noProof/>
        </w:rPr>
        <w:instrText xml:space="preserve"> PAGEREF _Toc532173222 \h </w:instrText>
      </w:r>
      <w:r>
        <w:rPr>
          <w:noProof/>
        </w:rPr>
      </w:r>
      <w:r>
        <w:rPr>
          <w:noProof/>
        </w:rPr>
        <w:fldChar w:fldCharType="separate"/>
      </w:r>
      <w:r>
        <w:rPr>
          <w:noProof/>
        </w:rPr>
        <w:t>38</w:t>
      </w:r>
      <w:r>
        <w:rPr>
          <w:noProof/>
        </w:rPr>
        <w:fldChar w:fldCharType="end"/>
      </w:r>
    </w:p>
    <w:p w14:paraId="13803913" w14:textId="77777777" w:rsidR="00D253D1" w:rsidRDefault="00D253D1">
      <w:pPr>
        <w:pStyle w:val="Sumrio3"/>
        <w:rPr>
          <w:rFonts w:asciiTheme="minorHAnsi" w:eastAsiaTheme="minorEastAsia" w:hAnsiTheme="minorHAnsi"/>
          <w:noProof/>
          <w:lang w:eastAsia="pt-BR"/>
        </w:rPr>
      </w:pPr>
      <w:r>
        <w:rPr>
          <w:noProof/>
        </w:rPr>
        <w:t>3.5.1</w:t>
      </w:r>
      <w:r>
        <w:rPr>
          <w:rFonts w:asciiTheme="minorHAnsi" w:eastAsiaTheme="minorEastAsia" w:hAnsiTheme="minorHAnsi"/>
          <w:noProof/>
          <w:lang w:eastAsia="pt-BR"/>
        </w:rPr>
        <w:tab/>
      </w:r>
      <w:r>
        <w:rPr>
          <w:noProof/>
        </w:rPr>
        <w:t>Back4App</w:t>
      </w:r>
      <w:r>
        <w:rPr>
          <w:noProof/>
        </w:rPr>
        <w:tab/>
      </w:r>
      <w:r>
        <w:rPr>
          <w:noProof/>
        </w:rPr>
        <w:fldChar w:fldCharType="begin"/>
      </w:r>
      <w:r>
        <w:rPr>
          <w:noProof/>
        </w:rPr>
        <w:instrText xml:space="preserve"> PAGEREF _Toc532173223 \h </w:instrText>
      </w:r>
      <w:r>
        <w:rPr>
          <w:noProof/>
        </w:rPr>
      </w:r>
      <w:r>
        <w:rPr>
          <w:noProof/>
        </w:rPr>
        <w:fldChar w:fldCharType="separate"/>
      </w:r>
      <w:r>
        <w:rPr>
          <w:noProof/>
        </w:rPr>
        <w:t>39</w:t>
      </w:r>
      <w:r>
        <w:rPr>
          <w:noProof/>
        </w:rPr>
        <w:fldChar w:fldCharType="end"/>
      </w:r>
    </w:p>
    <w:p w14:paraId="391A58C2"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6</w:t>
      </w:r>
      <w:r>
        <w:rPr>
          <w:rFonts w:asciiTheme="minorHAnsi" w:eastAsiaTheme="minorEastAsia" w:hAnsiTheme="minorHAnsi"/>
          <w:b w:val="0"/>
          <w:noProof/>
          <w:lang w:eastAsia="pt-BR"/>
        </w:rPr>
        <w:tab/>
      </w:r>
      <w:r>
        <w:rPr>
          <w:noProof/>
        </w:rPr>
        <w:t>Assistente Pessoal</w:t>
      </w:r>
      <w:r>
        <w:rPr>
          <w:noProof/>
        </w:rPr>
        <w:tab/>
      </w:r>
      <w:r>
        <w:rPr>
          <w:noProof/>
        </w:rPr>
        <w:fldChar w:fldCharType="begin"/>
      </w:r>
      <w:r>
        <w:rPr>
          <w:noProof/>
        </w:rPr>
        <w:instrText xml:space="preserve"> PAGEREF _Toc532173224 \h </w:instrText>
      </w:r>
      <w:r>
        <w:rPr>
          <w:noProof/>
        </w:rPr>
      </w:r>
      <w:r>
        <w:rPr>
          <w:noProof/>
        </w:rPr>
        <w:fldChar w:fldCharType="separate"/>
      </w:r>
      <w:r>
        <w:rPr>
          <w:noProof/>
        </w:rPr>
        <w:t>42</w:t>
      </w:r>
      <w:r>
        <w:rPr>
          <w:noProof/>
        </w:rPr>
        <w:fldChar w:fldCharType="end"/>
      </w:r>
    </w:p>
    <w:p w14:paraId="42CBCF90"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7</w:t>
      </w:r>
      <w:r>
        <w:rPr>
          <w:rFonts w:asciiTheme="minorHAnsi" w:eastAsiaTheme="minorEastAsia" w:hAnsiTheme="minorHAnsi"/>
          <w:b w:val="0"/>
          <w:noProof/>
          <w:lang w:eastAsia="pt-BR"/>
        </w:rPr>
        <w:tab/>
      </w:r>
      <w:r>
        <w:rPr>
          <w:noProof/>
        </w:rPr>
        <w:t>Implantação</w:t>
      </w:r>
      <w:r>
        <w:rPr>
          <w:noProof/>
        </w:rPr>
        <w:tab/>
      </w:r>
      <w:r>
        <w:rPr>
          <w:noProof/>
        </w:rPr>
        <w:fldChar w:fldCharType="begin"/>
      </w:r>
      <w:r>
        <w:rPr>
          <w:noProof/>
        </w:rPr>
        <w:instrText xml:space="preserve"> PAGEREF _Toc532173225 \h </w:instrText>
      </w:r>
      <w:r>
        <w:rPr>
          <w:noProof/>
        </w:rPr>
      </w:r>
      <w:r>
        <w:rPr>
          <w:noProof/>
        </w:rPr>
        <w:fldChar w:fldCharType="separate"/>
      </w:r>
      <w:r>
        <w:rPr>
          <w:noProof/>
        </w:rPr>
        <w:t>43</w:t>
      </w:r>
      <w:r>
        <w:rPr>
          <w:noProof/>
        </w:rPr>
        <w:fldChar w:fldCharType="end"/>
      </w:r>
    </w:p>
    <w:p w14:paraId="1FE68CEC" w14:textId="77777777" w:rsidR="00D253D1" w:rsidRDefault="00D253D1">
      <w:pPr>
        <w:pStyle w:val="Sumrio3"/>
        <w:rPr>
          <w:rFonts w:asciiTheme="minorHAnsi" w:eastAsiaTheme="minorEastAsia" w:hAnsiTheme="minorHAnsi"/>
          <w:noProof/>
          <w:lang w:eastAsia="pt-BR"/>
        </w:rPr>
      </w:pPr>
      <w:r>
        <w:rPr>
          <w:noProof/>
        </w:rPr>
        <w:t>3.7.1</w:t>
      </w:r>
      <w:r>
        <w:rPr>
          <w:rFonts w:asciiTheme="minorHAnsi" w:eastAsiaTheme="minorEastAsia" w:hAnsiTheme="minorHAnsi"/>
          <w:noProof/>
          <w:lang w:eastAsia="pt-BR"/>
        </w:rPr>
        <w:tab/>
      </w:r>
      <w:r>
        <w:rPr>
          <w:noProof/>
        </w:rPr>
        <w:t>Heroku Dyno</w:t>
      </w:r>
      <w:r>
        <w:rPr>
          <w:noProof/>
        </w:rPr>
        <w:tab/>
      </w:r>
      <w:r>
        <w:rPr>
          <w:noProof/>
        </w:rPr>
        <w:fldChar w:fldCharType="begin"/>
      </w:r>
      <w:r>
        <w:rPr>
          <w:noProof/>
        </w:rPr>
        <w:instrText xml:space="preserve"> PAGEREF _Toc532173226 \h </w:instrText>
      </w:r>
      <w:r>
        <w:rPr>
          <w:noProof/>
        </w:rPr>
      </w:r>
      <w:r>
        <w:rPr>
          <w:noProof/>
        </w:rPr>
        <w:fldChar w:fldCharType="separate"/>
      </w:r>
      <w:r>
        <w:rPr>
          <w:noProof/>
        </w:rPr>
        <w:t>43</w:t>
      </w:r>
      <w:r>
        <w:rPr>
          <w:noProof/>
        </w:rPr>
        <w:fldChar w:fldCharType="end"/>
      </w:r>
    </w:p>
    <w:p w14:paraId="6AB909C1" w14:textId="77777777" w:rsidR="00D253D1" w:rsidRDefault="00D253D1">
      <w:pPr>
        <w:pStyle w:val="Sumrio3"/>
        <w:rPr>
          <w:rFonts w:asciiTheme="minorHAnsi" w:eastAsiaTheme="minorEastAsia" w:hAnsiTheme="minorHAnsi"/>
          <w:noProof/>
          <w:lang w:eastAsia="pt-BR"/>
        </w:rPr>
      </w:pPr>
      <w:r>
        <w:rPr>
          <w:noProof/>
        </w:rPr>
        <w:t>3.7.2</w:t>
      </w:r>
      <w:r>
        <w:rPr>
          <w:rFonts w:asciiTheme="minorHAnsi" w:eastAsiaTheme="minorEastAsia" w:hAnsiTheme="minorHAnsi"/>
          <w:noProof/>
          <w:lang w:eastAsia="pt-BR"/>
        </w:rPr>
        <w:tab/>
      </w:r>
      <w:r>
        <w:rPr>
          <w:noProof/>
        </w:rPr>
        <w:t>DigitalOcean Droplet</w:t>
      </w:r>
      <w:r>
        <w:rPr>
          <w:noProof/>
        </w:rPr>
        <w:tab/>
      </w:r>
      <w:r>
        <w:rPr>
          <w:noProof/>
        </w:rPr>
        <w:fldChar w:fldCharType="begin"/>
      </w:r>
      <w:r>
        <w:rPr>
          <w:noProof/>
        </w:rPr>
        <w:instrText xml:space="preserve"> PAGEREF _Toc532173227 \h </w:instrText>
      </w:r>
      <w:r>
        <w:rPr>
          <w:noProof/>
        </w:rPr>
      </w:r>
      <w:r>
        <w:rPr>
          <w:noProof/>
        </w:rPr>
        <w:fldChar w:fldCharType="separate"/>
      </w:r>
      <w:r>
        <w:rPr>
          <w:noProof/>
        </w:rPr>
        <w:t>44</w:t>
      </w:r>
      <w:r>
        <w:rPr>
          <w:noProof/>
        </w:rPr>
        <w:fldChar w:fldCharType="end"/>
      </w:r>
    </w:p>
    <w:p w14:paraId="57B83104" w14:textId="77777777" w:rsidR="00D253D1" w:rsidRDefault="00D253D1" w:rsidP="00D253D1">
      <w:pPr>
        <w:pStyle w:val="Sumrio1"/>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32173228 \h </w:instrText>
      </w:r>
      <w:r>
        <w:rPr>
          <w:noProof/>
        </w:rPr>
      </w:r>
      <w:r>
        <w:rPr>
          <w:noProof/>
        </w:rPr>
        <w:fldChar w:fldCharType="separate"/>
      </w:r>
      <w:r>
        <w:rPr>
          <w:noProof/>
        </w:rPr>
        <w:t>47</w:t>
      </w:r>
      <w:r>
        <w:rPr>
          <w:noProof/>
        </w:rPr>
        <w:fldChar w:fldCharType="end"/>
      </w:r>
    </w:p>
    <w:p w14:paraId="503D429D" w14:textId="77777777" w:rsidR="00D253D1" w:rsidRDefault="00D253D1" w:rsidP="00D253D1">
      <w:pPr>
        <w:pStyle w:val="Sumrio1"/>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32173229 \h </w:instrText>
      </w:r>
      <w:r>
        <w:rPr>
          <w:noProof/>
        </w:rPr>
      </w:r>
      <w:r>
        <w:rPr>
          <w:noProof/>
        </w:rPr>
        <w:fldChar w:fldCharType="separate"/>
      </w:r>
      <w:r>
        <w:rPr>
          <w:noProof/>
        </w:rPr>
        <w:t>56</w:t>
      </w:r>
      <w:r>
        <w:rPr>
          <w:noProof/>
        </w:rPr>
        <w:fldChar w:fldCharType="end"/>
      </w:r>
    </w:p>
    <w:p w14:paraId="59316AE8"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5.1</w:t>
      </w:r>
      <w:r>
        <w:rPr>
          <w:rFonts w:asciiTheme="minorHAnsi" w:eastAsiaTheme="minorEastAsia" w:hAnsiTheme="minorHAnsi"/>
          <w:b w:val="0"/>
          <w:noProof/>
          <w:lang w:eastAsia="pt-BR"/>
        </w:rPr>
        <w:tab/>
      </w:r>
      <w:r>
        <w:rPr>
          <w:noProof/>
        </w:rPr>
        <w:t>Trabalhos Futuros</w:t>
      </w:r>
      <w:r>
        <w:rPr>
          <w:noProof/>
        </w:rPr>
        <w:tab/>
      </w:r>
      <w:r>
        <w:rPr>
          <w:noProof/>
        </w:rPr>
        <w:fldChar w:fldCharType="begin"/>
      </w:r>
      <w:r>
        <w:rPr>
          <w:noProof/>
        </w:rPr>
        <w:instrText xml:space="preserve"> PAGEREF _Toc532173230 \h </w:instrText>
      </w:r>
      <w:r>
        <w:rPr>
          <w:noProof/>
        </w:rPr>
      </w:r>
      <w:r>
        <w:rPr>
          <w:noProof/>
        </w:rPr>
        <w:fldChar w:fldCharType="separate"/>
      </w:r>
      <w:r>
        <w:rPr>
          <w:noProof/>
        </w:rPr>
        <w:t>56</w:t>
      </w:r>
      <w:r>
        <w:rPr>
          <w:noProof/>
        </w:rPr>
        <w:fldChar w:fldCharType="end"/>
      </w:r>
    </w:p>
    <w:p w14:paraId="57DF395F" w14:textId="77777777" w:rsidR="00D253D1" w:rsidRDefault="00D253D1" w:rsidP="00D253D1">
      <w:pPr>
        <w:pStyle w:val="Sumrio1"/>
        <w:rPr>
          <w:rFonts w:asciiTheme="minorHAnsi" w:eastAsiaTheme="minorEastAsia" w:hAnsiTheme="minorHAnsi"/>
          <w:noProof/>
          <w:lang w:eastAsia="pt-BR"/>
        </w:rPr>
      </w:pPr>
      <w:r>
        <w:rPr>
          <w:noProof/>
        </w:rPr>
        <w:t>REFERÊNCIAS</w:t>
      </w:r>
      <w:r>
        <w:rPr>
          <w:noProof/>
        </w:rPr>
        <w:tab/>
      </w:r>
      <w:r>
        <w:rPr>
          <w:noProof/>
        </w:rPr>
        <w:fldChar w:fldCharType="begin"/>
      </w:r>
      <w:r>
        <w:rPr>
          <w:noProof/>
        </w:rPr>
        <w:instrText xml:space="preserve"> PAGEREF _Toc532173231 \h </w:instrText>
      </w:r>
      <w:r>
        <w:rPr>
          <w:noProof/>
        </w:rPr>
      </w:r>
      <w:r>
        <w:rPr>
          <w:noProof/>
        </w:rPr>
        <w:fldChar w:fldCharType="separate"/>
      </w:r>
      <w:r>
        <w:rPr>
          <w:noProof/>
        </w:rPr>
        <w:t>57</w:t>
      </w:r>
      <w:r>
        <w:rPr>
          <w:noProof/>
        </w:rPr>
        <w:fldChar w:fldCharType="end"/>
      </w:r>
    </w:p>
    <w:p w14:paraId="530AC71D" w14:textId="7D0790BF" w:rsidR="00F34837" w:rsidRDefault="00FF2B73" w:rsidP="00D253D1">
      <w:pPr>
        <w:pStyle w:val="Sumrio1"/>
      </w:pPr>
      <w:r>
        <w:fldChar w:fldCharType="end"/>
      </w:r>
    </w:p>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0" w:name="_Toc532173196"/>
      <w:r w:rsidRPr="00FE2E12">
        <w:lastRenderedPageBreak/>
        <w:t>INTRODUÇÃO</w:t>
      </w:r>
      <w:bookmarkEnd w:id="0"/>
    </w:p>
    <w:p w14:paraId="21E730D9" w14:textId="77777777" w:rsidR="00D042B0" w:rsidRPr="00D042B0" w:rsidRDefault="00D042B0" w:rsidP="00B5782F">
      <w:pPr>
        <w:pStyle w:val="Paragrafo"/>
      </w:pPr>
    </w:p>
    <w:p w14:paraId="34F8C6E0" w14:textId="77777777" w:rsidR="008551BB" w:rsidRPr="00FE2E12" w:rsidRDefault="008551BB" w:rsidP="00B5782F">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59729A8" w:rsidR="008551BB" w:rsidRDefault="008551BB" w:rsidP="00B5782F">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sidRPr="001939BD">
        <w:t>AP</w:t>
      </w:r>
      <w:r>
        <w:t xml:space="preserve"> podem variar de pesquisas na internet até mesmo tarefas colaborativas.</w:t>
      </w:r>
    </w:p>
    <w:p w14:paraId="5A2A4697" w14:textId="7499B001" w:rsidR="008551BB" w:rsidRDefault="008551BB" w:rsidP="00B5782F">
      <w:pPr>
        <w:pStyle w:val="Paragrafo"/>
      </w:pPr>
      <w:r>
        <w:t xml:space="preserve">A interação entre usuário e </w:t>
      </w:r>
      <w:r w:rsidR="00F71FF0">
        <w:t xml:space="preserve">o </w:t>
      </w:r>
      <w:r>
        <w:t xml:space="preserve">AP, </w:t>
      </w:r>
      <w:r w:rsidRPr="00A82EEA">
        <w:rPr>
          <w:lang w:val="pt-BR"/>
        </w:rPr>
        <w:t>normalmente</w:t>
      </w:r>
      <w:r>
        <w:t xml:space="preserve">, se dá através da troca de mensagens, onde o usuário faz uma pergunta ou uma requisição de serviço, e o assistente a responde, ou executa o serviço requisitado. Desta maneira, </w:t>
      </w:r>
      <w:r w:rsidR="00F71FF0">
        <w:t>par</w:t>
      </w:r>
      <w:r>
        <w:t xml:space="preserve">a construção de um SAP </w:t>
      </w:r>
      <w:r w:rsidR="00F71FF0">
        <w:t>é</w:t>
      </w:r>
      <w:r>
        <w:t xml:space="preserve"> </w:t>
      </w:r>
      <w:r w:rsidR="00F71FF0">
        <w:t>necessário a</w:t>
      </w:r>
      <w:r>
        <w:t xml:space="preserve"> implementação de um meio de comunicação entre</w:t>
      </w:r>
      <w:r w:rsidR="00F71FF0">
        <w:t xml:space="preserve"> o</w:t>
      </w:r>
      <w:r>
        <w:t xml:space="preserve"> usuário e </w:t>
      </w:r>
      <w:r w:rsidR="00F71FF0">
        <w:t xml:space="preserve">o </w:t>
      </w:r>
      <w:r>
        <w:t xml:space="preserve">assistente, além da criação de serviços que possam ser requisitados pelo usuário. </w:t>
      </w:r>
      <w:r w:rsidR="00F71FF0">
        <w:t>Nu</w:t>
      </w:r>
      <w:r>
        <w:t xml:space="preserve">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B5782F">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Default="008551BB" w:rsidP="00B5782F">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C4A3B5A" w14:textId="77777777" w:rsidR="000603E9" w:rsidRPr="00FE2E12" w:rsidRDefault="000603E9" w:rsidP="00B5782F">
      <w:pPr>
        <w:pStyle w:val="Paragrafo"/>
      </w:pPr>
    </w:p>
    <w:p w14:paraId="61A10553" w14:textId="1D700AF0" w:rsidR="008551BB" w:rsidRPr="00FE2E12" w:rsidRDefault="008551BB" w:rsidP="00471EA3">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E604B76" w14:textId="77777777" w:rsidR="00471EA3" w:rsidRDefault="00471EA3" w:rsidP="00B5782F">
      <w:pPr>
        <w:pStyle w:val="Paragrafo"/>
      </w:pPr>
    </w:p>
    <w:p w14:paraId="79562C4C" w14:textId="77777777" w:rsidR="008551BB" w:rsidRPr="00FE2E12" w:rsidRDefault="008551BB" w:rsidP="00B5782F">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B5782F">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2580E83C" w:rsidR="008551BB" w:rsidRDefault="008551BB" w:rsidP="00B5782F">
      <w:pPr>
        <w:pStyle w:val="Paragrafo"/>
      </w:pPr>
      <w:r>
        <w:t xml:space="preserve">A comunicação entre os agentes, ou módulos, de um SAP geralmente é realizada por meio da internet, pois quase sempre os módulos estão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um sistema distribuído</w:t>
      </w:r>
      <w:r w:rsidR="00AE4FA8">
        <w:t xml:space="preserve"> é</w:t>
      </w:r>
      <w:r>
        <w:t xml:space="preserve">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B5782F">
      <w:pPr>
        <w:pStyle w:val="Paragrafo"/>
      </w:pPr>
      <w:r>
        <w:lastRenderedPageBreak/>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B5782F">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00DBCCAA" w:rsidR="008551BB" w:rsidRDefault="008551BB" w:rsidP="00B5782F">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sidR="00DD3D36">
        <w:rPr>
          <w:i/>
          <w:iCs/>
        </w:rPr>
        <w:t xml:space="preserve"> scraper</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5B896F7A" w14:textId="77777777" w:rsidR="00A44334" w:rsidRDefault="00A44334" w:rsidP="00B5782F">
      <w:pPr>
        <w:pStyle w:val="Paragrafo"/>
      </w:pPr>
    </w:p>
    <w:p w14:paraId="3C9128D3" w14:textId="4363D825" w:rsidR="00A44334" w:rsidRDefault="00A44334" w:rsidP="00A44334">
      <w:pPr>
        <w:pStyle w:val="Ttulo2"/>
      </w:pPr>
      <w:bookmarkStart w:id="1" w:name="_Toc532173197"/>
      <w:r>
        <w:t>Objetivos</w:t>
      </w:r>
      <w:bookmarkEnd w:id="1"/>
    </w:p>
    <w:p w14:paraId="42867DB4" w14:textId="77777777" w:rsidR="00A44334" w:rsidRDefault="00A44334" w:rsidP="00B5782F">
      <w:pPr>
        <w:pStyle w:val="Paragrafo"/>
      </w:pPr>
    </w:p>
    <w:p w14:paraId="02ED711F" w14:textId="6319DE99" w:rsidR="008653AE" w:rsidRDefault="00F71FF0" w:rsidP="008478D9">
      <w:pPr>
        <w:pStyle w:val="Ttulo3"/>
      </w:pPr>
      <w:bookmarkStart w:id="2" w:name="_Toc532173198"/>
      <w:r>
        <w:t xml:space="preserve">Objetivo </w:t>
      </w:r>
      <w:r w:rsidR="008653AE">
        <w:t>Gera</w:t>
      </w:r>
      <w:r>
        <w:t>l</w:t>
      </w:r>
      <w:bookmarkEnd w:id="2"/>
    </w:p>
    <w:p w14:paraId="6A19570D" w14:textId="77777777" w:rsidR="008653AE" w:rsidRDefault="008653AE" w:rsidP="00B5782F">
      <w:pPr>
        <w:pStyle w:val="Paragrafo"/>
      </w:pPr>
    </w:p>
    <w:p w14:paraId="455A3F98" w14:textId="3CF20013" w:rsidR="006530DB" w:rsidRDefault="00FB73F3" w:rsidP="00B5782F">
      <w:pPr>
        <w:pStyle w:val="Paragrafo"/>
      </w:pPr>
      <w:r>
        <w:t xml:space="preserve">O objetivo deste trabalho é implementar um </w:t>
      </w:r>
      <w:r>
        <w:rPr>
          <w:i/>
        </w:rPr>
        <w:t>software</w:t>
      </w:r>
      <w:r>
        <w:t xml:space="preserve"> de assistência pessoal</w:t>
      </w:r>
      <w:r w:rsidR="006E774E">
        <w:t xml:space="preserve"> para auxiliar os usuários quanto às informações produzidas no âmbito da Universidade Estadual de Santa Cruz</w:t>
      </w:r>
      <w:r w:rsidR="00F905C8">
        <w:t xml:space="preserve">, </w:t>
      </w:r>
      <w:r>
        <w:t>capaz de receber mensagens textuais, interpretá-las, executar serviços quando necessário, e retornar ao usuário final uma resposta trivial ou um resultado da execução de um serviço requisitado.</w:t>
      </w:r>
    </w:p>
    <w:p w14:paraId="6DB5AEC5" w14:textId="77777777" w:rsidR="00254C50" w:rsidRDefault="00254C50" w:rsidP="00B5782F">
      <w:pPr>
        <w:pStyle w:val="Paragrafo"/>
      </w:pPr>
    </w:p>
    <w:p w14:paraId="0E078330" w14:textId="1E96B7A4" w:rsidR="00FB73F3" w:rsidRDefault="00F71FF0" w:rsidP="008478D9">
      <w:pPr>
        <w:pStyle w:val="Ttulo3"/>
      </w:pPr>
      <w:bookmarkStart w:id="3" w:name="_Toc532173199"/>
      <w:r>
        <w:lastRenderedPageBreak/>
        <w:t xml:space="preserve">Objetivos </w:t>
      </w:r>
      <w:r w:rsidR="007468D0">
        <w:t>Específicos</w:t>
      </w:r>
      <w:bookmarkEnd w:id="3"/>
    </w:p>
    <w:p w14:paraId="514083C8" w14:textId="77777777" w:rsidR="00FB73F3" w:rsidRDefault="00FB73F3" w:rsidP="00B5782F">
      <w:pPr>
        <w:pStyle w:val="Paragrafo"/>
      </w:pPr>
    </w:p>
    <w:p w14:paraId="266BDEDE" w14:textId="6C1FC6EA" w:rsidR="00120D0C" w:rsidRDefault="00120D0C" w:rsidP="00B5782F">
      <w:pPr>
        <w:pStyle w:val="Paragrafo"/>
      </w:pPr>
      <w:r>
        <w:t>Os objetivos específicos deste projeto são:</w:t>
      </w:r>
    </w:p>
    <w:p w14:paraId="1AC508CC" w14:textId="77777777" w:rsidR="00841801" w:rsidRDefault="00841801" w:rsidP="00B5782F">
      <w:pPr>
        <w:pStyle w:val="Paragrafo"/>
      </w:pPr>
    </w:p>
    <w:p w14:paraId="68430E85" w14:textId="0A5AB242" w:rsidR="006E774E" w:rsidRDefault="006E774E" w:rsidP="00B5782F">
      <w:pPr>
        <w:pStyle w:val="Paragrafo"/>
        <w:numPr>
          <w:ilvl w:val="0"/>
          <w:numId w:val="50"/>
        </w:numPr>
      </w:pPr>
      <w:r>
        <w:t>determinar as informações que serão disponibilizadas pelo SAP a partir dos serviços de comunicação oferecidos pela UESC;</w:t>
      </w:r>
    </w:p>
    <w:p w14:paraId="77D248D5" w14:textId="7D32AC8D" w:rsidR="009F112A" w:rsidRDefault="009663F6" w:rsidP="00B5782F">
      <w:pPr>
        <w:pStyle w:val="Paragrafo"/>
        <w:numPr>
          <w:ilvl w:val="0"/>
          <w:numId w:val="50"/>
        </w:numPr>
      </w:pPr>
      <w:r>
        <w:t>estabelecer um meio de comunicação entre usuário e assistente pessoal</w:t>
      </w:r>
      <w:r w:rsidR="006E774E">
        <w:t>;</w:t>
      </w:r>
    </w:p>
    <w:p w14:paraId="182A4CC3" w14:textId="56625107" w:rsidR="00184E2F" w:rsidRDefault="00E074F0" w:rsidP="00B5782F">
      <w:pPr>
        <w:pStyle w:val="Paragrafo"/>
        <w:numPr>
          <w:ilvl w:val="0"/>
          <w:numId w:val="50"/>
        </w:numPr>
      </w:pPr>
      <w:r>
        <w:t>estabelecer</w:t>
      </w:r>
      <w:r w:rsidR="0052629C">
        <w:t xml:space="preserve"> o entendimento </w:t>
      </w:r>
      <w:r>
        <w:t xml:space="preserve">entre as necessidades do usuário e </w:t>
      </w:r>
      <w:r w:rsidR="005A3117">
        <w:t>as ações</w:t>
      </w:r>
      <w:r w:rsidR="0052629C">
        <w:t xml:space="preserve"> </w:t>
      </w:r>
      <w:r w:rsidR="0088592A">
        <w:t>que possam ser realizadas</w:t>
      </w:r>
      <w:r>
        <w:t xml:space="preserve"> pelo SAP</w:t>
      </w:r>
      <w:r w:rsidR="00BF1766">
        <w:t>.</w:t>
      </w:r>
    </w:p>
    <w:p w14:paraId="6264DC9A" w14:textId="7F528370" w:rsidR="00602701" w:rsidRDefault="00602701" w:rsidP="00B5782F">
      <w:pPr>
        <w:pStyle w:val="Paragrafo"/>
      </w:pPr>
    </w:p>
    <w:p w14:paraId="14C6980B" w14:textId="184E774C" w:rsidR="006E774E" w:rsidRDefault="00261D57" w:rsidP="00261D57">
      <w:pPr>
        <w:pStyle w:val="Ttulo2"/>
      </w:pPr>
      <w:bookmarkStart w:id="4" w:name="_Toc532173200"/>
      <w:r>
        <w:t>Estrutura</w:t>
      </w:r>
      <w:bookmarkEnd w:id="4"/>
    </w:p>
    <w:p w14:paraId="36A812B8" w14:textId="77777777" w:rsidR="00EC1546" w:rsidRDefault="00EC1546" w:rsidP="00B5782F">
      <w:pPr>
        <w:pStyle w:val="Paragrafo"/>
      </w:pPr>
    </w:p>
    <w:p w14:paraId="445270E7" w14:textId="16880B4F" w:rsidR="00644740" w:rsidRDefault="008551BB" w:rsidP="00B5782F">
      <w:pPr>
        <w:pStyle w:val="Paragrafo"/>
      </w:pPr>
      <w:r>
        <w:t xml:space="preserve">Este trabalho de conclusão de curso foi dividido em 4 tópicos gerais, apresentando-se no primeiro um aprofundamento </w:t>
      </w:r>
      <w:r w:rsidR="001C5B47">
        <w:t>a respeito da teoria utilizada neste projeto</w:t>
      </w:r>
      <w:r>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5" w:name="_Toc532173201"/>
      <w:r w:rsidRPr="00FE2E12">
        <w:lastRenderedPageBreak/>
        <w:t>EMBASAMENTO TEÓRICO</w:t>
      </w:r>
      <w:bookmarkEnd w:id="5"/>
    </w:p>
    <w:p w14:paraId="51581CF3" w14:textId="77777777" w:rsidR="007F2486" w:rsidRPr="00FE2E12" w:rsidRDefault="007F2486" w:rsidP="00B5782F">
      <w:pPr>
        <w:pStyle w:val="Paragrafo"/>
      </w:pPr>
    </w:p>
    <w:p w14:paraId="1A002B0C" w14:textId="2AD6C3A0" w:rsidR="007F2486" w:rsidRDefault="00923CE2" w:rsidP="00B5782F">
      <w:pPr>
        <w:pStyle w:val="Paragrafo"/>
      </w:pPr>
      <w:r>
        <w:t xml:space="preserve">Neste tópico será apresentada a fundamentação teórica necessária para o </w:t>
      </w:r>
      <w:r w:rsidR="00FC74AD">
        <w:t>desenvolvimento</w:t>
      </w:r>
      <w:r>
        <w:t xml:space="preserve"> </w:t>
      </w:r>
      <w:r w:rsidR="00FC74AD">
        <w:t>d</w:t>
      </w:r>
      <w:r>
        <w:t>este projeto.</w:t>
      </w:r>
    </w:p>
    <w:p w14:paraId="40C4D830" w14:textId="77777777" w:rsidR="00CB37C8" w:rsidRPr="00FD2CF7" w:rsidRDefault="00CB37C8" w:rsidP="00B5782F">
      <w:pPr>
        <w:pStyle w:val="Paragrafo"/>
      </w:pPr>
    </w:p>
    <w:p w14:paraId="6365BC91" w14:textId="72B5F111" w:rsidR="001E45C2" w:rsidRDefault="00C500A4" w:rsidP="00B43033">
      <w:pPr>
        <w:pStyle w:val="Ttulo2"/>
      </w:pPr>
      <w:bookmarkStart w:id="6" w:name="_Toc532173202"/>
      <w:r>
        <w:t>Processamento</w:t>
      </w:r>
      <w:r w:rsidR="00D74971">
        <w:t xml:space="preserve"> de Linguagem Natural</w:t>
      </w:r>
      <w:bookmarkEnd w:id="6"/>
    </w:p>
    <w:p w14:paraId="5AA6867F" w14:textId="77777777" w:rsidR="00CB37C8" w:rsidRDefault="00CB37C8" w:rsidP="00CB37C8"/>
    <w:p w14:paraId="5B3F2438" w14:textId="77777777" w:rsidR="001C2573" w:rsidRDefault="00C4792C" w:rsidP="00B5782F">
      <w:pPr>
        <w:pStyle w:val="Paragrafo"/>
      </w:pPr>
      <w:r>
        <w:t>O entendimento de linguagem natural, também conhecido como processamento de linguagem natural</w:t>
      </w:r>
      <w:r w:rsidR="00D87D69">
        <w:t>,</w:t>
      </w:r>
      <w:r w:rsidR="001033FB">
        <w:t xml:space="preserve"> é uma área que estuda o desenvolvimento de </w:t>
      </w:r>
      <w:r w:rsidR="001033FB">
        <w:rPr>
          <w:i/>
        </w:rPr>
        <w:t>softwares</w:t>
      </w:r>
      <w:r w:rsidR="001033FB">
        <w:t xml:space="preserve"> que analisam e reconhecem linguagens humanas, ou linguagens naturais </w:t>
      </w:r>
      <w:r w:rsidR="00D81B06">
        <w:fldChar w:fldCharType="begin" w:fldLock="1"/>
      </w:r>
      <w:r w:rsidR="00F0245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81B06">
        <w:fldChar w:fldCharType="separate"/>
      </w:r>
      <w:r w:rsidR="00D81B06" w:rsidRPr="00D81B06">
        <w:rPr>
          <w:noProof/>
        </w:rPr>
        <w:t>(PERNA; DELGADO; FINATTO, 2010)</w:t>
      </w:r>
      <w:r w:rsidR="00D81B06">
        <w:fldChar w:fldCharType="end"/>
      </w:r>
      <w:r w:rsidR="001033FB">
        <w:t xml:space="preserve">. </w:t>
      </w:r>
    </w:p>
    <w:p w14:paraId="4182A6E7" w14:textId="6FBC8663" w:rsidR="00CB37C8" w:rsidRDefault="001033FB" w:rsidP="00B5782F">
      <w:pPr>
        <w:pStyle w:val="Paragrafo"/>
      </w:pPr>
      <w:r>
        <w:t xml:space="preserve">Esta área </w:t>
      </w:r>
      <w:r w:rsidR="00D87D69">
        <w:t xml:space="preserve">trata computacionalmente os aspectos da </w:t>
      </w:r>
      <w:r>
        <w:t>comunicação</w:t>
      </w:r>
      <w:r w:rsidR="00D87D69">
        <w:t xml:space="preserve"> humana</w:t>
      </w:r>
      <w:r w:rsidR="00D81B06">
        <w:t xml:space="preserve"> considerando estruturas e contextos das sentenças. De uma maneira geral,</w:t>
      </w:r>
      <w:r w:rsidR="00380FF3">
        <w:t xml:space="preserve"> o objetivo do entendimento de linguagem natural é estabelecer uma comunicação com o computador por meio da linguagem humana </w:t>
      </w:r>
      <w:r w:rsidR="00F0245B">
        <w:fldChar w:fldCharType="begin" w:fldLock="1"/>
      </w:r>
      <w:r w:rsidR="00D21F8F">
        <w:instrText>ADDIN CSL_CITATION {"citationItems":[{"id":"ITEM-1","itemData":{"abstract":"minicurso","author":[{"dropping-particle":"","family":"GONZALEZ","given":"Marco","non-dropping-particle":"","parse-names":false,"suffix":""},{"dropping-particle":"de","family":"Lima","given":"Vera L. S.","non-dropping-particle":"","parse-names":false,"suffix":""}],"container-title":"XXIII Congresso da Sociedade Brasileira de Computação. Anais da III Jornada de Mini-Cursos de Inteligência Artificial. Campinas:[sn]","id":"ITEM-1","issued":{"date-parts":[["2003"]]},"page":"347–395","title":"Recuperação de Informação e Processamento da Linguagem Natural","type":"article-journal","volume":"3"},"uris":["http://www.mendeley.com/documents/?uuid=97748f8e-1b45-4f60-9c01-a0b32ca871c8"]}],"mendeley":{"formattedCitation":"(GONZALEZ; LIMA, 2003)","plainTextFormattedCitation":"(GONZALEZ; LIMA, 2003)","previouslyFormattedCitation":"(GONZALEZ; LIMA, 2003)"},"properties":{"noteIndex":0},"schema":"https://github.com/citation-style-language/schema/raw/master/csl-citation.json"}</w:instrText>
      </w:r>
      <w:r w:rsidR="00F0245B">
        <w:fldChar w:fldCharType="separate"/>
      </w:r>
      <w:r w:rsidR="00F0245B" w:rsidRPr="00F0245B">
        <w:rPr>
          <w:noProof/>
        </w:rPr>
        <w:t>(GONZALEZ; LIMA, 2003)</w:t>
      </w:r>
      <w:r w:rsidR="00F0245B">
        <w:fldChar w:fldCharType="end"/>
      </w:r>
      <w:r w:rsidR="00380FF3">
        <w:t>.</w:t>
      </w:r>
      <w:r w:rsidR="00D81B06">
        <w:t xml:space="preserve"> </w:t>
      </w:r>
    </w:p>
    <w:p w14:paraId="0D0752F0" w14:textId="712C69DA" w:rsidR="00A642DD" w:rsidRDefault="00A642DD" w:rsidP="00B5782F">
      <w:pPr>
        <w:pStyle w:val="Paragrafo"/>
      </w:pPr>
      <w:r>
        <w:t xml:space="preserve">Com o entendimento de linguagem natural os desenvolvedores podem organizar uma estrutura de conhecimento para realizar tarefas como traduções, resumo de textos, reconhecimento de entidades, analise de sentimentos e reconhecimento de fala. Além disso, este processamento de linguagem pode ser utilizado para contrução de </w:t>
      </w:r>
      <w:r>
        <w:rPr>
          <w:i/>
        </w:rPr>
        <w:t>bots</w:t>
      </w:r>
      <w:r>
        <w:t xml:space="preserve"> que possuam a finalidade de conversar com humanos e até mesmo gerar automaticamente palavras chaves identificando o contexto de uma texto </w:t>
      </w:r>
      <w:r>
        <w:fldChar w:fldCharType="begin" w:fldLock="1"/>
      </w:r>
      <w:r w:rsidR="005D50A2">
        <w:instrText>ADDIN CSL_CITATION {"citationItems":[{"id":"ITEM-1","itemData":{"URL":"https://blog.algorithmia.com/introduction-natural-language-processing-nlp/","accessed":{"date-parts":[["2018","12","9"]]},"author":[{"dropping-particle":"","family":"Kiser","given":"Matt","non-dropping-particle":"","parse-names":false,"suffix":""}],"id":"ITEM-1","issued":{"date-parts":[["2016"]]},"title":"Introduction to Natural Language Processing (NLP) | Algorithmia Blog","type":"webpage"},"uris":["http://www.mendeley.com/documents/?uuid=e7e4c1de-009d-4dcc-ab57-72c42def6d7d"]}],"mendeley":{"formattedCitation":"(KISER, 2016)","plainTextFormattedCitation":"(KISER, 2016)","previouslyFormattedCitation":"(KISER, 2016)"},"properties":{"noteIndex":0},"schema":"https://github.com/citation-style-language/schema/raw/master/csl-citation.json"}</w:instrText>
      </w:r>
      <w:r>
        <w:fldChar w:fldCharType="separate"/>
      </w:r>
      <w:r w:rsidRPr="00FF37A6">
        <w:rPr>
          <w:noProof/>
        </w:rPr>
        <w:t>(KISER, 2016)</w:t>
      </w:r>
      <w:r>
        <w:fldChar w:fldCharType="end"/>
      </w:r>
      <w:r>
        <w:t>.</w:t>
      </w:r>
    </w:p>
    <w:p w14:paraId="5DAB509A" w14:textId="28ACF6A7" w:rsidR="00172439" w:rsidRDefault="00172439" w:rsidP="00B5782F">
      <w:pPr>
        <w:pStyle w:val="Paragrafo"/>
      </w:pPr>
      <w:r>
        <w:t xml:space="preserve">Devido à rica ambiguidade da linguagem natural, o entendimento desta se torna uma tarefa não trivial. Essa ambiguidade faz com que o entendimento de linguagem natural seja diferente do entendimento de linguagens de programação, já que estas foram criadas com definições que evitem justamente a ambiguidade </w:t>
      </w:r>
      <w:r w:rsidR="00D21F8F">
        <w:fldChar w:fldCharType="begin" w:fldLock="1"/>
      </w:r>
      <w:r w:rsidR="00696164">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21F8F">
        <w:fldChar w:fldCharType="separate"/>
      </w:r>
      <w:r w:rsidR="00D21F8F" w:rsidRPr="00D21F8F">
        <w:rPr>
          <w:noProof/>
        </w:rPr>
        <w:t>(PERNA; DELGADO; FINATTO, 2010)</w:t>
      </w:r>
      <w:r w:rsidR="00D21F8F">
        <w:fldChar w:fldCharType="end"/>
      </w:r>
      <w:r>
        <w:t>.</w:t>
      </w:r>
      <w:r w:rsidR="00E23053">
        <w:t xml:space="preserve"> Para entender a linguagem humana é necessário entender mais que somente as palavras, é preciso entender os conceitos de cada palavra e o contexto criado quando diversas palavras estão juntas em uma mesma sentença </w:t>
      </w:r>
      <w:r w:rsidR="005D50A2">
        <w:fldChar w:fldCharType="begin" w:fldLock="1"/>
      </w:r>
      <w:r w:rsidR="00CB2A8C">
        <w:instrText>ADDIN CSL_CITATION {"citationItems":[{"id":"ITEM-1","itemData":{"URL":"https://blog.algorithmia.com/introduction-natural-language-processing-nlp/","accessed":{"date-parts":[["2018","12","9"]]},"author":[{"dropping-particle":"","family":"Kiser","given":"Matt","non-dropping-particle":"","parse-names":false,"suffix":""}],"id":"ITEM-1","issued":{"date-parts":[["2016"]]},"title":"Introduction to Natural Language Processing (NLP) | Algorithmia Blog","type":"webpage"},"uris":["http://www.mendeley.com/documents/?uuid=e7e4c1de-009d-4dcc-ab57-72c42def6d7d"]}],"mendeley":{"formattedCitation":"(KISER, 2016)","plainTextFormattedCitation":"(KISER, 2016)","previouslyFormattedCitation":"(KISER, 2016)"},"properties":{"noteIndex":0},"schema":"https://github.com/citation-style-language/schema/raw/master/csl-citation.json"}</w:instrText>
      </w:r>
      <w:r w:rsidR="005D50A2">
        <w:fldChar w:fldCharType="separate"/>
      </w:r>
      <w:r w:rsidR="005D50A2" w:rsidRPr="005D50A2">
        <w:rPr>
          <w:noProof/>
        </w:rPr>
        <w:t>(KISER, 2016)</w:t>
      </w:r>
      <w:r w:rsidR="005D50A2">
        <w:fldChar w:fldCharType="end"/>
      </w:r>
      <w:r w:rsidR="00E23053">
        <w:t>.</w:t>
      </w:r>
    </w:p>
    <w:p w14:paraId="2D7CE0AD" w14:textId="08F2C528" w:rsidR="00F55C6F" w:rsidRDefault="00696164" w:rsidP="00B5782F">
      <w:pPr>
        <w:pStyle w:val="Paragrafo"/>
      </w:pPr>
      <w:r>
        <w:t xml:space="preserve">Ainda </w:t>
      </w:r>
      <w:r>
        <w:fldChar w:fldCharType="begin" w:fldLock="1"/>
      </w:r>
      <w:r w:rsidR="002D4EA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manualFormatting":"PERNA, DELGADO e FINATTO (2010)","plainTextFormattedCitation":"(PERNA; DELGADO; FINATTO, 2010)","previouslyFormattedCitation":"(PERNA; DELGADO; FINATTO, 2010)"},"properties":{"noteIndex":0},"schema":"https://github.com/citation-style-language/schema/raw/master/csl-citation.json"}</w:instrText>
      </w:r>
      <w:r>
        <w:fldChar w:fldCharType="separate"/>
      </w:r>
      <w:r>
        <w:rPr>
          <w:noProof/>
        </w:rPr>
        <w:t>PERNA, DELGADO e FINATTO</w:t>
      </w:r>
      <w:r w:rsidRPr="00696164">
        <w:rPr>
          <w:noProof/>
        </w:rPr>
        <w:t xml:space="preserve"> </w:t>
      </w:r>
      <w:r>
        <w:rPr>
          <w:noProof/>
        </w:rPr>
        <w:t>(</w:t>
      </w:r>
      <w:r w:rsidRPr="00696164">
        <w:rPr>
          <w:noProof/>
        </w:rPr>
        <w:t>2010)</w:t>
      </w:r>
      <w:r>
        <w:fldChar w:fldCharType="end"/>
      </w:r>
      <w:r>
        <w:t xml:space="preserve"> acrescentam que: </w:t>
      </w:r>
    </w:p>
    <w:p w14:paraId="6EAC052F" w14:textId="77777777" w:rsidR="00C2649E" w:rsidRDefault="00C2649E" w:rsidP="00B5782F">
      <w:pPr>
        <w:pStyle w:val="Paragrafo"/>
      </w:pPr>
    </w:p>
    <w:p w14:paraId="5488191B" w14:textId="722B154E" w:rsidR="00F55C6F" w:rsidRPr="001033FB" w:rsidRDefault="00CB2D37" w:rsidP="00F55C6F">
      <w:pPr>
        <w:pStyle w:val="CitaoDiretaGrande"/>
      </w:pPr>
      <w:r w:rsidRPr="00F55C6F">
        <w:t>Vários</w:t>
      </w:r>
      <w:r w:rsidR="00F55C6F" w:rsidRPr="00F55C6F">
        <w:t xml:space="preserve"> </w:t>
      </w:r>
      <w:r w:rsidRPr="00F55C6F">
        <w:t>métodos</w:t>
      </w:r>
      <w:r w:rsidR="00F55C6F" w:rsidRPr="00F55C6F">
        <w:t xml:space="preserve"> ou </w:t>
      </w:r>
      <w:r w:rsidRPr="00F55C6F">
        <w:t>técnicas</w:t>
      </w:r>
      <w:r w:rsidR="00F55C6F" w:rsidRPr="00F55C6F">
        <w:t xml:space="preserve"> computacionais podem ser usados para analisar e interpretar a linguagem natural. Existe uma clara </w:t>
      </w:r>
      <w:r w:rsidRPr="00F55C6F">
        <w:t>distinção</w:t>
      </w:r>
      <w:r w:rsidR="00F55C6F" w:rsidRPr="00F55C6F">
        <w:t xml:space="preserve">, por exemplo, entre as </w:t>
      </w:r>
      <w:r w:rsidRPr="00F55C6F">
        <w:t>técnicas</w:t>
      </w:r>
      <w:r w:rsidR="00F55C6F" w:rsidRPr="00F55C6F">
        <w:t xml:space="preserve"> empregadas na linguagem falada e na linguagem escrita, </w:t>
      </w:r>
      <w:r w:rsidR="00F55C6F" w:rsidRPr="00F55C6F">
        <w:lastRenderedPageBreak/>
        <w:t xml:space="preserve">mas </w:t>
      </w:r>
      <w:r w:rsidRPr="00F55C6F">
        <w:t>também</w:t>
      </w:r>
      <w:r w:rsidR="00F55C6F" w:rsidRPr="00F55C6F">
        <w:t xml:space="preserve"> </w:t>
      </w:r>
      <w:r w:rsidRPr="00F55C6F">
        <w:t>além</w:t>
      </w:r>
      <w:r w:rsidR="00F55C6F" w:rsidRPr="00F55C6F">
        <w:t xml:space="preserve"> destas </w:t>
      </w:r>
      <w:r w:rsidRPr="00F55C6F">
        <w:t>divisões</w:t>
      </w:r>
      <w:r w:rsidR="00F55C6F" w:rsidRPr="00F55C6F">
        <w:t xml:space="preserve"> é </w:t>
      </w:r>
      <w:r w:rsidRPr="00F55C6F">
        <w:t>possível</w:t>
      </w:r>
      <w:r w:rsidR="00F55C6F" w:rsidRPr="00F55C6F">
        <w:t xml:space="preserve"> ver </w:t>
      </w:r>
      <w:r w:rsidRPr="00F55C6F">
        <w:t>diferenças</w:t>
      </w:r>
      <w:r w:rsidR="00F55C6F" w:rsidRPr="00F55C6F">
        <w:t xml:space="preserve"> claras entre as </w:t>
      </w:r>
      <w:r w:rsidRPr="00F55C6F">
        <w:t>técnicas</w:t>
      </w:r>
      <w:r w:rsidR="00F55C6F" w:rsidRPr="00F55C6F">
        <w:t xml:space="preserve"> </w:t>
      </w:r>
      <w:r w:rsidRPr="00F55C6F">
        <w:t>necessárias</w:t>
      </w:r>
      <w:r w:rsidR="00F55C6F" w:rsidRPr="00F55C6F">
        <w:t xml:space="preserve"> para diferentes tipos de </w:t>
      </w:r>
      <w:r w:rsidRPr="00F55C6F">
        <w:t>aplicação</w:t>
      </w:r>
      <w:r w:rsidR="00F55C6F" w:rsidRPr="00F55C6F">
        <w:t xml:space="preserve">, e que podem envolver diferentes tipos de textos, como por exemplo, textos </w:t>
      </w:r>
      <w:r w:rsidRPr="00F55C6F">
        <w:t>científicos</w:t>
      </w:r>
      <w:r w:rsidR="00F55C6F" w:rsidRPr="00F55C6F">
        <w:t xml:space="preserve">, </w:t>
      </w:r>
      <w:r w:rsidRPr="00F55C6F">
        <w:t>jornalísticos</w:t>
      </w:r>
      <w:r w:rsidR="00F55C6F" w:rsidRPr="00F55C6F">
        <w:t xml:space="preserve">, </w:t>
      </w:r>
      <w:r w:rsidRPr="00F55C6F">
        <w:t>literários</w:t>
      </w:r>
      <w:r w:rsidR="00F55C6F" w:rsidRPr="00F55C6F">
        <w:t xml:space="preserve">, etc. Neste sentido, a grande maioria das </w:t>
      </w:r>
      <w:r w:rsidRPr="00F55C6F">
        <w:t>aplicações</w:t>
      </w:r>
      <w:r w:rsidR="00F55C6F" w:rsidRPr="00F55C6F">
        <w:t xml:space="preserve"> é voltada para um tipo </w:t>
      </w:r>
      <w:r w:rsidR="00044931" w:rsidRPr="00F55C6F">
        <w:t>específico</w:t>
      </w:r>
      <w:r w:rsidR="00F55C6F" w:rsidRPr="00F55C6F">
        <w:t xml:space="preserve"> de linguagem.</w:t>
      </w:r>
    </w:p>
    <w:p w14:paraId="4C49D3EB" w14:textId="77777777" w:rsidR="00CB37C8" w:rsidRDefault="00CB37C8" w:rsidP="00B5782F">
      <w:pPr>
        <w:pStyle w:val="Paragrafo"/>
      </w:pPr>
    </w:p>
    <w:p w14:paraId="779C5C50" w14:textId="750AAF66" w:rsidR="00F606E0" w:rsidRDefault="001C78D1" w:rsidP="00B5782F">
      <w:pPr>
        <w:pStyle w:val="Paragrafo"/>
      </w:pPr>
      <w:r>
        <w:t xml:space="preserve">Devido a este envolvimento de textos com diferentes aspectos, as empresas que fornecem o serviço de entendimento de linguagem natural, normalmente, requisitam aos clientes que sejam cadastradas quais são as intenções e entidades que devem ser extraídas </w:t>
      </w:r>
      <w:r w:rsidR="00942D02">
        <w:t>do texto, como é o caso do Google DialogFlow e IBM Watson Assistant</w:t>
      </w:r>
      <w:r w:rsidR="00B947EE">
        <w:t xml:space="preserve"> </w:t>
      </w:r>
      <w:r w:rsidR="002D4EAB">
        <w:fldChar w:fldCharType="begin" w:fldLock="1"/>
      </w:r>
      <w:r w:rsidR="000A1D2C">
        <w:instrText>ADDIN CSL_CITATION {"citationItems":[{"id":"ITEM-1","itemData":{"URL":"https://dialogflow.com/docs","accessed":{"date-parts":[["2018","12","5"]]},"author":[{"dropping-particle":"","family":"Google","given":"","non-dropping-particle":"","parse-names":false,"suffix":""}],"id":"ITEM-1","issued":{"date-parts":[["0"]]},"title":"DialogFlow - Docs","type":"webpage"},"uris":["http://www.mendeley.com/documents/?uuid=2b503012-c8eb-47e7-b05a-8e2a17ccfec3"]}],"mendeley":{"formattedCitation":"(GOOGLE, [S.d.])","plainTextFormattedCitation":"(GOOGLE, [S.d.])","previouslyFormattedCitation":"(GOOGLE, [S.d.])"},"properties":{"noteIndex":0},"schema":"https://github.com/citation-style-language/schema/raw/master/csl-citation.json"}</w:instrText>
      </w:r>
      <w:r w:rsidR="002D4EAB">
        <w:fldChar w:fldCharType="separate"/>
      </w:r>
      <w:r w:rsidR="002D4EAB" w:rsidRPr="002D4EAB">
        <w:rPr>
          <w:noProof/>
        </w:rPr>
        <w:t>(GOOGLE, [S.d.])</w:t>
      </w:r>
      <w:r w:rsidR="002D4EAB">
        <w:fldChar w:fldCharType="end"/>
      </w:r>
      <w:r w:rsidR="002D4EAB">
        <w:t xml:space="preserve"> </w:t>
      </w:r>
      <w:r w:rsidR="000A1D2C">
        <w:fldChar w:fldCharType="begin" w:fldLock="1"/>
      </w:r>
      <w:r w:rsidR="00A96DA2">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0A1D2C">
        <w:fldChar w:fldCharType="separate"/>
      </w:r>
      <w:r w:rsidR="000A1D2C" w:rsidRPr="000A1D2C">
        <w:rPr>
          <w:noProof/>
        </w:rPr>
        <w:t>(MILLER, 2017)</w:t>
      </w:r>
      <w:r w:rsidR="000A1D2C">
        <w:fldChar w:fldCharType="end"/>
      </w:r>
      <w:r w:rsidR="00942D02">
        <w:t>.</w:t>
      </w:r>
    </w:p>
    <w:p w14:paraId="5A62D297" w14:textId="545981AF" w:rsidR="00910CDC" w:rsidRDefault="00910CDC" w:rsidP="00B5782F">
      <w:pPr>
        <w:pStyle w:val="Paragrafo"/>
      </w:pPr>
      <w:r>
        <w:t xml:space="preserve">As </w:t>
      </w:r>
      <w:r>
        <w:rPr>
          <w:iCs/>
        </w:rPr>
        <w:t xml:space="preserve">intenções </w:t>
      </w:r>
      <w:r>
        <w:t xml:space="preserve">são os objetivos que o usuário terá ao interagir com o serviç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00E51E1D">
        <w:t xml:space="preserve">. Já as </w:t>
      </w:r>
      <w:r w:rsidR="00E51E1D">
        <w:rPr>
          <w:iCs/>
        </w:rPr>
        <w:t>entidades</w:t>
      </w:r>
      <w:r w:rsidR="00E51E1D">
        <w:t xml:space="preserve"> representam um termo ou objeto que fornece um contexto para uma </w:t>
      </w:r>
      <w:r w:rsidR="00E51E1D">
        <w:rPr>
          <w:iCs/>
        </w:rPr>
        <w:t>intenção</w:t>
      </w:r>
      <w:r w:rsidR="00E51E1D">
        <w:t>, i.e., elas são as entidades que podem aparecer durante a conversação, como locais, datas, horários ou códigos específicos de algum objeto.</w:t>
      </w:r>
    </w:p>
    <w:p w14:paraId="399122A3" w14:textId="77777777" w:rsidR="001C78D1" w:rsidRPr="00CB37C8" w:rsidRDefault="001C78D1" w:rsidP="00B5782F">
      <w:pPr>
        <w:pStyle w:val="Paragrafo"/>
      </w:pPr>
    </w:p>
    <w:p w14:paraId="2E4F097A" w14:textId="4B94CF15" w:rsidR="005802AC" w:rsidRDefault="00C143AF" w:rsidP="008511B8">
      <w:pPr>
        <w:pStyle w:val="Ttulo2"/>
      </w:pPr>
      <w:bookmarkStart w:id="7" w:name="_Toc532173203"/>
      <w:r>
        <w:t>Backend as a Service</w:t>
      </w:r>
      <w:bookmarkEnd w:id="7"/>
    </w:p>
    <w:p w14:paraId="466CF535" w14:textId="77777777" w:rsidR="003278E0" w:rsidRDefault="003278E0" w:rsidP="00B5782F">
      <w:pPr>
        <w:pStyle w:val="Paragrafo"/>
      </w:pPr>
    </w:p>
    <w:p w14:paraId="0D902A98" w14:textId="77777777" w:rsidR="003278E0" w:rsidRDefault="003278E0" w:rsidP="00B5782F">
      <w:pPr>
        <w:pStyle w:val="Paragrafo"/>
      </w:pPr>
      <w:r>
        <w:t xml:space="preserve">Um </w:t>
      </w:r>
      <w:r>
        <w:rPr>
          <w:i/>
        </w:rPr>
        <w:t xml:space="preserve">Backend as a Service </w:t>
      </w:r>
      <w:r>
        <w:t xml:space="preserve">(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Pr="00FE2E12">
        <w:fldChar w:fldCharType="begin" w:fldLock="1"/>
      </w:r>
      <w:r>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FE2E12">
        <w:fldChar w:fldCharType="separate"/>
      </w:r>
      <w:r w:rsidRPr="00FE2E12">
        <w:rPr>
          <w:noProof/>
        </w:rPr>
        <w:t>(BATSCHINSKI, 2016)</w:t>
      </w:r>
      <w:r w:rsidRPr="00FE2E12">
        <w:fldChar w:fldCharType="end"/>
      </w:r>
      <w:r w:rsidRPr="00FE2E12">
        <w:t>.</w:t>
      </w:r>
    </w:p>
    <w:p w14:paraId="1B582DFA" w14:textId="789D46DE" w:rsidR="00B4402F" w:rsidRDefault="00B4402F" w:rsidP="00B5782F">
      <w:pPr>
        <w:pStyle w:val="Paragrafo"/>
      </w:pPr>
      <w:r>
        <w:t xml:space="preserve">O BaaS fornece aos desenvolvedores </w:t>
      </w:r>
      <w:r w:rsidR="00075EF4">
        <w:t xml:space="preserve">de aplicações </w:t>
      </w:r>
      <w:r w:rsidR="00075EF4" w:rsidRPr="00A52426">
        <w:rPr>
          <w:i/>
        </w:rPr>
        <w:t>web</w:t>
      </w:r>
      <w:r w:rsidR="00A52426">
        <w:t xml:space="preserve"> e móveis</w:t>
      </w:r>
      <w:r w:rsidR="00075EF4">
        <w:t xml:space="preserve"> uma maneira de conectar seus </w:t>
      </w:r>
      <w:r w:rsidR="00A52426">
        <w:t xml:space="preserve">aplicativos ao armazenamento e processamento em nuvem e ao mesmo tempo fornecem recursos comuns como gerenciamento de usuários, notificações, integração de redes sociais e outros recursos bastante utilizados por aplicações </w:t>
      </w:r>
      <w:r w:rsidR="00A52426" w:rsidRPr="00A52426">
        <w:rPr>
          <w:i/>
        </w:rPr>
        <w:t>web</w:t>
      </w:r>
      <w:r w:rsidR="00A52426">
        <w:t xml:space="preserve"> e móveis</w:t>
      </w:r>
      <w:r w:rsidR="00BD5803">
        <w:t xml:space="preserve"> hoje em dia</w:t>
      </w:r>
      <w:r w:rsidR="00A52426">
        <w:t>.</w:t>
      </w:r>
      <w:r w:rsidR="00BD5803">
        <w:t xml:space="preserve"> Essa nova geração de soluções BaaS são fornecidas por meio de bibliotecas personalizadas e APIs. Em geral, o BaaS é um serviço relativamente novo na área de computação em nuvem, a maioria das empresas que fornecem</w:t>
      </w:r>
      <w:r w:rsidR="00A52426">
        <w:t xml:space="preserve"> </w:t>
      </w:r>
      <w:r w:rsidR="00BD5803">
        <w:t>essa solução surgiram a partir do ano de 2011</w:t>
      </w:r>
      <w:r w:rsidR="001C3B44">
        <w:t xml:space="preserve"> </w:t>
      </w:r>
      <w:r w:rsidR="00A96DA2">
        <w:fldChar w:fldCharType="begin" w:fldLock="1"/>
      </w:r>
      <w:r w:rsidR="003A715F">
        <w:instrText>ADDIN CSL_CITATION {"citationItems":[{"id":"ITEM-1","itemData":{"DOI":"10.1016/S0022-3913(12)00047-9","ISBN":"066012128X","ISSN":"0145-2134","PMID":"26840611","abstract":"This paper empirically examines the impact ofsocietal context on constructs ofcorporate social responsibility (CSR). The empirical analysis is informed by neo-institutional theory, which conceptualizes CSR constructs as potential or actual institutions. A case study from the Danish business setting identifies the steps that a project group ofbusiness actors took to develop a new CSR construct. The steps include the tramjer and translation ofa foreign institution in response to a field-level problem, major events, and partial deinstitutionalization ofan established CSR construct. Thefindings suggest that the new CSR construct is an institutional hybrid, a combination offoreign andfamiliar institutions that make a new CSR construct innovative, legitimate, and continuous with existingpractice in the businesssetting. The paper proposes that CSR constructs are malleable institutional hybrids that are most easily implemented iftailored to the social context. It concludes with implicationsfor managers who want to select, design and implement CSR constructs in their own businesssettings","author":[{"dropping-particle":"","family":"Lane","given":"Kin","non-dropping-particle":"","parse-names":false,"suffix":""}],"container-title":"API Evangelist","id":"ITEM-1","issue":"May","issued":{"date-parts":[["2013"]]},"title":"Overview Of The Backend as a Service (BaaS) Space","type":"article-journal","volume":"2013"},"uris":["http://www.mendeley.com/documents/?uuid=edec746f-b5df-4ab7-bf84-e1c90ac4d4ca"]}],"mendeley":{"formattedCitation":"(LANE, 2013)","plainTextFormattedCitation":"(LANE, 2013)","previouslyFormattedCitation":"(LANE, 2013)"},"properties":{"noteIndex":0},"schema":"https://github.com/citation-style-language/schema/raw/master/csl-citation.json"}</w:instrText>
      </w:r>
      <w:r w:rsidR="00A96DA2">
        <w:fldChar w:fldCharType="separate"/>
      </w:r>
      <w:r w:rsidR="00A96DA2" w:rsidRPr="00A96DA2">
        <w:rPr>
          <w:noProof/>
        </w:rPr>
        <w:t>(LANE, 2013)</w:t>
      </w:r>
      <w:r w:rsidR="00A96DA2">
        <w:fldChar w:fldCharType="end"/>
      </w:r>
      <w:r w:rsidR="00BD5803">
        <w:t>.</w:t>
      </w:r>
    </w:p>
    <w:p w14:paraId="5D07C1AD" w14:textId="77777777" w:rsidR="003278E0" w:rsidRPr="003278E0" w:rsidRDefault="003278E0" w:rsidP="00B5782F">
      <w:pPr>
        <w:pStyle w:val="Paragrafo"/>
      </w:pPr>
    </w:p>
    <w:p w14:paraId="7B0946D9" w14:textId="119740D2" w:rsidR="00D978BD" w:rsidRDefault="00D978BD" w:rsidP="00D978BD">
      <w:pPr>
        <w:pStyle w:val="Ttulo2"/>
      </w:pPr>
      <w:bookmarkStart w:id="8" w:name="_Toc532173204"/>
      <w:r>
        <w:lastRenderedPageBreak/>
        <w:t>Sistemas Distribuídos</w:t>
      </w:r>
      <w:bookmarkEnd w:id="8"/>
    </w:p>
    <w:p w14:paraId="2DEFF463" w14:textId="77777777" w:rsidR="00D978BD" w:rsidRDefault="00D978BD" w:rsidP="00B5782F">
      <w:pPr>
        <w:pStyle w:val="Paragrafo"/>
      </w:pPr>
    </w:p>
    <w:p w14:paraId="697F3B3A" w14:textId="77777777" w:rsidR="00D978BD" w:rsidRDefault="00D978BD" w:rsidP="00B5782F">
      <w:pPr>
        <w:pStyle w:val="Paragrafo"/>
      </w:pPr>
      <w:r>
        <w:t xml:space="preserve">Um sistema distribuído é um sistema que é composto por componentes que estão localizados em computadores diferentes, interligados por uma rede, que coordenam as suas ações a partir do repasse de mensagens e para o usuário final parecem ser apenas um único sistema. Desta maneira, um sistema distribuído possui concorrência de componentes, falta de um relógio global e falhas de componentes independentes </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F93999">
        <w:rPr>
          <w:noProof/>
        </w:rPr>
        <w:t>(COULOURIS; DOLLIMORE; KINDBERG, 2012)</w:t>
      </w:r>
      <w:r>
        <w:fldChar w:fldCharType="end"/>
      </w:r>
      <w:r>
        <w:t xml:space="preserve">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B76A1A">
        <w:rPr>
          <w:noProof/>
        </w:rPr>
        <w:t>(TANENBAUM; VAN STEEN, 2013)</w:t>
      </w:r>
      <w:r>
        <w:fldChar w:fldCharType="end"/>
      </w:r>
      <w:r>
        <w:t>.</w:t>
      </w:r>
    </w:p>
    <w:p w14:paraId="511001ED" w14:textId="77777777" w:rsidR="00D978BD" w:rsidRDefault="00D978BD" w:rsidP="00B5782F">
      <w:pPr>
        <w:pStyle w:val="Paragrafo"/>
      </w:pPr>
      <w:r>
        <w:t xml:space="preserve">Basicamente, um sistema distribuído é composto por diversos componentes, i.e., computadores, autónomos transparentes ao usuário final, de maneira que eles enxerguem todos os componentes como um único. Desta maneira, os componentes precisam cooperar. A maneira na qual esta colaboração é realizada é um dos princípios de sistemas distribuídos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CE1476">
        <w:rPr>
          <w:noProof/>
        </w:rPr>
        <w:t>(TANENBAUM; VAN STEEN, 2013)</w:t>
      </w:r>
      <w:r>
        <w:fldChar w:fldCharType="end"/>
      </w:r>
      <w:r>
        <w:t xml:space="preserve">. </w:t>
      </w:r>
    </w:p>
    <w:p w14:paraId="6E26C37A" w14:textId="77777777" w:rsidR="00D978BD" w:rsidRDefault="00D978BD" w:rsidP="00B5782F">
      <w:pPr>
        <w:pStyle w:val="Paragrafo"/>
      </w:pPr>
      <w:r>
        <w:t xml:space="preserve">Os computadores envolvidos em um sistema distribuído podem ser dos mais variados tipos e possuir as suas mais variadas diferenças, de </w:t>
      </w:r>
      <w:r>
        <w:rPr>
          <w:i/>
        </w:rPr>
        <w:t>mainframes</w:t>
      </w:r>
      <w:r>
        <w:t xml:space="preserve"> até mesmo pequenos sensores conectados a uma rede. Entretanto, para que haja uma comunicação entre eles é necessário que exista uma </w:t>
      </w:r>
      <w:r>
        <w:rPr>
          <w:i/>
        </w:rPr>
        <w:t xml:space="preserve">Interface Definition Language </w:t>
      </w:r>
      <w:r>
        <w:t xml:space="preserve">(IDL), um padrão uniforme de comunicação que descreve as interfaces assim como suas assinaturas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6F74FE">
        <w:rPr>
          <w:noProof/>
        </w:rPr>
        <w:t>(TANENBAUM; VAN STEEN, 2013)</w:t>
      </w:r>
      <w:r>
        <w:fldChar w:fldCharType="end"/>
      </w:r>
      <w:r>
        <w:t xml:space="preserve"> </w:t>
      </w:r>
      <w:r>
        <w:fldChar w:fldCharType="begin" w:fldLock="1"/>
      </w:r>
      <w:r>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fldChar w:fldCharType="separate"/>
      </w:r>
      <w:r w:rsidRPr="007904AC">
        <w:rPr>
          <w:noProof/>
        </w:rPr>
        <w:t>(MESSERSCHMITT, 1999)</w:t>
      </w:r>
      <w:r>
        <w:fldChar w:fldCharType="end"/>
      </w:r>
      <w:r>
        <w:t>.</w:t>
      </w:r>
    </w:p>
    <w:p w14:paraId="60260C1D" w14:textId="77777777" w:rsidR="00D978BD" w:rsidRDefault="00D978BD" w:rsidP="00B5782F">
      <w:pPr>
        <w:pStyle w:val="Paragrafo"/>
      </w:pPr>
      <w:r>
        <w:t>Os sistemas distribuídos podem ser implementados para os mais variados propósitos, como por exemplo, a própria internet é um sistema distribuído, assim como jogos online, e-mails, redes sociais entre outros</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C740B1">
        <w:rPr>
          <w:noProof/>
        </w:rPr>
        <w:t>(COULOURIS; DOLLIMORE; KINDBERG, 2012)</w:t>
      </w:r>
      <w:r>
        <w:fldChar w:fldCharType="end"/>
      </w:r>
      <w:r>
        <w:t>.</w:t>
      </w:r>
    </w:p>
    <w:p w14:paraId="0121716E" w14:textId="48EF2A50" w:rsidR="00D978BD" w:rsidRDefault="00D978BD" w:rsidP="00B5782F">
      <w:pPr>
        <w:pStyle w:val="Paragrafo"/>
      </w:pPr>
      <w:r>
        <w:t xml:space="preserve">Os desafios na criação de um sistema distribuído aparecem devido a necessidade de permitir que novos componentes sejam adicionados ou substituídos, prover segurança em todo o sistema, possuir uma boa escalabilidade, i.e., funcionar bem quando a carga ou o número de usuários aumenta, tratar concorrência entre os componentes e ofertar um serviço de qualidade </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9F1D97">
        <w:rPr>
          <w:noProof/>
        </w:rPr>
        <w:t>(COULOURIS; DOLLIMORE; KINDBERG, 2012)</w:t>
      </w:r>
      <w:r>
        <w:fldChar w:fldCharType="end"/>
      </w:r>
      <w:r>
        <w:t>.</w:t>
      </w:r>
    </w:p>
    <w:p w14:paraId="1A372A10" w14:textId="77777777" w:rsidR="00D978BD" w:rsidRDefault="00D978BD" w:rsidP="00B5782F">
      <w:pPr>
        <w:pStyle w:val="Paragrafo"/>
      </w:pPr>
    </w:p>
    <w:p w14:paraId="515569F9" w14:textId="77777777" w:rsidR="00D978BD" w:rsidRDefault="00D978BD" w:rsidP="00B5782F">
      <w:pPr>
        <w:pStyle w:val="Paragrafo"/>
      </w:pPr>
    </w:p>
    <w:p w14:paraId="54CF5E35" w14:textId="77777777" w:rsidR="00D978BD" w:rsidRDefault="00D978BD" w:rsidP="00B5782F">
      <w:pPr>
        <w:pStyle w:val="Paragrafo"/>
      </w:pPr>
    </w:p>
    <w:p w14:paraId="06590C1F" w14:textId="6A1F52D3" w:rsidR="00E7358F" w:rsidRPr="00FE2E12" w:rsidRDefault="00B71293" w:rsidP="00F91CF3">
      <w:pPr>
        <w:pStyle w:val="Ttulo2"/>
      </w:pPr>
      <w:bookmarkStart w:id="9" w:name="_Toc532173205"/>
      <w:r w:rsidRPr="00FE2E12">
        <w:lastRenderedPageBreak/>
        <w:t>VPS Hosting</w:t>
      </w:r>
      <w:bookmarkEnd w:id="9"/>
    </w:p>
    <w:p w14:paraId="76804BB6" w14:textId="77777777" w:rsidR="00621BA0" w:rsidRPr="00FE2E12" w:rsidRDefault="00621BA0" w:rsidP="00B5782F">
      <w:pPr>
        <w:pStyle w:val="Paragrafo"/>
      </w:pPr>
    </w:p>
    <w:p w14:paraId="32E5755C" w14:textId="1C20C46C" w:rsidR="00621BA0" w:rsidRPr="009C3DAD" w:rsidRDefault="003751F8" w:rsidP="00B5782F">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desempenho e consistência durante processamento intensivo da CPU</w:t>
      </w:r>
      <w:r w:rsidR="00901000">
        <w:t xml:space="preserve"> </w:t>
      </w:r>
      <w:r w:rsidR="00421859">
        <w:fldChar w:fldCharType="begin" w:fldLock="1"/>
      </w:r>
      <w:r w:rsidR="00D7379C">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eviouslyFormattedCitation":"(DIGITALOCEAN, 2018b)"},"properties":{"noteIndex":0},"schema":"https://github.com/citation-style-language/schema/raw/master/csl-citation.json"}</w:instrText>
      </w:r>
      <w:r w:rsidR="00421859">
        <w:fldChar w:fldCharType="separate"/>
      </w:r>
      <w:r w:rsidR="003A715F" w:rsidRPr="003A715F">
        <w:rPr>
          <w:noProof/>
        </w:rPr>
        <w:t>(DIGITALOCEAN, 2018b)</w:t>
      </w:r>
      <w:r w:rsidR="00421859">
        <w:fldChar w:fldCharType="end"/>
      </w:r>
      <w:r w:rsidR="009C3DAD">
        <w:t>.</w:t>
      </w:r>
    </w:p>
    <w:p w14:paraId="34D54B47" w14:textId="4B453167" w:rsidR="00EF7B73" w:rsidRDefault="00EF7B73" w:rsidP="00B5782F">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B5782F">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10156A70" w14:textId="77777777" w:rsidR="007C1F01" w:rsidRPr="00FE2E12" w:rsidRDefault="007C1F01" w:rsidP="00B5782F">
      <w:pPr>
        <w:pStyle w:val="Paragrafo"/>
      </w:pPr>
    </w:p>
    <w:p w14:paraId="159DA00E" w14:textId="26E3FDD9" w:rsidR="008F62D3" w:rsidRDefault="00C143AF" w:rsidP="008F62D3">
      <w:pPr>
        <w:pStyle w:val="Ttulo2"/>
      </w:pPr>
      <w:bookmarkStart w:id="10" w:name="_Toc532173206"/>
      <w:r>
        <w:t>Web Scraping</w:t>
      </w:r>
      <w:bookmarkEnd w:id="10"/>
    </w:p>
    <w:p w14:paraId="1643181F" w14:textId="77777777" w:rsidR="00E475F5" w:rsidRPr="00E475F5" w:rsidRDefault="00E475F5" w:rsidP="00B5782F">
      <w:pPr>
        <w:pStyle w:val="Paragrafo"/>
      </w:pPr>
    </w:p>
    <w:p w14:paraId="5B11F09B" w14:textId="1F38050E" w:rsidR="008F62D3" w:rsidRDefault="001E4EE8" w:rsidP="00B5782F">
      <w:pPr>
        <w:pStyle w:val="Paragrafo"/>
      </w:pPr>
      <w:r>
        <w:t xml:space="preserve">O </w:t>
      </w:r>
      <w:r w:rsidRPr="00BA5747">
        <w:rPr>
          <w:i/>
        </w:rPr>
        <w:t xml:space="preserve">web </w:t>
      </w:r>
      <w:r w:rsidR="00BA5747" w:rsidRPr="00BA5747">
        <w:rPr>
          <w:i/>
        </w:rPr>
        <w:t>scraping</w:t>
      </w:r>
      <w:r w:rsidR="00BA5747">
        <w:t xml:space="preserve"> é uma técnica de </w:t>
      </w:r>
      <w:r w:rsidR="00BA5747">
        <w:rPr>
          <w:i/>
        </w:rPr>
        <w:t>software</w:t>
      </w:r>
      <w:r w:rsidR="00BA5747">
        <w:t xml:space="preserve"> que objetiva</w:t>
      </w:r>
      <w:r w:rsidR="00583F1B">
        <w:t xml:space="preserve"> a</w:t>
      </w:r>
      <w:r w:rsidR="00BA5747">
        <w:t xml:space="preserve"> </w:t>
      </w:r>
      <w:r w:rsidR="00583F1B">
        <w:t>extração de</w:t>
      </w:r>
      <w:r w:rsidR="00BA5747">
        <w:t xml:space="preserve"> informações de páginas da </w:t>
      </w:r>
      <w:r w:rsidR="00BA5747">
        <w:rPr>
          <w:i/>
        </w:rPr>
        <w:t xml:space="preserve">web. </w:t>
      </w:r>
      <w:r w:rsidR="00BA5747">
        <w:t>Normalmente, o uso da técnica consiste na imitação de um ser humano utilizando a internet</w:t>
      </w:r>
      <w:r w:rsidR="00987EBF">
        <w:t xml:space="preserve"> e interagindo com componentes de sistemas </w:t>
      </w:r>
      <w:r w:rsidR="00987EBF">
        <w:rPr>
          <w:i/>
        </w:rPr>
        <w:t>web</w:t>
      </w:r>
      <w:r w:rsidR="00987EBF">
        <w:t xml:space="preserve"> ou até mesmo realizando requisições e enviando informações.</w:t>
      </w:r>
    </w:p>
    <w:p w14:paraId="3E275269" w14:textId="665AB1F9" w:rsidR="00987EBF" w:rsidRPr="00987EBF" w:rsidRDefault="00987EBF" w:rsidP="00B5782F">
      <w:pPr>
        <w:pStyle w:val="Paragrafo"/>
      </w:pPr>
      <w:r>
        <w:rPr>
          <w:i/>
        </w:rPr>
        <w:t>Web scraping</w:t>
      </w:r>
      <w:r>
        <w:t xml:space="preserve"> está relacionado com uma outra técnica chamada de indexação da </w:t>
      </w:r>
      <w:r>
        <w:rPr>
          <w:i/>
        </w:rPr>
        <w:t xml:space="preserve">web, </w:t>
      </w:r>
      <w:r>
        <w:t xml:space="preserve">esta é uma técnica adotada por diversos mecanismos de pesquisa para indexar informações da internet por meio de um </w:t>
      </w:r>
      <w:r>
        <w:rPr>
          <w:i/>
        </w:rPr>
        <w:t>bot</w:t>
      </w:r>
      <w:r>
        <w:t xml:space="preserve">. Entretanto, o </w:t>
      </w:r>
      <w:r>
        <w:rPr>
          <w:i/>
        </w:rPr>
        <w:t>web scraping</w:t>
      </w:r>
      <w:r>
        <w:t xml:space="preserve"> é mais voltado para transformação de dados não estruturados na internet</w:t>
      </w:r>
      <w:r w:rsidR="00D53053">
        <w:t xml:space="preserve">, geralmente </w:t>
      </w:r>
      <w:r w:rsidR="00D53053">
        <w:lastRenderedPageBreak/>
        <w:t xml:space="preserve">dispostos em formato HTML, em dados estruturados que possam ser armazenados e analisados </w:t>
      </w:r>
      <w:r w:rsidR="003A715F">
        <w:fldChar w:fldCharType="begin" w:fldLock="1"/>
      </w:r>
      <w:r w:rsidR="00D7379C">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3A715F">
        <w:fldChar w:fldCharType="separate"/>
      </w:r>
      <w:r w:rsidR="003A715F" w:rsidRPr="003A715F">
        <w:rPr>
          <w:noProof/>
        </w:rPr>
        <w:t>(VARGIU; URRU, 2012)</w:t>
      </w:r>
      <w:r w:rsidR="003A715F">
        <w:fldChar w:fldCharType="end"/>
      </w:r>
      <w:r w:rsidR="00D53053">
        <w:t>.</w:t>
      </w:r>
      <w:r>
        <w:t xml:space="preserve"> </w:t>
      </w:r>
    </w:p>
    <w:p w14:paraId="09071777" w14:textId="6DA3C3DB" w:rsidR="00286DE0" w:rsidRDefault="00382FAC" w:rsidP="00B5782F">
      <w:pPr>
        <w:pStyle w:val="Paragrafo"/>
      </w:pPr>
      <w:r>
        <w:t xml:space="preserve">Tal técnica também pode ser utilizada como maneira de automatizar a extração ou inserção </w:t>
      </w:r>
      <w:r w:rsidR="00713D71">
        <w:t xml:space="preserve">de dados em sistemas. Normalmente, é criado um </w:t>
      </w:r>
      <w:r w:rsidR="00713D71">
        <w:rPr>
          <w:i/>
        </w:rPr>
        <w:t>software</w:t>
      </w:r>
      <w:r w:rsidR="00713D71">
        <w:t xml:space="preserve"> capaz de percorrer estruturas HTML e executar funções JavaScript, estes são conhecidos como </w:t>
      </w:r>
      <w:r w:rsidR="00713D71">
        <w:rPr>
          <w:i/>
        </w:rPr>
        <w:t>bots scrapers</w:t>
      </w:r>
      <w:r w:rsidR="00713D71">
        <w:t xml:space="preserve">. Por fim, estes </w:t>
      </w:r>
      <w:r w:rsidR="00713D71">
        <w:rPr>
          <w:i/>
        </w:rPr>
        <w:t>bots</w:t>
      </w:r>
      <w:r w:rsidR="00713D71">
        <w:t xml:space="preserve"> são utilizados para realizar ações especificas em alguma página para diversas finalidades. </w:t>
      </w:r>
    </w:p>
    <w:p w14:paraId="1DE216D3" w14:textId="76D22E83" w:rsidR="008161DB" w:rsidRPr="007A38C4" w:rsidRDefault="00AE03B1" w:rsidP="00B5782F">
      <w:pPr>
        <w:pStyle w:val="Paragrafo"/>
      </w:pPr>
      <w:r>
        <w:t xml:space="preserve">Alguns problemas podem ser enfrentados ao utilizar a técnica de </w:t>
      </w:r>
      <w:r>
        <w:rPr>
          <w:i/>
        </w:rPr>
        <w:t>web scraping</w:t>
      </w:r>
      <w:r>
        <w:t xml:space="preserve">, uma delas é a má formatação HTML de uma página, ao se deparar com esse problema é necessário que o </w:t>
      </w:r>
      <w:r w:rsidR="007A38C4">
        <w:t xml:space="preserve">interpretador de HTML usado seja capaz de identificar e contornar este problema para que a execução do </w:t>
      </w:r>
      <w:r w:rsidR="007A38C4">
        <w:rPr>
          <w:i/>
        </w:rPr>
        <w:t>bot</w:t>
      </w:r>
      <w:r w:rsidR="007A38C4">
        <w:t xml:space="preserve"> possa continar sem maiores problemas</w:t>
      </w:r>
      <w:r w:rsidR="000D6309">
        <w:t xml:space="preserve"> </w:t>
      </w:r>
      <w:r w:rsidR="00CB2A8C">
        <w:fldChar w:fldCharType="begin" w:fldLock="1"/>
      </w:r>
      <w:r w:rsidR="00AF0C48">
        <w:instrText>ADDIN CSL_CITATION {"citationItems":[{"id":"ITEM-1","itemData":{"URL":"https://nocodewebscraping.com/top-10-web-scraping-books/#What_Is_Web_Scraping","accessed":{"date-parts":[["2018","12","6"]]},"author":[{"dropping-particle":"","family":"Paulo","given":"","non-dropping-particle":"","parse-names":false,"suffix":""}],"id":"ITEM-1","issued":{"date-parts":[["2017"]]},"title":"Top 10 Best Web Scraping Books - Simplified Web Scraping","type":"webpage"},"uris":["http://www.mendeley.com/documents/?uuid=f323fb5e-355c-4836-bd59-c5dca8858579"]}],"mendeley":{"formattedCitation":"(PAULO, 2017)","plainTextFormattedCitation":"(PAULO, 2017)","previouslyFormattedCitation":"(PAULO, 2017)"},"properties":{"noteIndex":0},"schema":"https://github.com/citation-style-language/schema/raw/master/csl-citation.json"}</w:instrText>
      </w:r>
      <w:r w:rsidR="00CB2A8C">
        <w:fldChar w:fldCharType="separate"/>
      </w:r>
      <w:r w:rsidR="00CB2A8C" w:rsidRPr="00CB2A8C">
        <w:rPr>
          <w:noProof/>
        </w:rPr>
        <w:t>(PAULO, 2017)</w:t>
      </w:r>
      <w:r w:rsidR="00CB2A8C">
        <w:fldChar w:fldCharType="end"/>
      </w:r>
      <w:r w:rsidR="007A38C4">
        <w:t xml:space="preserve">. Além disso, como o </w:t>
      </w:r>
      <w:r w:rsidR="007A38C4">
        <w:rPr>
          <w:i/>
        </w:rPr>
        <w:t xml:space="preserve">web scraping </w:t>
      </w:r>
      <w:r w:rsidR="007A38C4">
        <w:t xml:space="preserve">é utilizado para automatizar alguma ação, pode ser encontrado problemas quando não existe padronização para a disposição de elementos HTML na página, quando tal problema é enfrentado o desenvolvedor deve criar ações especificas para cada ação não padronizada, desta maneira, o enfrentamento deste problema acaba gerando mais tempo para a criação de um </w:t>
      </w:r>
      <w:r w:rsidR="007A38C4">
        <w:rPr>
          <w:i/>
        </w:rPr>
        <w:t>bot scraper</w:t>
      </w:r>
      <w:r w:rsidR="007A38C4">
        <w:t>.</w:t>
      </w:r>
    </w:p>
    <w:p w14:paraId="6B76EE82" w14:textId="77777777" w:rsidR="00164A12" w:rsidRDefault="00713D71" w:rsidP="00B5782F">
      <w:pPr>
        <w:pStyle w:val="Paragrafo"/>
      </w:pPr>
      <w:r>
        <w:t xml:space="preserve">Atualmente o </w:t>
      </w:r>
      <w:r>
        <w:rPr>
          <w:i/>
        </w:rPr>
        <w:t>web scraping</w:t>
      </w:r>
      <w:r>
        <w:t xml:space="preserve"> é comumente utilizado para </w:t>
      </w:r>
      <w:r w:rsidR="00FC6CB5">
        <w:t xml:space="preserve">comparação de preços online, monitoramento de dados meteorológicos, detecção de mudanças em sistemas </w:t>
      </w:r>
      <w:r w:rsidR="00FC6CB5">
        <w:rPr>
          <w:i/>
        </w:rPr>
        <w:t>web</w:t>
      </w:r>
      <w:r w:rsidR="00FC6CB5">
        <w:t xml:space="preserve">, buscas na internet, compilação de diferentes fontes de informação em um só lugar e integração de dados da internet </w:t>
      </w:r>
      <w:r w:rsidR="00D7379C">
        <w:fldChar w:fldCharType="begin" w:fldLock="1"/>
      </w:r>
      <w:r w:rsidR="00F93999">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D7379C">
        <w:fldChar w:fldCharType="separate"/>
      </w:r>
      <w:r w:rsidR="00D7379C" w:rsidRPr="00D7379C">
        <w:rPr>
          <w:noProof/>
        </w:rPr>
        <w:t>(VARGIU; URRU, 2012)</w:t>
      </w:r>
      <w:r w:rsidR="00D7379C">
        <w:fldChar w:fldCharType="end"/>
      </w:r>
      <w:r w:rsidR="00FC6CB5">
        <w:t xml:space="preserve">. </w:t>
      </w:r>
    </w:p>
    <w:p w14:paraId="12284A39" w14:textId="28C56B67" w:rsidR="004640F1" w:rsidRDefault="00FC6CB5" w:rsidP="00B5782F">
      <w:pPr>
        <w:pStyle w:val="Paragrafo"/>
      </w:pPr>
      <w:r>
        <w:t xml:space="preserve">Para o uso da técnica de </w:t>
      </w:r>
      <w:r>
        <w:rPr>
          <w:i/>
        </w:rPr>
        <w:t>web scraping</w:t>
      </w:r>
      <w:r w:rsidR="00D7379C" w:rsidRPr="00164A12">
        <w:t xml:space="preserve"> </w:t>
      </w:r>
      <w:r w:rsidR="00164A12">
        <w:t>não é obrigatorio o uso de uma linguagem de programação especifica, pois somente é necessário a criação de um interpretador de HTML</w:t>
      </w:r>
      <w:r w:rsidR="005363B1">
        <w:t xml:space="preserve"> eficiente. Entretanto, as</w:t>
      </w:r>
      <w:r w:rsidR="00164A12">
        <w:t xml:space="preserve"> principais linguagens de programação utilizadas</w:t>
      </w:r>
      <w:r w:rsidR="005363B1">
        <w:t xml:space="preserve"> </w:t>
      </w:r>
      <w:r w:rsidR="00164A12">
        <w:t>para tal técnica</w:t>
      </w:r>
      <w:r w:rsidR="005363B1">
        <w:t xml:space="preserve"> </w:t>
      </w:r>
      <w:r w:rsidR="00164A12">
        <w:t>são Python</w:t>
      </w:r>
      <w:r w:rsidR="005363B1">
        <w:t xml:space="preserve">, Ruby e Java. Além disso, </w:t>
      </w:r>
      <w:r w:rsidR="002536E2">
        <w:t>existem diversa</w:t>
      </w:r>
      <w:r w:rsidR="00D7379C">
        <w:t xml:space="preserve">s </w:t>
      </w:r>
      <w:r w:rsidR="002536E2" w:rsidRPr="002536E2">
        <w:t xml:space="preserve">bibliotecas </w:t>
      </w:r>
      <w:r w:rsidR="00D7379C">
        <w:t xml:space="preserve">que </w:t>
      </w:r>
      <w:r w:rsidR="002536E2">
        <w:t>oferecem</w:t>
      </w:r>
      <w:r w:rsidR="00D7379C">
        <w:t xml:space="preserve"> maior facilidade na criação de </w:t>
      </w:r>
      <w:r w:rsidR="00D7379C">
        <w:rPr>
          <w:i/>
        </w:rPr>
        <w:t>bots scrapers</w:t>
      </w:r>
      <w:r w:rsidR="002536E2">
        <w:rPr>
          <w:i/>
        </w:rPr>
        <w:t xml:space="preserve">, </w:t>
      </w:r>
      <w:r w:rsidR="004223FE">
        <w:t>pois esta</w:t>
      </w:r>
      <w:r w:rsidR="002536E2">
        <w:t>s já fornecem interpretadores e dessa maneira somente é necessário</w:t>
      </w:r>
      <w:r w:rsidR="004223FE">
        <w:t xml:space="preserve"> o uso do interpretador para automatizar as ações</w:t>
      </w:r>
      <w:r w:rsidR="00D7379C">
        <w:t>.</w:t>
      </w:r>
    </w:p>
    <w:p w14:paraId="0061E2A7" w14:textId="77777777" w:rsidR="004223FE" w:rsidRPr="004640F1" w:rsidRDefault="004223FE" w:rsidP="00B5782F">
      <w:pPr>
        <w:pStyle w:val="Paragrafo"/>
      </w:pPr>
    </w:p>
    <w:p w14:paraId="09344888" w14:textId="45F30E19" w:rsidR="0054475C" w:rsidRPr="00FE2E12" w:rsidRDefault="00061DCE" w:rsidP="00F91CF3">
      <w:pPr>
        <w:pStyle w:val="Ttulo2"/>
      </w:pPr>
      <w:bookmarkStart w:id="11" w:name="_Toc532173207"/>
      <w:r>
        <w:t>Metodologias Ágeis</w:t>
      </w:r>
      <w:bookmarkEnd w:id="11"/>
    </w:p>
    <w:p w14:paraId="7D995D0B" w14:textId="77777777" w:rsidR="00C91B57" w:rsidRDefault="00C91B57" w:rsidP="00B5782F">
      <w:pPr>
        <w:pStyle w:val="Paragrafo"/>
      </w:pPr>
    </w:p>
    <w:p w14:paraId="2B3301C2" w14:textId="037DA751" w:rsidR="004A4A57" w:rsidRDefault="00FC1B77" w:rsidP="00B5782F">
      <w:pPr>
        <w:pStyle w:val="Paragrafo"/>
      </w:pPr>
      <w:r>
        <w:t xml:space="preserve">As metodologias ágeis são apontadas como uma alternativa as formas tradicionais de desenvolvimento de </w:t>
      </w:r>
      <w:r>
        <w:rPr>
          <w:i/>
        </w:rPr>
        <w:t>softwares.</w:t>
      </w:r>
      <w:r>
        <w:t xml:space="preserve"> Estas são voltadas para projetos em que possam haver muitas mudanças, os requisitos são passiveis de alterações, </w:t>
      </w:r>
      <w:r>
        <w:lastRenderedPageBreak/>
        <w:t>modificar partes de códigos não são tarefas de alto custo, as equipes são pequenas, datas de entregas são curtas e é essencial que a implementação seja realizada de maneira rápida sem requisitos estáticos</w:t>
      </w:r>
      <w:r w:rsidR="00AC7ED2">
        <w:t xml:space="preserve"> </w:t>
      </w:r>
      <w:r w:rsidR="00331F77">
        <w:fldChar w:fldCharType="begin" w:fldLock="1"/>
      </w:r>
      <w:r w:rsidR="00344AFB">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31F77">
        <w:fldChar w:fldCharType="separate"/>
      </w:r>
      <w:r w:rsidR="00331F77" w:rsidRPr="00331F77">
        <w:rPr>
          <w:noProof/>
        </w:rPr>
        <w:t>(SOARES, 2004)</w:t>
      </w:r>
      <w:r w:rsidR="00331F77">
        <w:fldChar w:fldCharType="end"/>
      </w:r>
      <w:r>
        <w:t>.</w:t>
      </w:r>
    </w:p>
    <w:p w14:paraId="28F5E09F" w14:textId="5AA02581" w:rsidR="00FC1B77" w:rsidRDefault="00B7750B" w:rsidP="00B5782F">
      <w:pPr>
        <w:pStyle w:val="Paragrafo"/>
      </w:pPr>
      <w:r>
        <w:t>Embora todo os métodos ágeis sejam baseados no desenvolvimento e entrega incremental, eles propõem diferentes processor para conseguir isto. Entretanto, eles compartilham o mesmo conjunto de princípios e, portanto, têm muito em comum.</w:t>
      </w:r>
      <w:r w:rsidR="00C83CB8">
        <w:t xml:space="preserve"> </w:t>
      </w:r>
      <w:r w:rsidR="00A04FDF">
        <w:t>Em 2001</w:t>
      </w:r>
      <w:r w:rsidR="00840832">
        <w:t>,</w:t>
      </w:r>
      <w:r w:rsidR="002560BA">
        <w:t xml:space="preserve"> dezessete especialistas em processos de desenvolvimento de </w:t>
      </w:r>
      <w:r w:rsidR="002560BA">
        <w:rPr>
          <w:i/>
        </w:rPr>
        <w:t>software</w:t>
      </w:r>
      <w:r w:rsidR="00840832">
        <w:rPr>
          <w:i/>
        </w:rPr>
        <w:t>s</w:t>
      </w:r>
      <w:r w:rsidR="00840832">
        <w:t xml:space="preserve"> apresentaram estabeleceram princípios comuns a serem compartilhados por todos os métodos ágeis. Este documento contendo os princípios é conhecido como manifesto ágil. Os principais conceitos apresentados por ele são </w:t>
      </w:r>
      <w:r w:rsidR="00446AA7">
        <w:t xml:space="preserve">o envolvimento do cliente, entrega incremental, membros da equipe devem desenvolver suas próprias maneiras de trabalhar sem processos prescritivos, projetar sistemas que acomode mudanças de requisitos e a simplicidade do </w:t>
      </w:r>
      <w:r w:rsidR="00446AA7">
        <w:rPr>
          <w:i/>
        </w:rPr>
        <w:t>software</w:t>
      </w:r>
      <w:r w:rsidR="00446AA7">
        <w:t xml:space="preserve"> e do processo de desenvolvimento dele</w:t>
      </w:r>
      <w:r w:rsidR="00112C81">
        <w:t xml:space="preserve"> </w:t>
      </w:r>
      <w:r w:rsidR="00AF0C48">
        <w:fldChar w:fldCharType="begin" w:fldLock="1"/>
      </w:r>
      <w:r w:rsidR="00556416">
        <w:instrText>ADDIN CSL_CITATION {"citationItems":[{"id":"ITEM-1","itemData":{"DOI":"10.1007/s13398-014-0173-7.2","ISBN":"8579361087","ISSN":"0717-6163","PMID":"15003161","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container-title":"Engenharia de Software. Uma Abordagem Profissional","id":"ITEM-1","issued":{"date-parts":[["2013"]]},"title":"Engenharia de Software","type":"book"},"uris":["http://www.mendeley.com/documents/?uuid=5cc90cb1-4b2b-408e-8d84-164371d84dbe"]}],"mendeley":{"formattedCitation":"(SOMMERVILLE, 2013)","plainTextFormattedCitation":"(SOMMERVILLE, 2013)","previouslyFormattedCitation":"(SOMMERVILLE, 2013)"},"properties":{"noteIndex":0},"schema":"https://github.com/citation-style-language/schema/raw/master/csl-citation.json"}</w:instrText>
      </w:r>
      <w:r w:rsidR="00AF0C48">
        <w:fldChar w:fldCharType="separate"/>
      </w:r>
      <w:r w:rsidR="00AF0C48" w:rsidRPr="00AF0C48">
        <w:rPr>
          <w:noProof/>
        </w:rPr>
        <w:t>(SOMMERVILLE, 2013)</w:t>
      </w:r>
      <w:r w:rsidR="00AF0C48">
        <w:fldChar w:fldCharType="end"/>
      </w:r>
      <w:r w:rsidR="00446AA7">
        <w:t xml:space="preserve"> </w:t>
      </w:r>
      <w:r w:rsidR="00344AFB">
        <w:fldChar w:fldCharType="begin" w:fldLock="1"/>
      </w:r>
      <w:r w:rsidR="00BF7F65">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44AFB">
        <w:fldChar w:fldCharType="separate"/>
      </w:r>
      <w:r w:rsidR="00344AFB" w:rsidRPr="00344AFB">
        <w:rPr>
          <w:noProof/>
        </w:rPr>
        <w:t>(SOARES, 2004)</w:t>
      </w:r>
      <w:r w:rsidR="00344AFB">
        <w:fldChar w:fldCharType="end"/>
      </w:r>
      <w:r w:rsidR="0015706B">
        <w:t xml:space="preserve"> </w:t>
      </w:r>
      <w:r w:rsidR="00BF7F65">
        <w:fldChar w:fldCharType="begin" w:fldLock="1"/>
      </w:r>
      <w:r w:rsidR="00312511">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BF7F65">
        <w:fldChar w:fldCharType="separate"/>
      </w:r>
      <w:r w:rsidR="00BF7F65" w:rsidRPr="00BF7F65">
        <w:rPr>
          <w:noProof/>
        </w:rPr>
        <w:t xml:space="preserve">(BECK </w:t>
      </w:r>
      <w:r w:rsidR="00BF7F65" w:rsidRPr="00BF7F65">
        <w:rPr>
          <w:i/>
          <w:noProof/>
        </w:rPr>
        <w:t>et al.</w:t>
      </w:r>
      <w:r w:rsidR="00BF7F65" w:rsidRPr="00BF7F65">
        <w:rPr>
          <w:noProof/>
        </w:rPr>
        <w:t>, 2001)</w:t>
      </w:r>
      <w:r w:rsidR="00BF7F65">
        <w:fldChar w:fldCharType="end"/>
      </w:r>
      <w:r w:rsidR="00840832">
        <w:t>.</w:t>
      </w:r>
    </w:p>
    <w:p w14:paraId="500B3B7D" w14:textId="16597714" w:rsidR="00A5699F" w:rsidRDefault="00B97941" w:rsidP="00B5782F">
      <w:pPr>
        <w:pStyle w:val="Paragrafo"/>
      </w:pPr>
      <w:r>
        <w:t>O manifesto ágil coloca algumas das principais preocupações das metodologias clássicas como tarefas de importância secundaria. De acordo com as metodologias ágeis, não é obrigatório a criação de diagramação UML, somente é criado estes diagramas quando é necessário e geralmente de forma automatizada</w:t>
      </w:r>
      <w:r w:rsidR="009C7672">
        <w:t xml:space="preserve"> </w:t>
      </w:r>
      <w:r w:rsidR="00312511">
        <w:fldChar w:fldCharType="begin" w:fldLock="1"/>
      </w:r>
      <w:r w:rsidR="00FF37A6">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312511">
        <w:fldChar w:fldCharType="separate"/>
      </w:r>
      <w:r w:rsidR="00312511" w:rsidRPr="00312511">
        <w:rPr>
          <w:noProof/>
        </w:rPr>
        <w:t xml:space="preserve">(BECK </w:t>
      </w:r>
      <w:r w:rsidR="00312511" w:rsidRPr="00312511">
        <w:rPr>
          <w:i/>
          <w:noProof/>
        </w:rPr>
        <w:t>et al.</w:t>
      </w:r>
      <w:r w:rsidR="00312511" w:rsidRPr="00312511">
        <w:rPr>
          <w:noProof/>
        </w:rPr>
        <w:t>, 2001)</w:t>
      </w:r>
      <w:r w:rsidR="00312511">
        <w:fldChar w:fldCharType="end"/>
      </w:r>
      <w:r>
        <w:t>.</w:t>
      </w:r>
    </w:p>
    <w:p w14:paraId="41861EF6" w14:textId="380ACFF8" w:rsidR="00800126" w:rsidRPr="006F3EE1" w:rsidRDefault="00A90EE2" w:rsidP="00B5782F">
      <w:pPr>
        <w:pStyle w:val="Paragrafo"/>
      </w:pPr>
      <w:r>
        <w:t>As metodologias ágeis são comumente usadas por pequenas e grandes empresas no cenário atual devido ao seu aumento na velocidade de produção</w:t>
      </w:r>
      <w:r w:rsidR="00B954BF">
        <w:t xml:space="preserve"> e entrega. </w:t>
      </w:r>
      <w:r w:rsidR="007A7321">
        <w:t xml:space="preserve">Existem diversas metodologias ágeis atualmente, as principais são </w:t>
      </w:r>
      <w:r w:rsidR="007A7321" w:rsidRPr="007A7321">
        <w:t>Scrum</w:t>
      </w:r>
      <w:r w:rsidR="007A7321">
        <w:t xml:space="preserve">, </w:t>
      </w:r>
      <w:r w:rsidR="007A7321" w:rsidRPr="007A7321">
        <w:t>Test Driven Development</w:t>
      </w:r>
      <w:r w:rsidR="007A7321">
        <w:rPr>
          <w:i/>
        </w:rPr>
        <w:t>,</w:t>
      </w:r>
      <w:r w:rsidR="00827D4E">
        <w:t xml:space="preserve"> Extreme Programming</w:t>
      </w:r>
      <w:r w:rsidR="00591CFC">
        <w:t xml:space="preserve"> e Kanban</w:t>
      </w:r>
      <w:r w:rsidR="005729E5">
        <w:t xml:space="preserve"> </w:t>
      </w:r>
      <w:r w:rsidR="00556416">
        <w:fldChar w:fldCharType="begin" w:fldLock="1"/>
      </w:r>
      <w:r w:rsidR="00751546">
        <w:instrText>ADDIN CSL_CITATION {"citationItems":[{"id":"ITEM-1","itemData":{"DOI":"10.1007/s13398-014-0173-7.2","ISBN":"8579361087","ISSN":"0717-6163","PMID":"15003161","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container-title":"Engenharia de Software. Uma Abordagem Profissional","id":"ITEM-1","issued":{"date-parts":[["2013"]]},"title":"Engenharia de Software","type":"book"},"uris":["http://www.mendeley.com/documents/?uuid=5cc90cb1-4b2b-408e-8d84-164371d84dbe"]}],"mendeley":{"formattedCitation":"(SOMMERVILLE, 2013)","plainTextFormattedCitation":"(SOMMERVILLE, 2013)","previouslyFormattedCitation":"(SOMMERVILLE, 2013)"},"properties":{"noteIndex":0},"schema":"https://github.com/citation-style-language/schema/raw/master/csl-citation.json"}</w:instrText>
      </w:r>
      <w:r w:rsidR="00556416">
        <w:fldChar w:fldCharType="separate"/>
      </w:r>
      <w:r w:rsidR="00556416" w:rsidRPr="00556416">
        <w:rPr>
          <w:noProof/>
        </w:rPr>
        <w:t>(SOMMERVILLE, 2013)</w:t>
      </w:r>
      <w:r w:rsidR="00556416">
        <w:fldChar w:fldCharType="end"/>
      </w:r>
      <w:r w:rsidR="00556416">
        <w:t xml:space="preserve"> </w:t>
      </w:r>
      <w:r w:rsidR="00751546">
        <w:fldChar w:fldCharType="begin" w:fldLock="1"/>
      </w:r>
      <w:r w:rsidR="00751546">
        <w:instrText>ADDIN CSL_CITATION {"citationItems":[{"id":"ITEM-1","itemData":{"URL":"https://www.ventron.com.br/blog/metodologias-ageis","accessed":{"date-parts":[["2018","12","6"]]},"author":[{"dropping-particle":"","family":"Ventron","given":"","non-dropping-particle":"","parse-names":false,"suffix":""}],"id":"ITEM-1","issued":{"date-parts":[["2018"]]},"title":"METODOLOGIAS ÁGEIS: O QUE SÃO E PRINCIPAIS TIPOS","type":"webpage"},"uris":["http://www.mendeley.com/documents/?uuid=a723f128-b95a-45b3-9bc2-b6b806b4d42a"]}],"mendeley":{"formattedCitation":"(VENTRON, 2018)","plainTextFormattedCitation":"(VENTRON, 2018)"},"properties":{"noteIndex":0},"schema":"https://github.com/citation-style-language/schema/raw/master/csl-citation.json"}</w:instrText>
      </w:r>
      <w:r w:rsidR="00751546">
        <w:fldChar w:fldCharType="separate"/>
      </w:r>
      <w:r w:rsidR="00751546" w:rsidRPr="00751546">
        <w:rPr>
          <w:noProof/>
        </w:rPr>
        <w:t>(VENTRON, 2018)</w:t>
      </w:r>
      <w:r w:rsidR="00751546">
        <w:fldChar w:fldCharType="end"/>
      </w:r>
      <w:r w:rsidR="00591CFC">
        <w:t>.</w:t>
      </w: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Default="009A0547" w:rsidP="00902231">
      <w:pPr>
        <w:pStyle w:val="Ttulo1"/>
      </w:pPr>
      <w:bookmarkStart w:id="12" w:name="_Toc532173208"/>
      <w:r w:rsidRPr="00FE2E12">
        <w:lastRenderedPageBreak/>
        <w:t>MATERIAIS E MÉTODOS</w:t>
      </w:r>
      <w:bookmarkEnd w:id="12"/>
    </w:p>
    <w:p w14:paraId="46C97E65" w14:textId="77777777" w:rsidR="00FE2994" w:rsidRDefault="00FE2994" w:rsidP="00FE2994"/>
    <w:p w14:paraId="3A9CEE04" w14:textId="196510EF" w:rsidR="00C31913" w:rsidRDefault="00C31913" w:rsidP="00B5782F">
      <w:pPr>
        <w:pStyle w:val="Paragrafo"/>
      </w:pPr>
      <w:r>
        <w:t>Visando a criação de um sistema distribuido, a implementação deste SAP foi modularizada, de forma que cada módulo possua uma funcionalidade específica. Portanto, foram implementados módulos de interface, banco de dados, entendimento de lingua</w:t>
      </w:r>
      <w:r w:rsidR="00D82C2F">
        <w:t>gem natural, assistente pessoal e um sistema de extração de dados</w:t>
      </w:r>
      <w:r>
        <w:rPr>
          <w:i/>
          <w:iCs/>
        </w:rPr>
        <w:t>.</w:t>
      </w:r>
      <w:r>
        <w:t xml:space="preserve"> </w:t>
      </w:r>
    </w:p>
    <w:p w14:paraId="3163DA75" w14:textId="77777777" w:rsidR="00C31913" w:rsidRDefault="00C31913" w:rsidP="00B5782F">
      <w:pPr>
        <w:pStyle w:val="Paragrafo"/>
      </w:pPr>
      <w:r>
        <w:t xml:space="preserve">Para estabelecer comunicação entre os módulos, foi criado uma IDL. Desta maneira, para um módulo se comunicar com outro basta ambos seguirem o padrão de comunicação estabelecido. </w:t>
      </w:r>
    </w:p>
    <w:p w14:paraId="45B25C03" w14:textId="42A05FEC" w:rsidR="00484411" w:rsidRDefault="00993BBC" w:rsidP="00B5782F">
      <w:pPr>
        <w:pStyle w:val="Paragrafo"/>
      </w:pPr>
      <w:r>
        <w:t xml:space="preserve">Antes de dar inicio ao desenvolvimento </w:t>
      </w:r>
      <w:r w:rsidR="00BB7524">
        <w:t>do SAP</w:t>
      </w:r>
      <w:r>
        <w:t xml:space="preserve">, foi necessário decidir qual tipo de metodologia de desenvolvimento de </w:t>
      </w:r>
      <w:r>
        <w:rPr>
          <w:i/>
        </w:rPr>
        <w:t xml:space="preserve">software </w:t>
      </w:r>
      <w:r>
        <w:t>seria utilizado</w:t>
      </w:r>
      <w:r w:rsidR="00DC749C">
        <w:t>. Tendo em vista que este projeto poderia sofrer mudanças de requisitos, além da necessidade de diminuir o tempo de entrega das implementações e que para a realização do mesmo não haveria uma grande equipe de desenvolvedores, foi decidido que a metodologia de desenvolvimento deveria ser ágil. Em seguida, foi escolhido dentre as metodologias ágeis o Kanban como base de desenvolvimento</w:t>
      </w:r>
      <w:r w:rsidR="00E80AFA">
        <w:t xml:space="preserve"> deste projeto pois além de ser voltado para pequenas equipes, este auxilia a diminuição de problemas trazidos por grandes trabalhos.</w:t>
      </w:r>
    </w:p>
    <w:p w14:paraId="522441E5" w14:textId="77777777" w:rsidR="00820601" w:rsidRDefault="00820601" w:rsidP="00B5782F">
      <w:pPr>
        <w:pStyle w:val="Paragrafo"/>
      </w:pPr>
    </w:p>
    <w:p w14:paraId="114EA44C" w14:textId="03E91999" w:rsidR="00820601" w:rsidRDefault="00820601" w:rsidP="00820601">
      <w:pPr>
        <w:pStyle w:val="Ttulo2"/>
      </w:pPr>
      <w:bookmarkStart w:id="13" w:name="_Toc532173209"/>
      <w:r>
        <w:t>Kanban</w:t>
      </w:r>
      <w:bookmarkEnd w:id="13"/>
    </w:p>
    <w:p w14:paraId="1101A83E" w14:textId="77777777" w:rsidR="00820601" w:rsidRPr="009F052C" w:rsidRDefault="00820601" w:rsidP="00B5782F">
      <w:pPr>
        <w:pStyle w:val="Paragrafo"/>
      </w:pPr>
    </w:p>
    <w:p w14:paraId="07A00195" w14:textId="4F3436F3" w:rsidR="00820601" w:rsidRDefault="003360D2" w:rsidP="00B5782F">
      <w:pPr>
        <w:pStyle w:val="Paragrafo"/>
      </w:pPr>
      <w:r>
        <w:t>O Kanban</w:t>
      </w:r>
      <w:r w:rsidR="00820601">
        <w:t xml:space="preserve"> tem como objetivo aumentar consideravelmente a produtividade dividindo grandes trabalhos em pequenas tarefas, fazendo com que melhore as estimativas de tempo para a finalização de uma tarefa e diminuir os problemas trazidos por um grande trabalho. </w:t>
      </w:r>
    </w:p>
    <w:p w14:paraId="2069674E" w14:textId="77777777" w:rsidR="00820601" w:rsidRDefault="00820601" w:rsidP="00B5782F">
      <w:pPr>
        <w:pStyle w:val="Paragrafo"/>
      </w:pPr>
      <w:r>
        <w:t xml:space="preserve">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 </w:t>
      </w:r>
      <w:r>
        <w:fldChar w:fldCharType="begin" w:fldLock="1"/>
      </w:r>
      <w:r>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fldChar w:fldCharType="separate"/>
      </w:r>
      <w:r w:rsidRPr="003B46F9">
        <w:rPr>
          <w:noProof/>
        </w:rPr>
        <w:t>(7GRAUS, 2015)</w:t>
      </w:r>
      <w:r>
        <w:fldChar w:fldCharType="end"/>
      </w:r>
      <w:r>
        <w:t>.</w:t>
      </w:r>
    </w:p>
    <w:p w14:paraId="06ACDB54" w14:textId="77777777" w:rsidR="00820601" w:rsidRDefault="00820601" w:rsidP="00B5782F">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6BA8081D" w14:textId="65247606" w:rsidR="00360416" w:rsidRDefault="00A40F65" w:rsidP="00B5782F">
      <w:pPr>
        <w:pStyle w:val="Paragrafo"/>
      </w:pPr>
      <w:r>
        <w:lastRenderedPageBreak/>
        <w:t>Para melhor interatividade com o Kanban foi utilizado a ferramenta de quadro virtual disponível no GitHub, um repositório Git gratuito que oferece diversas ferramentas para auxiliar o desenvolvedor a se organizar.</w:t>
      </w:r>
    </w:p>
    <w:p w14:paraId="5BD46EC0" w14:textId="77777777" w:rsidR="00550A33" w:rsidRDefault="00550A33" w:rsidP="00B5782F">
      <w:pPr>
        <w:pStyle w:val="Paragrafo"/>
      </w:pPr>
    </w:p>
    <w:p w14:paraId="30B7CEC0" w14:textId="469AD5CC" w:rsidR="00360416" w:rsidRDefault="00BB61D8" w:rsidP="00360416">
      <w:pPr>
        <w:pStyle w:val="Ttulo2"/>
      </w:pPr>
      <w:bookmarkStart w:id="14" w:name="_Toc532173210"/>
      <w:r>
        <w:t>Sistema de Extração de Dados</w:t>
      </w:r>
      <w:bookmarkEnd w:id="14"/>
    </w:p>
    <w:p w14:paraId="16836BC7" w14:textId="77777777" w:rsidR="00360416" w:rsidRDefault="00360416" w:rsidP="00B5782F">
      <w:pPr>
        <w:pStyle w:val="Paragrafo"/>
      </w:pPr>
    </w:p>
    <w:p w14:paraId="3B02B066" w14:textId="789E622E" w:rsidR="00FE2994" w:rsidRDefault="00CF26B4" w:rsidP="00B5782F">
      <w:pPr>
        <w:pStyle w:val="Paragrafo"/>
      </w:pPr>
      <w:r>
        <w:t xml:space="preserve">Com a metodologia já devidamente escolhida, foi dado inicio a implementação do </w:t>
      </w:r>
      <w:r>
        <w:rPr>
          <w:i/>
        </w:rPr>
        <w:t>software</w:t>
      </w:r>
      <w:r>
        <w:t xml:space="preserve"> em si. Buscando atende</w:t>
      </w:r>
      <w:r w:rsidR="0074565E">
        <w:t>r aos objetivos deste projeto, p</w:t>
      </w:r>
      <w:r w:rsidR="00AD6580">
        <w:t>rimeiramente</w:t>
      </w:r>
      <w:r w:rsidR="002A564C">
        <w:t>,</w:t>
      </w:r>
      <w:r w:rsidR="00AD6580">
        <w:t xml:space="preserve"> foi necessário</w:t>
      </w:r>
      <w:r w:rsidR="003C25E1">
        <w:t xml:space="preserve"> definir as informações que seria</w:t>
      </w:r>
      <w:r w:rsidR="009205FD">
        <w:t>m</w:t>
      </w:r>
      <w:r w:rsidR="003C25E1">
        <w:t xml:space="preserve"> </w:t>
      </w:r>
      <w:r w:rsidR="00075CE5">
        <w:t>ofertadas</w:t>
      </w:r>
      <w:r w:rsidR="003C25E1">
        <w:t xml:space="preserve"> pelo SAP, portanto, foi preciso realizar</w:t>
      </w:r>
      <w:r w:rsidR="00AD6580">
        <w:t xml:space="preserve"> o estudo dos sistemas de comunicação da UESC com a comunidade acadê</w:t>
      </w:r>
      <w:r w:rsidR="00077E7C">
        <w:t xml:space="preserve">mica. Desta maneira, foi estudado </w:t>
      </w:r>
      <w:r w:rsidR="00975BE1">
        <w:t>os tipos de</w:t>
      </w:r>
      <w:r w:rsidR="00077E7C">
        <w:t xml:space="preserve"> informações disponíveis no site da própria universidade e no portal acadêmico sagres</w:t>
      </w:r>
      <w:r w:rsidR="00AD3DD3">
        <w:t xml:space="preserve"> assim como o funcionamento desses sistemas</w:t>
      </w:r>
      <w:r w:rsidR="00077E7C">
        <w:t>.</w:t>
      </w:r>
    </w:p>
    <w:p w14:paraId="25CE1DF6" w14:textId="12FEBE85" w:rsidR="0063149E" w:rsidRDefault="0063149E" w:rsidP="00B5782F">
      <w:pPr>
        <w:pStyle w:val="Paragrafo"/>
      </w:pPr>
      <w:r>
        <w:t xml:space="preserve">Viu-se que ambos são sistemas </w:t>
      </w:r>
      <w:r>
        <w:rPr>
          <w:i/>
        </w:rPr>
        <w:t>web</w:t>
      </w:r>
      <w:r>
        <w:t xml:space="preserve"> e, portanto, seria viável extrair informações destes utilizando a técnica de </w:t>
      </w:r>
      <w:r>
        <w:rPr>
          <w:i/>
        </w:rPr>
        <w:t>web scraping</w:t>
      </w:r>
      <w:r w:rsidRPr="00151AE3">
        <w:t>.</w:t>
      </w:r>
      <w:r w:rsidR="00FC2293">
        <w:t xml:space="preserve"> Desta maneira, foi decidido que seria necessário a criação de dois </w:t>
      </w:r>
      <w:r w:rsidR="00FC2293">
        <w:rPr>
          <w:i/>
        </w:rPr>
        <w:t>bots scrapers</w:t>
      </w:r>
      <w:r w:rsidR="00FC2293">
        <w:t xml:space="preserve"> que iriam automatizar a recuperação de informações dos sistemas em questão.</w:t>
      </w:r>
      <w:r w:rsidR="003B4C77">
        <w:t xml:space="preserve"> Cada </w:t>
      </w:r>
      <w:r w:rsidR="003B4C77">
        <w:rPr>
          <w:i/>
        </w:rPr>
        <w:t>bot</w:t>
      </w:r>
      <w:r w:rsidR="003B4C77">
        <w:t xml:space="preserve"> ficaria responsável por extrair dados de um</w:t>
      </w:r>
      <w:r w:rsidR="000E4B4B">
        <w:t xml:space="preserve"> dos</w:t>
      </w:r>
      <w:r w:rsidR="003B4C77">
        <w:t xml:space="preserve"> sistema</w:t>
      </w:r>
      <w:r w:rsidR="000E4B4B">
        <w:t>s</w:t>
      </w:r>
      <w:r w:rsidR="003B4C77">
        <w:t>, sendo assim, deu-se inicio à criação do BotUESC</w:t>
      </w:r>
      <w:r w:rsidR="00D41D85">
        <w:t>, responsável pela recuperação de informações do site da UESC,</w:t>
      </w:r>
      <w:r w:rsidR="003B4C77">
        <w:t xml:space="preserve"> e do BotSagres</w:t>
      </w:r>
      <w:r w:rsidR="00D41D85">
        <w:t>, responsável por extrair informações do portal acadê</w:t>
      </w:r>
      <w:r w:rsidR="005D4FCD">
        <w:t>mico sagres</w:t>
      </w:r>
      <w:r w:rsidR="003B4C77">
        <w:t>.</w:t>
      </w:r>
    </w:p>
    <w:p w14:paraId="79BA795C" w14:textId="61B51E5E" w:rsidR="00EF3D83" w:rsidRPr="003B4C77" w:rsidRDefault="00D36D66" w:rsidP="00B5782F">
      <w:pPr>
        <w:pStyle w:val="Paragrafo"/>
      </w:pPr>
      <w:r>
        <w:t xml:space="preserve">Objetivando a redução de acoplamento e dependência entre o módulo de assistente pessoal e os </w:t>
      </w:r>
      <w:r>
        <w:rPr>
          <w:i/>
          <w:iCs/>
        </w:rPr>
        <w:t>bots</w:t>
      </w:r>
      <w:r>
        <w:t xml:space="preserve"> </w:t>
      </w:r>
      <w:r>
        <w:rPr>
          <w:i/>
        </w:rPr>
        <w:t>scrapers</w:t>
      </w:r>
      <w:r>
        <w:t xml:space="preserve">, foi criado um módulo indexador de </w:t>
      </w:r>
      <w:r>
        <w:rPr>
          <w:i/>
          <w:iCs/>
        </w:rPr>
        <w:t>bots</w:t>
      </w:r>
      <w:r w:rsidR="000538C2">
        <w:rPr>
          <w:i/>
          <w:iCs/>
        </w:rPr>
        <w:t>.</w:t>
      </w:r>
      <w:r w:rsidR="008021D5">
        <w:t xml:space="preserve"> </w:t>
      </w:r>
      <w:r w:rsidR="00EF3D83">
        <w:t xml:space="preserve">A implementação </w:t>
      </w:r>
      <w:r w:rsidR="008021D5">
        <w:t xml:space="preserve">do indexador de </w:t>
      </w:r>
      <w:r w:rsidR="008021D5">
        <w:rPr>
          <w:i/>
        </w:rPr>
        <w:t>bots</w:t>
      </w:r>
      <w:r w:rsidR="008021D5">
        <w:t xml:space="preserve"> e dos</w:t>
      </w:r>
      <w:r w:rsidR="00EF3D83">
        <w:t xml:space="preserve"> </w:t>
      </w:r>
      <w:r w:rsidR="00EF3D83">
        <w:rPr>
          <w:i/>
          <w:iCs/>
        </w:rPr>
        <w:t>bots scrapers</w:t>
      </w:r>
      <w:r w:rsidR="00EF3D83">
        <w:t xml:space="preserve"> foi realizada utilizando </w:t>
      </w:r>
      <w:r w:rsidR="006C62D7">
        <w:t>a linguagem de programação Python</w:t>
      </w:r>
      <w:r w:rsidR="00F043D1">
        <w:t xml:space="preserve">, além disso, visando o melhor aproveitamento da técnica de </w:t>
      </w:r>
      <w:r w:rsidR="00F043D1">
        <w:rPr>
          <w:i/>
        </w:rPr>
        <w:t>web scraping</w:t>
      </w:r>
      <w:r w:rsidR="00F043D1">
        <w:t xml:space="preserve"> nos </w:t>
      </w:r>
      <w:r w:rsidR="00F043D1">
        <w:rPr>
          <w:i/>
        </w:rPr>
        <w:t>bots</w:t>
      </w:r>
      <w:r w:rsidR="00F043D1">
        <w:t xml:space="preserve">, foi utilizado o </w:t>
      </w:r>
      <w:r w:rsidR="006F2612">
        <w:rPr>
          <w:i/>
          <w:iCs/>
        </w:rPr>
        <w:t>framework</w:t>
      </w:r>
      <w:r w:rsidR="006F2612">
        <w:t xml:space="preserve"> Selenium WebDriver</w:t>
      </w:r>
      <w:r w:rsidR="00EF3D83">
        <w:t>.</w:t>
      </w:r>
    </w:p>
    <w:p w14:paraId="6C908664" w14:textId="77777777" w:rsidR="007E216C" w:rsidRDefault="007E216C" w:rsidP="00B5782F">
      <w:pPr>
        <w:pStyle w:val="Paragrafo"/>
      </w:pPr>
    </w:p>
    <w:p w14:paraId="2AA67591" w14:textId="7A1A656B" w:rsidR="0069442B" w:rsidRDefault="0069442B" w:rsidP="0069442B">
      <w:pPr>
        <w:pStyle w:val="Ttulo3"/>
      </w:pPr>
      <w:bookmarkStart w:id="15" w:name="_Ref531897074"/>
      <w:bookmarkStart w:id="16" w:name="_Toc532173211"/>
      <w:r>
        <w:t>Selenium WebDriver</w:t>
      </w:r>
      <w:bookmarkEnd w:id="15"/>
      <w:bookmarkEnd w:id="16"/>
    </w:p>
    <w:p w14:paraId="4EF8FFEF" w14:textId="77777777" w:rsidR="0069442B" w:rsidRDefault="0069442B" w:rsidP="00B5782F">
      <w:pPr>
        <w:pStyle w:val="Paragrafo"/>
      </w:pPr>
    </w:p>
    <w:p w14:paraId="52FC1DDE" w14:textId="414E2576" w:rsidR="00520AFD" w:rsidRDefault="00520AFD" w:rsidP="00B5782F">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417F5FDF" w14:textId="77777777" w:rsidR="0069442B" w:rsidRDefault="0069442B" w:rsidP="00B5782F">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lastRenderedPageBreak/>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4E8DC501" w14:textId="77777777" w:rsidR="0069442B" w:rsidRPr="00FE2E12" w:rsidRDefault="0069442B" w:rsidP="00B5782F">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Pr="00FE2E12">
        <w:rPr>
          <w:i/>
        </w:rPr>
        <w:t xml:space="preserve"> </w:t>
      </w:r>
      <w:r w:rsidRPr="00FE2E12">
        <w:rPr>
          <w:i/>
        </w:rPr>
        <w:fldChar w:fldCharType="begin" w:fldLock="1"/>
      </w:r>
      <w:r>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Pr="00FE2E12">
        <w:rPr>
          <w:i/>
        </w:rPr>
        <w:fldChar w:fldCharType="separate"/>
      </w:r>
      <w:r w:rsidRPr="00FE2E12">
        <w:rPr>
          <w:noProof/>
        </w:rPr>
        <w:t>(HOLMES; KELLOGG, 2006)</w:t>
      </w:r>
      <w:r w:rsidRPr="00FE2E12">
        <w:rPr>
          <w:i/>
        </w:rPr>
        <w:fldChar w:fldCharType="end"/>
      </w:r>
      <w:r w:rsidRPr="00FE2E12">
        <w:rPr>
          <w:i/>
        </w:rPr>
        <w:t>.</w:t>
      </w:r>
    </w:p>
    <w:p w14:paraId="2FCB8CC8" w14:textId="77777777" w:rsidR="0069442B" w:rsidRDefault="0069442B" w:rsidP="00B5782F">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7C6E32F9" w14:textId="77777777" w:rsidR="0069442B" w:rsidRDefault="0069442B" w:rsidP="007E216C"/>
    <w:p w14:paraId="7B46561B" w14:textId="77777777" w:rsidR="006F2612" w:rsidRDefault="006F2612" w:rsidP="0069442B">
      <w:pPr>
        <w:pStyle w:val="Ttulo3"/>
      </w:pPr>
      <w:bookmarkStart w:id="17" w:name="_Toc532173212"/>
      <w:r>
        <w:t>Python</w:t>
      </w:r>
      <w:bookmarkEnd w:id="17"/>
    </w:p>
    <w:p w14:paraId="546255C6" w14:textId="77777777" w:rsidR="006F2612" w:rsidRPr="00E45DFF" w:rsidRDefault="006F2612" w:rsidP="00B5782F">
      <w:pPr>
        <w:pStyle w:val="Paragrafo"/>
      </w:pPr>
    </w:p>
    <w:p w14:paraId="5B817275" w14:textId="77777777" w:rsidR="006F2612" w:rsidRDefault="006F2612" w:rsidP="00B5782F">
      <w:pPr>
        <w:pStyle w:val="Paragrafo"/>
      </w:pPr>
      <w:r w:rsidRPr="00753373">
        <w:t>Python é uma poderosa linguagem de programação de fácil entendimento. Ela possui estruturas de dados de alto nível e uma abordagem simples, mas efetiva, de programação orientada a objeto. Python tem uma natureza interpretada, ideal para desenvolvimento de aplicações de maneira rápida e é comumente utilizada na maioria das plataformas</w:t>
      </w:r>
      <w:r w:rsidRPr="00753373">
        <w:fldChar w:fldCharType="begin" w:fldLock="1"/>
      </w:r>
      <w:r w:rsidRPr="00753373">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fldChar w:fldCharType="separate"/>
      </w:r>
      <w:r w:rsidRPr="00753373">
        <w:rPr>
          <w:noProof/>
        </w:rPr>
        <w:t>(SWAROOP, 2003)</w:t>
      </w:r>
      <w:r w:rsidRPr="00753373">
        <w:fldChar w:fldCharType="end"/>
      </w:r>
      <w:r w:rsidRPr="00753373">
        <w:t>.</w:t>
      </w:r>
    </w:p>
    <w:p w14:paraId="1010D111" w14:textId="77777777" w:rsidR="006F2612" w:rsidRDefault="006F2612" w:rsidP="00B5782F">
      <w:pPr>
        <w:pStyle w:val="Paragrafo"/>
      </w:pPr>
      <w:r>
        <w:t>O Python foi escolhido para este projeto devido a sua compatibilidade com o Selenium WebDriver, além de possuir uma sintaxe fácil e de fácil entendimento.</w:t>
      </w:r>
    </w:p>
    <w:p w14:paraId="5E9A5183" w14:textId="77777777" w:rsidR="00B027C8" w:rsidRDefault="00B027C8" w:rsidP="00B5782F">
      <w:pPr>
        <w:pStyle w:val="Paragrafo"/>
      </w:pPr>
    </w:p>
    <w:p w14:paraId="660C153C" w14:textId="77777777" w:rsidR="00B027C8" w:rsidRDefault="00B027C8" w:rsidP="00B5782F">
      <w:pPr>
        <w:pStyle w:val="Paragrafo"/>
      </w:pPr>
    </w:p>
    <w:p w14:paraId="78979E79" w14:textId="77777777" w:rsidR="00B027C8" w:rsidRDefault="00B027C8" w:rsidP="00B5782F">
      <w:pPr>
        <w:pStyle w:val="Paragrafo"/>
      </w:pPr>
    </w:p>
    <w:p w14:paraId="797B149F" w14:textId="2A8A5C88" w:rsidR="00B027C8" w:rsidRPr="00FE2E12" w:rsidRDefault="00B027C8" w:rsidP="00B027C8">
      <w:pPr>
        <w:pStyle w:val="Ttulo3"/>
      </w:pPr>
      <w:bookmarkStart w:id="18" w:name="_Toc531896347"/>
      <w:bookmarkStart w:id="19" w:name="_Ref532159624"/>
      <w:bookmarkStart w:id="20" w:name="_Toc532173213"/>
      <w:r w:rsidRPr="00FE2E12">
        <w:lastRenderedPageBreak/>
        <w:t>Indexador de Bots</w:t>
      </w:r>
      <w:bookmarkEnd w:id="18"/>
      <w:bookmarkEnd w:id="19"/>
      <w:bookmarkEnd w:id="20"/>
    </w:p>
    <w:p w14:paraId="01D3145F" w14:textId="77777777" w:rsidR="00B027C8" w:rsidRPr="00FE2E12" w:rsidRDefault="00B027C8" w:rsidP="00B5782F">
      <w:pPr>
        <w:pStyle w:val="Paragrafo"/>
      </w:pPr>
    </w:p>
    <w:p w14:paraId="19C136B0" w14:textId="3C4B6E50" w:rsidR="00B027C8" w:rsidRDefault="00B027C8" w:rsidP="00B5782F">
      <w:pPr>
        <w:pStyle w:val="Paragrafo"/>
      </w:pPr>
      <w:r>
        <w:t xml:space="preserve">O módulo indexador de </w:t>
      </w:r>
      <w:r>
        <w:rPr>
          <w:i/>
        </w:rPr>
        <w:t>bots</w:t>
      </w:r>
      <w:r>
        <w:t xml:space="preserve">, </w:t>
      </w:r>
      <w:r w:rsidR="005640EE">
        <w:t>denominado</w:t>
      </w:r>
      <w:r>
        <w:t xml:space="preserve"> Bothub, é a implementação de um índice de </w:t>
      </w:r>
      <w:r>
        <w:rPr>
          <w:i/>
          <w:iCs/>
        </w:rPr>
        <w:t>bots</w:t>
      </w:r>
      <w:r>
        <w:t xml:space="preserve"> que realizam ações que possuem o mesmo domínio, para este projeto foi implementado somente um indexador, o Bothub UESC</w:t>
      </w:r>
      <w:r w:rsidR="006A5A67">
        <w:t>,</w:t>
      </w:r>
      <w:r>
        <w:t xml:space="preserve"> responsável por indexar os </w:t>
      </w:r>
      <w:r>
        <w:rPr>
          <w:i/>
          <w:iCs/>
        </w:rPr>
        <w:t>bots</w:t>
      </w:r>
      <w:r>
        <w:t xml:space="preserve"> que realizam serviços no contexto da universidade.</w:t>
      </w:r>
    </w:p>
    <w:p w14:paraId="245BBDEE" w14:textId="77777777" w:rsidR="00B027C8" w:rsidRDefault="00B027C8" w:rsidP="00B5782F">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6E922295" w14:textId="329E5763" w:rsidR="00B027C8" w:rsidRDefault="00B027C8" w:rsidP="00B5782F">
      <w:pPr>
        <w:pStyle w:val="Paragrafo"/>
      </w:pPr>
      <w:r>
        <w:t>Ao realizar uma requisição a um Bothub</w:t>
      </w:r>
      <w:r>
        <w:rPr>
          <w:i/>
          <w:iCs/>
        </w:rPr>
        <w:t>,</w:t>
      </w:r>
      <w:r>
        <w:t xml:space="preserve"> espera-se sempre que a resposta obtida siga o padrão da IDL estabelecida pela AP, caso o serviço tenha sido executado sem nenhum problema, a resposta obtida deve sempre conter as seguintes informações:</w:t>
      </w:r>
    </w:p>
    <w:p w14:paraId="7745A723" w14:textId="77777777" w:rsidR="00B027C8" w:rsidRPr="0092262C" w:rsidRDefault="00B027C8" w:rsidP="00B027C8">
      <w:pPr>
        <w:widowControl w:val="0"/>
        <w:autoSpaceDE w:val="0"/>
        <w:autoSpaceDN w:val="0"/>
        <w:adjustRightInd w:val="0"/>
        <w:ind w:firstLine="709"/>
        <w:rPr>
          <w:rFonts w:cs="Arial"/>
          <w:color w:val="000000"/>
        </w:rPr>
      </w:pPr>
    </w:p>
    <w:p w14:paraId="4629D10A" w14:textId="77777777" w:rsidR="00B027C8" w:rsidRPr="00FE2E12" w:rsidRDefault="00B027C8" w:rsidP="00B5782F">
      <w:pPr>
        <w:pStyle w:val="Paragrafo"/>
        <w:numPr>
          <w:ilvl w:val="0"/>
          <w:numId w:val="17"/>
        </w:numPr>
      </w:pPr>
      <w:r w:rsidRPr="00FE2E12">
        <w:t>tipo de mensagem (ex.: texto ou imagem);</w:t>
      </w:r>
    </w:p>
    <w:p w14:paraId="4D45590E" w14:textId="77777777" w:rsidR="00B027C8" w:rsidRPr="00FE2E12" w:rsidRDefault="00B027C8" w:rsidP="00B5782F">
      <w:pPr>
        <w:pStyle w:val="Paragrafo"/>
        <w:numPr>
          <w:ilvl w:val="0"/>
          <w:numId w:val="17"/>
        </w:numPr>
      </w:pPr>
      <w:r w:rsidRPr="00FE2E12">
        <w:t>variável booleana informando se a mensagem possui marcação de estilo;</w:t>
      </w:r>
    </w:p>
    <w:p w14:paraId="7876418E" w14:textId="77777777" w:rsidR="00B027C8" w:rsidRPr="00FE2E12" w:rsidRDefault="00B027C8" w:rsidP="00B5782F">
      <w:pPr>
        <w:pStyle w:val="Paragrafo"/>
        <w:numPr>
          <w:ilvl w:val="0"/>
          <w:numId w:val="17"/>
        </w:numPr>
      </w:pPr>
      <w:r w:rsidRPr="00FE2E12">
        <w:t>mensagem.</w:t>
      </w:r>
    </w:p>
    <w:p w14:paraId="6BBDCBC3" w14:textId="77777777" w:rsidR="00B027C8" w:rsidRPr="00FE2E12" w:rsidRDefault="00B027C8" w:rsidP="00B5782F">
      <w:pPr>
        <w:pStyle w:val="Paragrafo"/>
      </w:pPr>
    </w:p>
    <w:p w14:paraId="6B3ED652" w14:textId="77777777" w:rsidR="00B027C8" w:rsidRPr="00FE2E12" w:rsidRDefault="00B027C8" w:rsidP="00B5782F">
      <w:pPr>
        <w:pStyle w:val="Paragrafo"/>
      </w:pPr>
      <w:r w:rsidRPr="00FE2E12">
        <w:t>Caso ao executar um serviço ocorra algum tipo de erro, o Bothub deve responder a requisição com estas informações:</w:t>
      </w:r>
    </w:p>
    <w:p w14:paraId="64B109F0" w14:textId="77777777" w:rsidR="00B027C8" w:rsidRPr="00FE2E12" w:rsidRDefault="00B027C8" w:rsidP="00B5782F">
      <w:pPr>
        <w:pStyle w:val="Paragrafo"/>
      </w:pPr>
    </w:p>
    <w:p w14:paraId="76D729A8" w14:textId="77777777" w:rsidR="00B027C8" w:rsidRPr="00FE2E12" w:rsidRDefault="00B027C8" w:rsidP="00B5782F">
      <w:pPr>
        <w:pStyle w:val="Paragrafo"/>
        <w:numPr>
          <w:ilvl w:val="0"/>
          <w:numId w:val="18"/>
        </w:numPr>
      </w:pPr>
      <w:r w:rsidRPr="00FE2E12">
        <w:t>tipo de mensagem (ex.: texto ou imagem);</w:t>
      </w:r>
    </w:p>
    <w:p w14:paraId="3765FA55" w14:textId="77777777" w:rsidR="00B027C8" w:rsidRPr="00FE2E12" w:rsidRDefault="00B027C8" w:rsidP="00B5782F">
      <w:pPr>
        <w:pStyle w:val="Paragrafo"/>
        <w:numPr>
          <w:ilvl w:val="0"/>
          <w:numId w:val="18"/>
        </w:numPr>
      </w:pPr>
      <w:r w:rsidRPr="00FE2E12">
        <w:t>variável booleana informando se a mensagem possui marcação de estilo;</w:t>
      </w:r>
    </w:p>
    <w:p w14:paraId="5E4162B9" w14:textId="77777777" w:rsidR="00B027C8" w:rsidRPr="00FE2E12" w:rsidRDefault="00B027C8" w:rsidP="00B5782F">
      <w:pPr>
        <w:pStyle w:val="Paragrafo"/>
        <w:numPr>
          <w:ilvl w:val="0"/>
          <w:numId w:val="18"/>
        </w:numPr>
      </w:pPr>
      <w:r w:rsidRPr="00FE2E12">
        <w:t>mensagem;</w:t>
      </w:r>
    </w:p>
    <w:p w14:paraId="0D7536DD" w14:textId="77777777" w:rsidR="00B027C8" w:rsidRPr="00FE2E12" w:rsidRDefault="00B027C8" w:rsidP="00B5782F">
      <w:pPr>
        <w:pStyle w:val="Paragrafo"/>
        <w:numPr>
          <w:ilvl w:val="0"/>
          <w:numId w:val="18"/>
        </w:numPr>
      </w:pPr>
      <w:r w:rsidRPr="00FE2E12">
        <w:t>variável booleana informando que houve um erro ao executar o serviço atribuída com o valor “verdade”;</w:t>
      </w:r>
    </w:p>
    <w:p w14:paraId="64C68616" w14:textId="77777777" w:rsidR="00B027C8" w:rsidRPr="00FE2E12" w:rsidRDefault="00B027C8" w:rsidP="00B5782F">
      <w:pPr>
        <w:pStyle w:val="Paragrafo"/>
        <w:numPr>
          <w:ilvl w:val="0"/>
          <w:numId w:val="18"/>
        </w:numPr>
      </w:pPr>
      <w:r w:rsidRPr="00FE2E12">
        <w:t>informações enviadas a requisição que ocasionaram este erro.</w:t>
      </w:r>
    </w:p>
    <w:p w14:paraId="2F12F6F9" w14:textId="77777777" w:rsidR="00B027C8" w:rsidRPr="00FE2E12" w:rsidRDefault="00B027C8" w:rsidP="00B5782F">
      <w:pPr>
        <w:pStyle w:val="Paragrafo"/>
      </w:pPr>
    </w:p>
    <w:p w14:paraId="3CC7CA87" w14:textId="568C4DE1" w:rsidR="00B027C8" w:rsidRPr="00401089" w:rsidRDefault="00B027C8" w:rsidP="00B5782F">
      <w:pPr>
        <w:pStyle w:val="Paragrafo"/>
      </w:pPr>
      <w:r>
        <w:lastRenderedPageBreak/>
        <w:t xml:space="preserve">Desta maneira, </w:t>
      </w:r>
      <w:r w:rsidR="002174CA">
        <w:t xml:space="preserve">o </w:t>
      </w:r>
      <w:r w:rsidR="00900665">
        <w:t>módulo assistente pessoal</w:t>
      </w:r>
      <w:r>
        <w:t xml:space="preserve"> não precisa saber qual </w:t>
      </w:r>
      <w:r>
        <w:rPr>
          <w:i/>
          <w:iCs/>
        </w:rPr>
        <w:t>bot</w:t>
      </w:r>
      <w:r>
        <w:t xml:space="preserve"> é responsável por um serviço especifico, mas somente em qual contexto esse serviço se encaixa e requisitar o serviço ao BotHub deste âmbito</w:t>
      </w:r>
      <w:r w:rsidR="00FC799E">
        <w:t>.</w:t>
      </w:r>
      <w:r w:rsidR="00401089">
        <w:t xml:space="preserve"> Por fim, foi indexado no BotHub UESC o BotSagres e o BotUESC.</w:t>
      </w:r>
    </w:p>
    <w:p w14:paraId="32F99711" w14:textId="77777777" w:rsidR="00B87F7D" w:rsidRDefault="00B87F7D" w:rsidP="00B5782F">
      <w:pPr>
        <w:pStyle w:val="Paragrafo"/>
      </w:pPr>
    </w:p>
    <w:p w14:paraId="285F349D" w14:textId="138E65BF" w:rsidR="00B87F7D" w:rsidRPr="00FE2E12" w:rsidRDefault="00B87F7D" w:rsidP="00B87F7D">
      <w:pPr>
        <w:pStyle w:val="Ttulo3"/>
      </w:pPr>
      <w:bookmarkStart w:id="21" w:name="_Toc531896349"/>
      <w:bookmarkStart w:id="22" w:name="_Toc532173214"/>
      <w:r w:rsidRPr="00FE2E12">
        <w:t>BotSagres</w:t>
      </w:r>
      <w:bookmarkEnd w:id="21"/>
      <w:bookmarkEnd w:id="22"/>
    </w:p>
    <w:p w14:paraId="677242A0" w14:textId="77777777" w:rsidR="00B87F7D" w:rsidRPr="00FE2E12" w:rsidRDefault="00B87F7D" w:rsidP="00B5782F">
      <w:pPr>
        <w:pStyle w:val="Paragrafo"/>
      </w:pPr>
    </w:p>
    <w:p w14:paraId="08AC7692" w14:textId="78602254" w:rsidR="006736F9" w:rsidRDefault="00B87F7D" w:rsidP="00B5782F">
      <w:pPr>
        <w:pStyle w:val="Paragrafo"/>
      </w:pPr>
      <w:r>
        <w:t xml:space="preserve">O BotSagres foi implementado visando a realização de ações no portal acadêmico sagres. O desenvolvimento deste </w:t>
      </w:r>
      <w:r>
        <w:rPr>
          <w:i/>
          <w:iCs/>
        </w:rPr>
        <w:t>scraper</w:t>
      </w:r>
      <w:r>
        <w:t xml:space="preserve"> foi realizado observando o funcionamento do portal e identificando quais ações eram necessárias pa</w:t>
      </w:r>
      <w:r w:rsidR="006A6A53">
        <w:t>ra extrair os dados do sistema.</w:t>
      </w:r>
      <w:r>
        <w:t xml:space="preserve"> Durante o estudo do funcionamento do sagres, foi identificado dois tipos de usuário: professor e aluno.</w:t>
      </w:r>
      <w:r w:rsidR="006736F9">
        <w:t xml:space="preserve"> </w:t>
      </w:r>
      <w:r w:rsidR="00861081">
        <w:t>Então</w:t>
      </w:r>
      <w:r>
        <w:t xml:space="preserve"> foi decidido quais seriam as funcionalidades implementadas </w:t>
      </w:r>
      <w:r w:rsidR="006736F9">
        <w:t>para cada um.</w:t>
      </w:r>
    </w:p>
    <w:p w14:paraId="42459807" w14:textId="53988B9A" w:rsidR="00B87F7D" w:rsidRDefault="00B87F7D" w:rsidP="00B5782F">
      <w:pPr>
        <w:pStyle w:val="Paragrafo"/>
      </w:pPr>
      <w:r>
        <w:t xml:space="preserve">As ações disponíveis para os alunos </w:t>
      </w:r>
      <w:r w:rsidR="00081CE8">
        <w:t>seriam</w:t>
      </w:r>
      <w:r>
        <w:t>:</w:t>
      </w:r>
    </w:p>
    <w:p w14:paraId="02E62DE5" w14:textId="77777777" w:rsidR="00B87F7D" w:rsidRPr="00FE2E12" w:rsidRDefault="00B87F7D" w:rsidP="00B5782F">
      <w:pPr>
        <w:pStyle w:val="Paragrafo"/>
      </w:pPr>
    </w:p>
    <w:p w14:paraId="537B6C81" w14:textId="77777777" w:rsidR="00B87F7D" w:rsidRPr="00FE2E12" w:rsidRDefault="00B87F7D" w:rsidP="00B5782F">
      <w:pPr>
        <w:pStyle w:val="Paragrafo"/>
        <w:numPr>
          <w:ilvl w:val="0"/>
          <w:numId w:val="20"/>
        </w:numPr>
      </w:pPr>
      <w:r w:rsidRPr="00FE2E12">
        <w:t>calcular o coeficiente de rendimento acadêmico;</w:t>
      </w:r>
    </w:p>
    <w:p w14:paraId="40FE6130" w14:textId="77777777" w:rsidR="00B87F7D" w:rsidRPr="00FE2E12" w:rsidRDefault="00B87F7D" w:rsidP="00B5782F">
      <w:pPr>
        <w:pStyle w:val="Paragrafo"/>
        <w:numPr>
          <w:ilvl w:val="0"/>
          <w:numId w:val="20"/>
        </w:numPr>
      </w:pPr>
      <w:r w:rsidRPr="00FE2E12">
        <w:t>enviar uma imagem com os horários de aula;</w:t>
      </w:r>
    </w:p>
    <w:p w14:paraId="79E3547D" w14:textId="77777777" w:rsidR="00B87F7D" w:rsidRPr="00FE2E12" w:rsidRDefault="00B87F7D" w:rsidP="00B5782F">
      <w:pPr>
        <w:pStyle w:val="Paragrafo"/>
        <w:numPr>
          <w:ilvl w:val="0"/>
          <w:numId w:val="20"/>
        </w:numPr>
      </w:pPr>
      <w:r w:rsidRPr="00FE2E12">
        <w:t>listar todas as disciplinas cursadas;</w:t>
      </w:r>
    </w:p>
    <w:p w14:paraId="212D2863" w14:textId="77777777" w:rsidR="00B87F7D" w:rsidRPr="00FE2E12" w:rsidRDefault="00B87F7D" w:rsidP="00B5782F">
      <w:pPr>
        <w:pStyle w:val="Paragrafo"/>
        <w:numPr>
          <w:ilvl w:val="0"/>
          <w:numId w:val="20"/>
        </w:numPr>
      </w:pPr>
      <w:r w:rsidRPr="00FE2E12">
        <w:t>listar as disciplinas que estão sendo cursadas;</w:t>
      </w:r>
    </w:p>
    <w:p w14:paraId="5C7323DF" w14:textId="77777777" w:rsidR="00B87F7D" w:rsidRPr="00FE2E12" w:rsidRDefault="00B87F7D" w:rsidP="00B5782F">
      <w:pPr>
        <w:pStyle w:val="Paragrafo"/>
        <w:numPr>
          <w:ilvl w:val="0"/>
          <w:numId w:val="20"/>
        </w:numPr>
      </w:pPr>
      <w:r w:rsidRPr="00FE2E12">
        <w:t>listar a quantidade de faltas em todas as disciplinas cursadas;</w:t>
      </w:r>
    </w:p>
    <w:p w14:paraId="48340DE9" w14:textId="77777777" w:rsidR="00B87F7D" w:rsidRPr="00FE2E12" w:rsidRDefault="00B87F7D" w:rsidP="00B5782F">
      <w:pPr>
        <w:pStyle w:val="Paragrafo"/>
        <w:numPr>
          <w:ilvl w:val="0"/>
          <w:numId w:val="20"/>
        </w:numPr>
      </w:pPr>
      <w:r w:rsidRPr="00FE2E12">
        <w:t xml:space="preserve">listar a quantidade de faltas em uma disciplina </w:t>
      </w:r>
      <w:r>
        <w:rPr>
          <w:rFonts w:cs="Arial"/>
          <w:color w:val="000000"/>
        </w:rPr>
        <w:t>específica</w:t>
      </w:r>
      <w:r w:rsidRPr="00FE2E12">
        <w:t>;</w:t>
      </w:r>
    </w:p>
    <w:p w14:paraId="10066CB4" w14:textId="77777777" w:rsidR="00B87F7D" w:rsidRPr="00FE2E12" w:rsidRDefault="00B87F7D" w:rsidP="00B5782F">
      <w:pPr>
        <w:pStyle w:val="Paragrafo"/>
        <w:numPr>
          <w:ilvl w:val="0"/>
          <w:numId w:val="20"/>
        </w:numPr>
      </w:pPr>
      <w:r w:rsidRPr="00FE2E12">
        <w:t>listar as médias de todas as disciplinas cursadas;</w:t>
      </w:r>
    </w:p>
    <w:p w14:paraId="6184ECB0" w14:textId="77777777" w:rsidR="00B87F7D" w:rsidRPr="00FE2E12" w:rsidRDefault="00B87F7D" w:rsidP="00B5782F">
      <w:pPr>
        <w:pStyle w:val="Paragrafo"/>
        <w:numPr>
          <w:ilvl w:val="0"/>
          <w:numId w:val="20"/>
        </w:numPr>
      </w:pPr>
      <w:r w:rsidRPr="00FE2E12">
        <w:t xml:space="preserve">listar os créditos de uma disciplina </w:t>
      </w:r>
      <w:r>
        <w:rPr>
          <w:rFonts w:cs="Arial"/>
          <w:color w:val="000000"/>
        </w:rPr>
        <w:t>específica</w:t>
      </w:r>
      <w:r w:rsidRPr="00FE2E12">
        <w:t>.</w:t>
      </w:r>
    </w:p>
    <w:p w14:paraId="4378F7BA" w14:textId="77777777" w:rsidR="00B87F7D" w:rsidRPr="00FE2E12" w:rsidRDefault="00B87F7D" w:rsidP="00B5782F">
      <w:pPr>
        <w:pStyle w:val="Paragrafo"/>
      </w:pPr>
    </w:p>
    <w:p w14:paraId="12C4619B" w14:textId="77777777" w:rsidR="00B87F7D" w:rsidRPr="00FE2E12" w:rsidRDefault="00B87F7D" w:rsidP="00B5782F">
      <w:pPr>
        <w:pStyle w:val="Paragrafo"/>
      </w:pPr>
      <w:r w:rsidRPr="00FE2E12">
        <w:t>Já para os professores, foi decidido que as seguintes funcionalidades seriam implementadas:</w:t>
      </w:r>
    </w:p>
    <w:p w14:paraId="12E13248" w14:textId="77777777" w:rsidR="00B87F7D" w:rsidRPr="00FE2E12" w:rsidRDefault="00B87F7D" w:rsidP="00B5782F">
      <w:pPr>
        <w:pStyle w:val="Paragrafo"/>
      </w:pPr>
    </w:p>
    <w:p w14:paraId="6452A5C2" w14:textId="77777777" w:rsidR="00B87F7D" w:rsidRPr="00FE2E12" w:rsidRDefault="00B87F7D" w:rsidP="00B5782F">
      <w:pPr>
        <w:pStyle w:val="Paragrafo"/>
        <w:numPr>
          <w:ilvl w:val="0"/>
          <w:numId w:val="21"/>
        </w:numPr>
      </w:pPr>
      <w:r w:rsidRPr="00FE2E12">
        <w:t>enviar uma imagem com os horários de aula;</w:t>
      </w:r>
    </w:p>
    <w:p w14:paraId="51ADE6C1" w14:textId="77777777" w:rsidR="00B87F7D" w:rsidRPr="00FE2E12" w:rsidRDefault="00B87F7D" w:rsidP="00B5782F">
      <w:pPr>
        <w:pStyle w:val="Paragrafo"/>
        <w:numPr>
          <w:ilvl w:val="0"/>
          <w:numId w:val="21"/>
        </w:numPr>
      </w:pPr>
      <w:r w:rsidRPr="00FE2E12">
        <w:t>listar as turmas do semestre atual;</w:t>
      </w:r>
    </w:p>
    <w:p w14:paraId="177A6DCE" w14:textId="77777777" w:rsidR="00B87F7D" w:rsidRPr="00FE2E12" w:rsidRDefault="00B87F7D" w:rsidP="00B5782F">
      <w:pPr>
        <w:pStyle w:val="Paragrafo"/>
        <w:numPr>
          <w:ilvl w:val="0"/>
          <w:numId w:val="21"/>
        </w:numPr>
      </w:pPr>
      <w:r w:rsidRPr="00FE2E12">
        <w:t xml:space="preserve">informar a quantidade de alunos matriculados em uma disciplina </w:t>
      </w:r>
      <w:r>
        <w:rPr>
          <w:rFonts w:cs="Arial"/>
          <w:color w:val="000000"/>
        </w:rPr>
        <w:t>específica</w:t>
      </w:r>
      <w:r w:rsidRPr="00FE2E12">
        <w:t>;</w:t>
      </w:r>
    </w:p>
    <w:p w14:paraId="4ED33CB2" w14:textId="77777777" w:rsidR="00B87F7D" w:rsidRPr="00FE2E12" w:rsidRDefault="00B87F7D" w:rsidP="00B5782F">
      <w:pPr>
        <w:pStyle w:val="Paragrafo"/>
        <w:numPr>
          <w:ilvl w:val="0"/>
          <w:numId w:val="21"/>
        </w:numPr>
      </w:pPr>
      <w:r w:rsidRPr="00FE2E12">
        <w:t>informar a quantidade de disciplinas que já foram ministradas;</w:t>
      </w:r>
    </w:p>
    <w:p w14:paraId="18CC4FBC" w14:textId="77777777" w:rsidR="00B87F7D" w:rsidRPr="00FE2E12" w:rsidRDefault="00B87F7D" w:rsidP="00B5782F">
      <w:pPr>
        <w:pStyle w:val="Paragrafo"/>
        <w:numPr>
          <w:ilvl w:val="0"/>
          <w:numId w:val="21"/>
        </w:numPr>
      </w:pPr>
      <w:r w:rsidRPr="00FE2E12">
        <w:t>calcular a carga horária semanal ministrada.</w:t>
      </w:r>
    </w:p>
    <w:p w14:paraId="711B9551" w14:textId="77777777" w:rsidR="00B87F7D" w:rsidRPr="00FE2E12" w:rsidRDefault="00B87F7D" w:rsidP="00B5782F">
      <w:pPr>
        <w:pStyle w:val="Paragrafo"/>
      </w:pPr>
    </w:p>
    <w:p w14:paraId="4A3C4334" w14:textId="77777777" w:rsidR="00B87F7D" w:rsidRDefault="00B87F7D" w:rsidP="00B5782F">
      <w:pPr>
        <w:pStyle w:val="Paragrafo"/>
      </w:pPr>
      <w:r>
        <w:lastRenderedPageBreak/>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C25273E" w14:textId="37E38843" w:rsidR="00B87F7D" w:rsidRPr="00BC5B85" w:rsidRDefault="00375E8E" w:rsidP="00B5782F">
      <w:pPr>
        <w:pStyle w:val="Paragrafo"/>
      </w:pPr>
      <w:r>
        <w:t xml:space="preserve">O desenvolvimento do BotSagres foi realizado sem empecilhos, todas as funcionalidades desenvolvidas foram testadas e obtiveram resultados corretos. Somente um problema foi identificado durante a implementação deste extrator de dados, apesar da comunicação entre todos dos módulos do SAP ser realizada de maneira criptografada utilizando o protocolo de comunicação HTTPS e todas as informações de usuários serem armazenadas criptografadas,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5884D759" w14:textId="77777777" w:rsidR="006F2612" w:rsidRDefault="006F2612" w:rsidP="00B5782F">
      <w:pPr>
        <w:pStyle w:val="Paragrafo"/>
      </w:pPr>
    </w:p>
    <w:p w14:paraId="759D1763" w14:textId="266A8ACE" w:rsidR="0077442E" w:rsidRPr="00FE2E12" w:rsidRDefault="0077442E" w:rsidP="0077442E">
      <w:pPr>
        <w:pStyle w:val="Ttulo3"/>
      </w:pPr>
      <w:bookmarkStart w:id="23" w:name="_Toc532173215"/>
      <w:r w:rsidRPr="00FE2E12">
        <w:t>BotUESC</w:t>
      </w:r>
      <w:bookmarkEnd w:id="23"/>
    </w:p>
    <w:p w14:paraId="26972FE5" w14:textId="77777777" w:rsidR="0077442E" w:rsidRPr="00FE2E12" w:rsidRDefault="0077442E" w:rsidP="00B5782F">
      <w:pPr>
        <w:pStyle w:val="Paragrafo"/>
      </w:pPr>
    </w:p>
    <w:p w14:paraId="111532A5" w14:textId="77777777" w:rsidR="0077442E" w:rsidRDefault="0077442E" w:rsidP="00B5782F">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75449E3C" w14:textId="77777777" w:rsidR="0077442E" w:rsidRDefault="0077442E" w:rsidP="00B5782F">
      <w:pPr>
        <w:pStyle w:val="Paragrafo"/>
      </w:pPr>
      <w:r>
        <w:t>Após analisar possíveis utilidade e viabilidade da obtenção de algumas informações no site da UESC, foi decidido a implementação das seguintes funcionalidades:</w:t>
      </w:r>
    </w:p>
    <w:p w14:paraId="647749C6" w14:textId="77777777" w:rsidR="0077442E" w:rsidRPr="00FE2E12" w:rsidRDefault="0077442E" w:rsidP="00B5782F">
      <w:pPr>
        <w:pStyle w:val="Paragrafo"/>
      </w:pPr>
    </w:p>
    <w:p w14:paraId="4F561303" w14:textId="77777777" w:rsidR="0077442E" w:rsidRPr="00FE2E12" w:rsidRDefault="0077442E" w:rsidP="00B5782F">
      <w:pPr>
        <w:pStyle w:val="Paragrafo"/>
        <w:numPr>
          <w:ilvl w:val="0"/>
          <w:numId w:val="22"/>
        </w:numPr>
      </w:pPr>
      <w:r w:rsidRPr="00FE2E12">
        <w:t>listar noticias recentes;</w:t>
      </w:r>
    </w:p>
    <w:p w14:paraId="34242B03" w14:textId="77777777" w:rsidR="0077442E" w:rsidRPr="00FE2E12" w:rsidRDefault="0077442E" w:rsidP="00B5782F">
      <w:pPr>
        <w:pStyle w:val="Paragrafo"/>
        <w:numPr>
          <w:ilvl w:val="0"/>
          <w:numId w:val="22"/>
        </w:numPr>
      </w:pPr>
      <w:r w:rsidRPr="00FE2E12">
        <w:t xml:space="preserve">listar noticias de um dia </w:t>
      </w:r>
      <w:r>
        <w:rPr>
          <w:rFonts w:cs="Arial"/>
          <w:color w:val="000000"/>
        </w:rPr>
        <w:t>específico</w:t>
      </w:r>
      <w:r w:rsidRPr="00FE2E12">
        <w:t>;</w:t>
      </w:r>
    </w:p>
    <w:p w14:paraId="6A92F285" w14:textId="77777777" w:rsidR="0077442E" w:rsidRPr="00FE2E12" w:rsidRDefault="0077442E" w:rsidP="00B5782F">
      <w:pPr>
        <w:pStyle w:val="Paragrafo"/>
        <w:numPr>
          <w:ilvl w:val="0"/>
          <w:numId w:val="22"/>
        </w:numPr>
      </w:pPr>
      <w:r w:rsidRPr="00FE2E12">
        <w:t>listar resultados recentes;</w:t>
      </w:r>
    </w:p>
    <w:p w14:paraId="226ECFC1" w14:textId="77777777" w:rsidR="0077442E" w:rsidRPr="00FE2E12" w:rsidRDefault="0077442E" w:rsidP="00B5782F">
      <w:pPr>
        <w:pStyle w:val="Paragrafo"/>
        <w:numPr>
          <w:ilvl w:val="0"/>
          <w:numId w:val="22"/>
        </w:numPr>
      </w:pPr>
      <w:r w:rsidRPr="00FE2E12">
        <w:t>listar editais recentes;</w:t>
      </w:r>
    </w:p>
    <w:p w14:paraId="1024E71F" w14:textId="77777777" w:rsidR="0077442E" w:rsidRPr="00FE2E12" w:rsidRDefault="0077442E" w:rsidP="00B5782F">
      <w:pPr>
        <w:pStyle w:val="Paragrafo"/>
        <w:numPr>
          <w:ilvl w:val="0"/>
          <w:numId w:val="22"/>
        </w:numPr>
      </w:pPr>
      <w:r w:rsidRPr="00FE2E12">
        <w:t xml:space="preserve">listar editais de um dia </w:t>
      </w:r>
      <w:r>
        <w:rPr>
          <w:rFonts w:cs="Arial"/>
          <w:color w:val="000000"/>
        </w:rPr>
        <w:t>específico</w:t>
      </w:r>
      <w:r w:rsidRPr="00FE2E12">
        <w:t>;</w:t>
      </w:r>
    </w:p>
    <w:p w14:paraId="72C35917" w14:textId="77777777" w:rsidR="0077442E" w:rsidRPr="00FE2E12" w:rsidRDefault="0077442E" w:rsidP="00B5782F">
      <w:pPr>
        <w:pStyle w:val="Paragrafo"/>
        <w:numPr>
          <w:ilvl w:val="0"/>
          <w:numId w:val="22"/>
        </w:numPr>
      </w:pPr>
      <w:r w:rsidRPr="00FE2E12">
        <w:t>listar editais de aquisição de bens e serviços recentes;</w:t>
      </w:r>
    </w:p>
    <w:p w14:paraId="4B3DB679" w14:textId="77777777" w:rsidR="0077442E" w:rsidRPr="00FE2E12" w:rsidRDefault="0077442E" w:rsidP="00B5782F">
      <w:pPr>
        <w:pStyle w:val="Paragrafo"/>
        <w:numPr>
          <w:ilvl w:val="0"/>
          <w:numId w:val="22"/>
        </w:numPr>
      </w:pPr>
      <w:r w:rsidRPr="00FE2E12">
        <w:lastRenderedPageBreak/>
        <w:t xml:space="preserve">listar editais de aquisição de bens e serviços de um mês </w:t>
      </w:r>
      <w:r>
        <w:rPr>
          <w:rFonts w:cs="Arial"/>
          <w:color w:val="000000"/>
        </w:rPr>
        <w:t>específico</w:t>
      </w:r>
      <w:r w:rsidRPr="00FE2E12">
        <w:t>;</w:t>
      </w:r>
    </w:p>
    <w:p w14:paraId="198E282F" w14:textId="77777777" w:rsidR="0077442E" w:rsidRPr="00FE2E12" w:rsidRDefault="0077442E" w:rsidP="00B5782F">
      <w:pPr>
        <w:pStyle w:val="Paragrafo"/>
        <w:numPr>
          <w:ilvl w:val="0"/>
          <w:numId w:val="22"/>
        </w:numPr>
      </w:pPr>
      <w:r w:rsidRPr="00FE2E12">
        <w:t xml:space="preserve">listar os cursos ofertados pela UESC junto ao </w:t>
      </w:r>
      <w:r w:rsidRPr="00FE2E12">
        <w:rPr>
          <w:i/>
        </w:rPr>
        <w:t>site</w:t>
      </w:r>
      <w:r w:rsidRPr="00FE2E12">
        <w:t xml:space="preserve"> do colegiado de cada;</w:t>
      </w:r>
    </w:p>
    <w:p w14:paraId="7DA85FF2" w14:textId="77777777" w:rsidR="0077442E" w:rsidRDefault="0077442E" w:rsidP="00B5782F">
      <w:pPr>
        <w:pStyle w:val="Paragrafo"/>
        <w:numPr>
          <w:ilvl w:val="0"/>
          <w:numId w:val="22"/>
        </w:numPr>
      </w:pPr>
      <w:r w:rsidRPr="00FE2E12">
        <w:t xml:space="preserve">listar os departamentos da UESC e os </w:t>
      </w:r>
      <w:r w:rsidRPr="00FE2E12">
        <w:rPr>
          <w:i/>
        </w:rPr>
        <w:t>sites</w:t>
      </w:r>
      <w:r w:rsidRPr="00FE2E12">
        <w:t xml:space="preserve"> de cada.</w:t>
      </w:r>
    </w:p>
    <w:p w14:paraId="3F75D50E" w14:textId="77777777" w:rsidR="0077442E" w:rsidRDefault="0077442E" w:rsidP="00B5782F">
      <w:pPr>
        <w:pStyle w:val="Paragrafo"/>
      </w:pPr>
    </w:p>
    <w:p w14:paraId="5C39518C" w14:textId="2751FA1A" w:rsidR="0077442E" w:rsidRDefault="0077442E" w:rsidP="00B5782F">
      <w:pPr>
        <w:pStyle w:val="Paragrafo"/>
      </w:pPr>
      <w:r>
        <w:t>Observou-se que para realizar algumas ações não seria necessária nenhuma informação adicional, entretanto, serviços que realizam pesquisas em um dia ou mês especifico exigiriam que fosse informado a d</w:t>
      </w:r>
      <w:r w:rsidR="005B27A5">
        <w:t>ata para realizar tal pesquisa.</w:t>
      </w:r>
    </w:p>
    <w:p w14:paraId="48DE7E1B" w14:textId="1A98ABE0" w:rsidR="00E57CDF" w:rsidRDefault="00E57CDF" w:rsidP="00B5782F">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 Estas incoerências na disposição dos dados no site dificultam a automatização da recuperação de informações, pois seria necessário implementar diferentes maneiras de buscar dados semelhantes para cada curso e departamento da universidade, o que deixaria o código fonte mais complexo e dificultaria a manutenção do </w:t>
      </w:r>
      <w:r>
        <w:rPr>
          <w:i/>
        </w:rPr>
        <w:t>bot</w:t>
      </w:r>
      <w:r>
        <w:t xml:space="preserve"> caso houvesse novas mudanças na estruturação das páginas. A dificuldade e extensão de implementações especificas foram os motivos para a inviabilização desta e de outras mais ações. Por fim, todas as funcionalidades propostas foram implementadas sem problemas e obtiveram resultados corretos, como já esperado, visto que parte das funcionalidades desejadas já haviam sido consideradas inviáveis.</w:t>
      </w:r>
    </w:p>
    <w:p w14:paraId="2C75F786" w14:textId="0CB5B09E" w:rsidR="00C96F56" w:rsidRPr="00FE2E12" w:rsidRDefault="00C96F56" w:rsidP="00B5782F">
      <w:pPr>
        <w:pStyle w:val="Paragrafo"/>
      </w:pPr>
      <w:r>
        <w:t xml:space="preserve">A implementação dos </w:t>
      </w:r>
      <w:r>
        <w:rPr>
          <w:i/>
          <w:iCs/>
        </w:rPr>
        <w:t>bots</w:t>
      </w:r>
      <w:r w:rsidR="00A573DF">
        <w:rPr>
          <w:i/>
          <w:iCs/>
        </w:rPr>
        <w:t xml:space="preserve"> scrapers</w:t>
      </w:r>
      <w:r>
        <w:rPr>
          <w:i/>
          <w:iCs/>
        </w:rPr>
        <w:t xml:space="preserve"> </w:t>
      </w:r>
      <w:r>
        <w:t xml:space="preserve">exigiu a criação de suas respectivas APIs para que o Bothub UESC pudesse realizar requisições diretamente </w:t>
      </w:r>
      <w:r w:rsidR="00330FC6">
        <w:t>a eles</w:t>
      </w:r>
      <w:r>
        <w:t xml:space="preserve"> quando necessário. Desta maneira, os </w:t>
      </w:r>
      <w:r>
        <w:rPr>
          <w:i/>
          <w:iCs/>
        </w:rPr>
        <w:t xml:space="preserve">bots </w:t>
      </w:r>
      <w:r>
        <w:t xml:space="preserve">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editais </w:t>
      </w:r>
      <w:r>
        <w:lastRenderedPageBreak/>
        <w:t>do site da UESC. Já a resposta enviada ao resolver uma requisição deve seguir o mesmo padrão de resposta do Bothub, apresentado anteriormente no tópico</w:t>
      </w:r>
      <w:r w:rsidR="00A5214E">
        <w:t xml:space="preserve"> </w:t>
      </w:r>
      <w:r w:rsidR="00A5214E">
        <w:fldChar w:fldCharType="begin"/>
      </w:r>
      <w:r w:rsidR="00A5214E">
        <w:instrText xml:space="preserve"> REF _Ref532159624 \r \h </w:instrText>
      </w:r>
      <w:r w:rsidR="00A5214E">
        <w:fldChar w:fldCharType="separate"/>
      </w:r>
      <w:r w:rsidR="00A5214E">
        <w:t>3.2.3</w:t>
      </w:r>
      <w:r w:rsidR="00A5214E">
        <w:fldChar w:fldCharType="end"/>
      </w:r>
      <w:r w:rsidRPr="00FE2E12">
        <w:t>.</w:t>
      </w:r>
    </w:p>
    <w:p w14:paraId="242D36D4" w14:textId="77777777" w:rsidR="0077442E" w:rsidRDefault="0077442E" w:rsidP="00B5782F">
      <w:pPr>
        <w:pStyle w:val="Paragrafo"/>
      </w:pPr>
    </w:p>
    <w:p w14:paraId="5D2AAD45" w14:textId="3BDB3E9A" w:rsidR="002B4B01" w:rsidRPr="00FE2E12" w:rsidRDefault="002B4B01" w:rsidP="002B4B01">
      <w:pPr>
        <w:pStyle w:val="Ttulo2"/>
      </w:pPr>
      <w:bookmarkStart w:id="24" w:name="_Toc532173216"/>
      <w:r w:rsidRPr="00FE2E12">
        <w:t>Interface</w:t>
      </w:r>
      <w:bookmarkEnd w:id="24"/>
    </w:p>
    <w:p w14:paraId="494611B3" w14:textId="77777777" w:rsidR="002B4B01" w:rsidRPr="00FE2E12" w:rsidRDefault="002B4B01" w:rsidP="00B5782F">
      <w:pPr>
        <w:pStyle w:val="Paragrafo"/>
      </w:pPr>
    </w:p>
    <w:p w14:paraId="2021CD81" w14:textId="4F977C54" w:rsidR="002B4B01" w:rsidRDefault="00071093" w:rsidP="00B5782F">
      <w:pPr>
        <w:pStyle w:val="Paragrafo"/>
      </w:pPr>
      <w:r>
        <w:t>Em seguida, visando estabelecer uma comunicação entre</w:t>
      </w:r>
      <w:r w:rsidR="002B4B01">
        <w:t xml:space="preserve"> o AP e o usuário final</w:t>
      </w:r>
      <w:r>
        <w:t xml:space="preserve"> foi implementado</w:t>
      </w:r>
      <w:r w:rsidR="000B7214">
        <w:t xml:space="preserve"> </w:t>
      </w:r>
      <w:r w:rsidR="00DE3C97">
        <w:t>o</w:t>
      </w:r>
      <w:r w:rsidR="000B7214">
        <w:t xml:space="preserve"> módulo de interface</w:t>
      </w:r>
      <w:r w:rsidR="002B4B01">
        <w:t xml:space="preserve">. </w:t>
      </w:r>
      <w:r w:rsidR="00A47B14">
        <w:t xml:space="preserve">Este módulo tem como objetivo lidar com as mensagens de texto recebidas de um usuario. </w:t>
      </w:r>
      <w:r w:rsidR="002B4B01">
        <w:t>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4BD5A0A9" w14:textId="77777777" w:rsidR="002B4B01" w:rsidRDefault="002B4B01" w:rsidP="00B5782F">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5D814238" w14:textId="77777777" w:rsidR="002B4B01" w:rsidRPr="00FE2E12" w:rsidRDefault="002B4B01" w:rsidP="00B5782F">
      <w:pPr>
        <w:pStyle w:val="Paragrafo"/>
      </w:pPr>
    </w:p>
    <w:p w14:paraId="42D63B7B" w14:textId="77777777" w:rsidR="002B4B01" w:rsidRPr="00FE2E12" w:rsidRDefault="002B4B01" w:rsidP="00B5782F">
      <w:pPr>
        <w:pStyle w:val="Paragrafo"/>
        <w:numPr>
          <w:ilvl w:val="0"/>
          <w:numId w:val="12"/>
        </w:numPr>
      </w:pPr>
      <w:r w:rsidRPr="00FE2E12">
        <w:t>nome do agente de interface (ex.: Telegram ou Messenger);</w:t>
      </w:r>
    </w:p>
    <w:p w14:paraId="2FB4AF0F" w14:textId="77777777" w:rsidR="002B4B01" w:rsidRPr="00FE2E12" w:rsidRDefault="002B4B01" w:rsidP="00B5782F">
      <w:pPr>
        <w:pStyle w:val="Paragrafo"/>
        <w:numPr>
          <w:ilvl w:val="0"/>
          <w:numId w:val="12"/>
        </w:numPr>
      </w:pPr>
      <w:r w:rsidRPr="00FE2E12">
        <w:t>nome do usuário;</w:t>
      </w:r>
    </w:p>
    <w:p w14:paraId="41AC8FF7" w14:textId="77777777" w:rsidR="002B4B01" w:rsidRPr="00FE2E12" w:rsidRDefault="002B4B01" w:rsidP="00B5782F">
      <w:pPr>
        <w:pStyle w:val="Paragrafo"/>
        <w:numPr>
          <w:ilvl w:val="0"/>
          <w:numId w:val="12"/>
        </w:numPr>
      </w:pPr>
      <w:r w:rsidRPr="00FE2E12">
        <w:t>número de identificação do usuário;</w:t>
      </w:r>
    </w:p>
    <w:p w14:paraId="141BD571" w14:textId="77777777" w:rsidR="002B4B01" w:rsidRPr="00FE2E12" w:rsidRDefault="002B4B01" w:rsidP="00B5782F">
      <w:pPr>
        <w:pStyle w:val="Paragrafo"/>
        <w:numPr>
          <w:ilvl w:val="0"/>
          <w:numId w:val="12"/>
        </w:numPr>
      </w:pPr>
      <w:r w:rsidRPr="00FE2E12">
        <w:t>URL do ponto de acesso;</w:t>
      </w:r>
    </w:p>
    <w:p w14:paraId="0AD81A4F" w14:textId="77777777" w:rsidR="002B4B01" w:rsidRPr="00FE2E12" w:rsidRDefault="002B4B01" w:rsidP="00B5782F">
      <w:pPr>
        <w:pStyle w:val="Paragrafo"/>
        <w:numPr>
          <w:ilvl w:val="0"/>
          <w:numId w:val="12"/>
        </w:numPr>
      </w:pPr>
      <w:r w:rsidRPr="00FE2E12">
        <w:t>mensagem a ser encaminhada.</w:t>
      </w:r>
    </w:p>
    <w:p w14:paraId="1F75FC67" w14:textId="77777777" w:rsidR="002B4B01" w:rsidRDefault="002B4B01" w:rsidP="00B5782F">
      <w:pPr>
        <w:pStyle w:val="Paragrafo"/>
      </w:pPr>
    </w:p>
    <w:p w14:paraId="0C60BBA3" w14:textId="77777777" w:rsidR="002B4B01" w:rsidRPr="00FE2E12" w:rsidRDefault="002B4B01" w:rsidP="00B5782F">
      <w:pPr>
        <w:pStyle w:val="Paragrafo"/>
      </w:pPr>
      <w:r w:rsidRPr="00FE2E12">
        <w:t>E a resposta recebida desta requisição sempre contem as seguintes informações:</w:t>
      </w:r>
    </w:p>
    <w:p w14:paraId="760B02E0" w14:textId="77777777" w:rsidR="002B4B01" w:rsidRPr="00FE2E12" w:rsidRDefault="002B4B01" w:rsidP="00B5782F">
      <w:pPr>
        <w:pStyle w:val="Paragrafo"/>
      </w:pPr>
    </w:p>
    <w:p w14:paraId="1F7A4117" w14:textId="77777777" w:rsidR="002B4B01" w:rsidRPr="00FE2E12" w:rsidRDefault="002B4B01" w:rsidP="00B5782F">
      <w:pPr>
        <w:pStyle w:val="Paragrafo"/>
        <w:numPr>
          <w:ilvl w:val="0"/>
          <w:numId w:val="13"/>
        </w:numPr>
      </w:pPr>
      <w:r w:rsidRPr="00FE2E12">
        <w:t>tipo de mensagem (ex.: texto ou imagem);</w:t>
      </w:r>
    </w:p>
    <w:p w14:paraId="301FD09F" w14:textId="77777777" w:rsidR="002B4B01" w:rsidRPr="00FE2E12" w:rsidRDefault="002B4B01" w:rsidP="00B5782F">
      <w:pPr>
        <w:pStyle w:val="Paragrafo"/>
        <w:numPr>
          <w:ilvl w:val="0"/>
          <w:numId w:val="13"/>
        </w:numPr>
      </w:pPr>
      <w:r w:rsidRPr="00FE2E12">
        <w:t>variável booleana informando se a mensagem possui marcação de estilo;</w:t>
      </w:r>
    </w:p>
    <w:p w14:paraId="4F931F41" w14:textId="77777777" w:rsidR="002B4B01" w:rsidRPr="00FE2E12" w:rsidRDefault="002B4B01" w:rsidP="00B5782F">
      <w:pPr>
        <w:pStyle w:val="Paragrafo"/>
        <w:numPr>
          <w:ilvl w:val="0"/>
          <w:numId w:val="13"/>
        </w:numPr>
      </w:pPr>
      <w:r w:rsidRPr="00FE2E12">
        <w:t>mensagem.</w:t>
      </w:r>
    </w:p>
    <w:p w14:paraId="5A22E2FE" w14:textId="77777777" w:rsidR="002B4B01" w:rsidRPr="00FE2E12" w:rsidRDefault="002B4B01" w:rsidP="00B5782F">
      <w:pPr>
        <w:pStyle w:val="Paragrafo"/>
      </w:pPr>
    </w:p>
    <w:p w14:paraId="076B1713" w14:textId="77777777" w:rsidR="002B4B01" w:rsidRPr="00FE2E12" w:rsidRDefault="002B4B01" w:rsidP="00B5782F">
      <w:pPr>
        <w:pStyle w:val="Paragrafo"/>
      </w:pPr>
      <w:r w:rsidRPr="00FE2E12">
        <w:t>Já o ponto de acesso direto deve receber requisições que contenham as seguintes informações:</w:t>
      </w:r>
    </w:p>
    <w:p w14:paraId="3260DD7D" w14:textId="77777777" w:rsidR="002B4B01" w:rsidRPr="00FE2E12" w:rsidRDefault="002B4B01" w:rsidP="00B5782F">
      <w:pPr>
        <w:pStyle w:val="Paragrafo"/>
      </w:pPr>
    </w:p>
    <w:p w14:paraId="491DD6FB" w14:textId="77777777" w:rsidR="002B4B01" w:rsidRPr="00FE2E12" w:rsidRDefault="002B4B01" w:rsidP="00B5782F">
      <w:pPr>
        <w:pStyle w:val="Paragrafo"/>
        <w:numPr>
          <w:ilvl w:val="0"/>
          <w:numId w:val="14"/>
        </w:numPr>
      </w:pPr>
      <w:r w:rsidRPr="00FE2E12">
        <w:t>número de identificação de usuário destinatário;</w:t>
      </w:r>
    </w:p>
    <w:p w14:paraId="18CD3B78" w14:textId="77777777" w:rsidR="002B4B01" w:rsidRPr="00FE2E12" w:rsidRDefault="002B4B01" w:rsidP="00B5782F">
      <w:pPr>
        <w:pStyle w:val="Paragrafo"/>
        <w:numPr>
          <w:ilvl w:val="0"/>
          <w:numId w:val="14"/>
        </w:numPr>
      </w:pPr>
      <w:r w:rsidRPr="00FE2E12">
        <w:t>tipo de mensagem (ex.: texto ou imagem);</w:t>
      </w:r>
    </w:p>
    <w:p w14:paraId="146F2DBC" w14:textId="77777777" w:rsidR="002B4B01" w:rsidRPr="00FE2E12" w:rsidRDefault="002B4B01" w:rsidP="00B5782F">
      <w:pPr>
        <w:pStyle w:val="Paragrafo"/>
        <w:numPr>
          <w:ilvl w:val="0"/>
          <w:numId w:val="14"/>
        </w:numPr>
      </w:pPr>
      <w:r w:rsidRPr="00FE2E12">
        <w:t>variável booleana informando se a mensagem possui marcação de estilo;</w:t>
      </w:r>
    </w:p>
    <w:p w14:paraId="083A2F2F" w14:textId="77777777" w:rsidR="002B4B01" w:rsidRPr="00FE2E12" w:rsidRDefault="002B4B01" w:rsidP="00B5782F">
      <w:pPr>
        <w:pStyle w:val="Paragrafo"/>
        <w:numPr>
          <w:ilvl w:val="0"/>
          <w:numId w:val="14"/>
        </w:numPr>
      </w:pPr>
      <w:r w:rsidRPr="00FE2E12">
        <w:t>mensagem.</w:t>
      </w:r>
    </w:p>
    <w:p w14:paraId="578C8A5C" w14:textId="77777777" w:rsidR="002B4B01" w:rsidRDefault="002B4B01" w:rsidP="00B5782F">
      <w:pPr>
        <w:pStyle w:val="Paragrafo"/>
      </w:pPr>
    </w:p>
    <w:p w14:paraId="45A4C51C" w14:textId="1E8B85FB" w:rsidR="002B4B01" w:rsidRDefault="00967415" w:rsidP="00B5782F">
      <w:pPr>
        <w:pStyle w:val="Paragrafo"/>
      </w:pPr>
      <w:r>
        <w:t>Para o desenvolvimento deste módulo foi proposto o uso de aplicativos de troca de mensagens</w:t>
      </w:r>
      <w:r w:rsidR="00890D01">
        <w:t xml:space="preserve"> Telegram e Messenger</w:t>
      </w:r>
      <w:r>
        <w:t>,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20892DFE" w14:textId="4093BC78" w:rsidR="00DF7882" w:rsidRDefault="007A19C9" w:rsidP="00B5782F">
      <w:pPr>
        <w:pStyle w:val="Paragrafo"/>
      </w:pPr>
      <w:r>
        <w:t>Visando</w:t>
      </w:r>
      <w:r w:rsidR="00AB316E">
        <w:t xml:space="preserve"> o</w:t>
      </w:r>
      <w:r w:rsidR="00DF7882">
        <w:t xml:space="preserve"> funcionamento do módulo de interface, primeiramente, foi implementado um </w:t>
      </w:r>
      <w:r w:rsidR="00DF7882">
        <w:rPr>
          <w:iCs/>
        </w:rPr>
        <w:t xml:space="preserve">agente de interface </w:t>
      </w:r>
      <w:r w:rsidR="00DF7882">
        <w:t>para o aplicativo de mensagens Telegram. Somente este agente já seria o suficiente para o funcionamento do SAP, entretanto, foi desenvolvido um</w:t>
      </w:r>
      <w:r w:rsidR="00C424C0">
        <w:t xml:space="preserve"> segundo</w:t>
      </w:r>
      <w:r w:rsidR="00DF7882">
        <w:t xml:space="preserve"> agente de interface para o aplicativo de troca de mensagens Messenger como prova de conceito de que a implantação de um novo agente de interface não acarretará em nenhuma mudança nos outros módulos já desenvolvidos e para demonstrar a facilidade de migrar ou adicionar novos meios de comunicação ao SAP. </w:t>
      </w:r>
      <w:r w:rsidR="00655E7E">
        <w:t>Ambos agentes foram desenvolvidos utilizando a linguagem de programação JavaScript</w:t>
      </w:r>
      <w:r w:rsidR="00D40617">
        <w:t>.</w:t>
      </w:r>
    </w:p>
    <w:p w14:paraId="78C3753A" w14:textId="77777777" w:rsidR="00DD6809" w:rsidRDefault="00DD6809" w:rsidP="00B5782F">
      <w:pPr>
        <w:pStyle w:val="Paragrafo"/>
      </w:pPr>
    </w:p>
    <w:p w14:paraId="04766D4C" w14:textId="61D6BC08" w:rsidR="00DD6809" w:rsidRDefault="00BB105D" w:rsidP="000C7873">
      <w:pPr>
        <w:pStyle w:val="Ttulo3"/>
      </w:pPr>
      <w:bookmarkStart w:id="25" w:name="_Toc532173217"/>
      <w:r>
        <w:t>Agente de Interface do</w:t>
      </w:r>
      <w:r w:rsidR="00CE1574">
        <w:t xml:space="preserve"> </w:t>
      </w:r>
      <w:r w:rsidR="00DD6809">
        <w:t>Telegram</w:t>
      </w:r>
      <w:bookmarkEnd w:id="25"/>
    </w:p>
    <w:p w14:paraId="4E4B9E07" w14:textId="77777777" w:rsidR="00DD6809" w:rsidRDefault="00DD6809" w:rsidP="00B5782F">
      <w:pPr>
        <w:pStyle w:val="Paragrafo"/>
      </w:pPr>
    </w:p>
    <w:p w14:paraId="45FA4CD5" w14:textId="77777777" w:rsidR="00DD6809" w:rsidRDefault="00DD6809" w:rsidP="00B5782F">
      <w:pPr>
        <w:pStyle w:val="Paragrafo"/>
        <w:rPr>
          <w:rFonts w:cs="Arial"/>
          <w:color w:val="000000"/>
        </w:rPr>
      </w:pPr>
      <w:r>
        <w:rPr>
          <w:rFonts w:cs="Arial"/>
          <w:color w:val="000000"/>
        </w:rPr>
        <w:t xml:space="preserve">O Telegram é um aplicativo popular de troca de mensagens baseado em plataforma de código livre </w:t>
      </w:r>
      <w:r w:rsidRPr="00FE2E12">
        <w:fldChar w:fldCharType="begin" w:fldLock="1"/>
      </w:r>
      <w:r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FE2E12">
        <w:fldChar w:fldCharType="separate"/>
      </w:r>
      <w:r w:rsidRPr="00FE2E12">
        <w:rPr>
          <w:noProof/>
        </w:rPr>
        <w:t xml:space="preserve">(SUTIKNO </w:t>
      </w:r>
      <w:r w:rsidRPr="00FE2E12">
        <w:rPr>
          <w:i/>
          <w:noProof/>
        </w:rPr>
        <w:t>et al.</w:t>
      </w:r>
      <w:r w:rsidRPr="00FE2E12">
        <w:rPr>
          <w:noProof/>
        </w:rPr>
        <w:t>, 2016)</w:t>
      </w:r>
      <w:r w:rsidRPr="00FE2E12">
        <w:fldChar w:fldCharType="end"/>
      </w:r>
      <w:r w:rsidRPr="00FE2E12">
        <w:t xml:space="preserve">. </w:t>
      </w:r>
      <w:r>
        <w:rPr>
          <w:rFonts w:cs="Arial"/>
          <w:color w:val="000000"/>
        </w:rPr>
        <w:t xml:space="preserve">Ele foi escolhido para este projeto pois é uma aplicação gratuita e com uma interface simples, disponível para </w:t>
      </w:r>
      <w:r>
        <w:rPr>
          <w:rFonts w:cs="Arial"/>
          <w:i/>
          <w:iCs/>
          <w:color w:val="000000"/>
        </w:rPr>
        <w:t>smartphones</w:t>
      </w:r>
      <w:r>
        <w:rPr>
          <w:rFonts w:cs="Arial"/>
          <w:color w:val="000000"/>
        </w:rPr>
        <w:t xml:space="preserve"> e computadores pessoais com aplicação </w:t>
      </w:r>
      <w:r>
        <w:rPr>
          <w:rFonts w:cs="Arial"/>
          <w:i/>
          <w:iCs/>
          <w:color w:val="000000"/>
        </w:rPr>
        <w:t>desktop</w:t>
      </w:r>
      <w:r>
        <w:rPr>
          <w:rFonts w:cs="Arial"/>
          <w:color w:val="000000"/>
        </w:rPr>
        <w:t xml:space="preserve"> ou aplicação </w:t>
      </w:r>
      <w:r>
        <w:rPr>
          <w:rFonts w:cs="Arial"/>
          <w:i/>
          <w:iCs/>
          <w:color w:val="000000"/>
        </w:rPr>
        <w:t>web</w:t>
      </w:r>
      <w:r>
        <w:rPr>
          <w:rFonts w:cs="Arial"/>
          <w:color w:val="000000"/>
        </w:rPr>
        <w:t>.</w:t>
      </w:r>
    </w:p>
    <w:p w14:paraId="2E625C80" w14:textId="77777777" w:rsidR="00DD6809" w:rsidRDefault="00DD6809" w:rsidP="00B5782F">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0E835B2B" w14:textId="77777777" w:rsidR="00DD6809" w:rsidRPr="00FE2E12" w:rsidRDefault="00DD6809" w:rsidP="00B5782F">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lastRenderedPageBreak/>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1FEE1795" w14:textId="77777777" w:rsidR="008F3728" w:rsidRDefault="008F3728" w:rsidP="00B5782F">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00604566" w14:textId="34F1E6D6" w:rsidR="00424329" w:rsidRDefault="00D4644B" w:rsidP="00B5782F">
      <w:pPr>
        <w:pStyle w:val="Paragrafo"/>
      </w:pPr>
      <w:r>
        <w:t xml:space="preserve">Este agente de interface foi desenvolvido utilizando o </w:t>
      </w:r>
      <w:r>
        <w:rPr>
          <w:i/>
          <w:iCs/>
        </w:rPr>
        <w:t>framework</w:t>
      </w:r>
      <w:r>
        <w:t xml:space="preserve"> TGFancy. </w:t>
      </w:r>
      <w:r w:rsidR="005463EF">
        <w:t xml:space="preserve">A escolha de trabalhar a partir de um </w:t>
      </w:r>
      <w:r w:rsidR="005463EF">
        <w:rPr>
          <w:i/>
          <w:iCs/>
        </w:rPr>
        <w:t>framework</w:t>
      </w:r>
      <w:r w:rsidR="005463EF">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523C1469" w14:textId="48DC255D" w:rsidR="003A3B4F" w:rsidRDefault="0037144D" w:rsidP="00B5782F">
      <w:pPr>
        <w:pStyle w:val="Paragrafo"/>
      </w:pPr>
      <w:r>
        <w:t>O</w:t>
      </w:r>
      <w:r w:rsidR="003A3B4F">
        <w:t xml:space="preserve"> passo seguinte para a implementação foi a criação de um novo </w:t>
      </w:r>
      <w:r w:rsidR="003A3B4F">
        <w:rPr>
          <w:i/>
          <w:iCs/>
        </w:rPr>
        <w:t>bot</w:t>
      </w:r>
      <w:r w:rsidR="003A3B4F">
        <w:t xml:space="preserve">. Foi requisitado ao BotFather um novo </w:t>
      </w:r>
      <w:r w:rsidR="003A3B4F">
        <w:rPr>
          <w:i/>
          <w:iCs/>
        </w:rPr>
        <w:t>bot</w:t>
      </w:r>
      <w:r w:rsidR="003A3B4F">
        <w:t xml:space="preserve"> com o nome “Lana” e nome de usuário “lana_pa_bot” e juntamente a confirmação de criação do novo </w:t>
      </w:r>
      <w:r w:rsidR="003A3B4F">
        <w:rPr>
          <w:i/>
          <w:iCs/>
        </w:rPr>
        <w:t>bot</w:t>
      </w:r>
      <w:r w:rsidR="003A3B4F">
        <w:t xml:space="preserve"> foi recebido o </w:t>
      </w:r>
      <w:r w:rsidR="003A3B4F">
        <w:rPr>
          <w:i/>
          <w:iCs/>
        </w:rPr>
        <w:t>token</w:t>
      </w:r>
      <w:r w:rsidR="003A3B4F">
        <w:t xml:space="preserve"> de acesso dele.</w:t>
      </w:r>
    </w:p>
    <w:p w14:paraId="65E7D423" w14:textId="2DAD8156" w:rsidR="003A3B4F" w:rsidRDefault="003A3B4F" w:rsidP="00B5782F">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w:t>
      </w:r>
      <w:r w:rsidR="00104789">
        <w:t>tornar um agente de interface do SAP</w:t>
      </w:r>
      <w:r>
        <w:t>. O TGFancy fornece eventos que são ativados ao receber novas mensagens e ao ativar um destes eventos ele pode realizar a chamada de uma outra função passando para ela a mensagem recebida e as informações de usuário.</w:t>
      </w:r>
    </w:p>
    <w:p w14:paraId="09C2344F" w14:textId="77777777" w:rsidR="003A3B4F" w:rsidRDefault="003A3B4F" w:rsidP="00B5782F">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7A5D7C42" w14:textId="77777777" w:rsidR="003A3B4F" w:rsidRDefault="003A3B4F" w:rsidP="00B5782F">
      <w:pPr>
        <w:pStyle w:val="Paragrafo"/>
      </w:pPr>
      <w:r>
        <w:t xml:space="preserve">Após implementar a funcionalidade de encaminhamento de mensagens, foi criado um ponto de acesso chamado “sendMessageEndpoint”, este recebe uma requisição, que segue o padrão da IDL do AP, encaminha a mensagem recebida na </w:t>
      </w:r>
      <w:r>
        <w:lastRenderedPageBreak/>
        <w:t>requisição para o usuário de destino e por fim responde se houve algum erro ao encaminhar a mensagem.</w:t>
      </w:r>
    </w:p>
    <w:p w14:paraId="61D772FE" w14:textId="77777777" w:rsidR="003509D8" w:rsidRDefault="003509D8" w:rsidP="00B5782F">
      <w:pPr>
        <w:pStyle w:val="Paragrafo"/>
      </w:pPr>
    </w:p>
    <w:p w14:paraId="6BE4C95C" w14:textId="401BE5E7" w:rsidR="002A6185" w:rsidRDefault="008E35BE" w:rsidP="002A6185">
      <w:pPr>
        <w:pStyle w:val="Ttulo3"/>
      </w:pPr>
      <w:bookmarkStart w:id="26" w:name="_Toc532173218"/>
      <w:r>
        <w:t xml:space="preserve">Agente de Interface do </w:t>
      </w:r>
      <w:r w:rsidR="002A6185">
        <w:t>Messenger</w:t>
      </w:r>
      <w:bookmarkEnd w:id="26"/>
    </w:p>
    <w:p w14:paraId="430DC6AF" w14:textId="77777777" w:rsidR="002A6185" w:rsidRDefault="002A6185" w:rsidP="00B5782F">
      <w:pPr>
        <w:pStyle w:val="Paragrafo"/>
      </w:pPr>
    </w:p>
    <w:p w14:paraId="028BEF96" w14:textId="77777777" w:rsidR="002A6185" w:rsidRDefault="002A6185" w:rsidP="00B5782F">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4D72EFF5" w14:textId="77777777" w:rsidR="002A6185" w:rsidRPr="00FE2E12" w:rsidRDefault="002A6185" w:rsidP="00B5782F">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Após a criação da aplicação pelo painel é necessário a configuração de chaves de autenticação para que o </w:t>
      </w:r>
      <w:r>
        <w:rPr>
          <w:i/>
          <w:iCs/>
        </w:rPr>
        <w:t>bot</w:t>
      </w:r>
      <w:r>
        <w:t xml:space="preserve"> tenha acesso as funcionalidades do Messenger.</w:t>
      </w:r>
    </w:p>
    <w:p w14:paraId="4D6C7920" w14:textId="77777777" w:rsidR="002A6185" w:rsidRDefault="002A6185" w:rsidP="00B5782F">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HTTP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717E56A2" w14:textId="77777777" w:rsidR="002D6ACE" w:rsidRDefault="002D6ACE" w:rsidP="00B5782F">
      <w:pPr>
        <w:pStyle w:val="Paragrafo"/>
      </w:pPr>
      <w:r>
        <w:t xml:space="preserve">Para criar o </w:t>
      </w:r>
      <w:r>
        <w:rPr>
          <w:iCs/>
        </w:rPr>
        <w:t>agente de interface</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16CE7672" w14:textId="77777777" w:rsidR="002D6ACE" w:rsidRDefault="002D6ACE" w:rsidP="00B5782F">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w:t>
      </w:r>
      <w:r>
        <w:lastRenderedPageBreak/>
        <w:t>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09A2B4FB" w14:textId="77777777" w:rsidR="002D6ACE" w:rsidRDefault="002D6ACE" w:rsidP="00B5782F">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4205B230" w14:textId="77777777" w:rsidR="002D6ACE" w:rsidRDefault="002D6ACE" w:rsidP="00B5782F">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68D9AF4" w14:textId="6F91AD55" w:rsidR="002D6ACE" w:rsidRDefault="002D6ACE" w:rsidP="00B5782F">
      <w:pPr>
        <w:pStyle w:val="Paragrafo"/>
      </w:pPr>
      <w:r>
        <w:t>A implementação deste agente de interface também seguiu os padrões estabelecidos pela IDL da AP, a fim de manter um meio de comunicação funcional entre os módulos.</w:t>
      </w:r>
    </w:p>
    <w:p w14:paraId="03270CF4" w14:textId="77777777" w:rsidR="00600369" w:rsidRDefault="00600369" w:rsidP="00B5782F">
      <w:pPr>
        <w:pStyle w:val="Paragrafo"/>
      </w:pPr>
    </w:p>
    <w:p w14:paraId="6C3C36C0" w14:textId="4ACE1ADB" w:rsidR="0077004E" w:rsidRDefault="0077004E" w:rsidP="009550C3">
      <w:pPr>
        <w:pStyle w:val="Ttulo3"/>
      </w:pPr>
      <w:bookmarkStart w:id="27" w:name="_Toc532173219"/>
      <w:r>
        <w:t>JavaScript</w:t>
      </w:r>
      <w:bookmarkEnd w:id="27"/>
    </w:p>
    <w:p w14:paraId="5D0D49BA" w14:textId="77777777" w:rsidR="0077004E" w:rsidRDefault="0077004E" w:rsidP="00B5782F">
      <w:pPr>
        <w:pStyle w:val="Paragrafo"/>
      </w:pPr>
    </w:p>
    <w:p w14:paraId="61D25D94" w14:textId="77777777" w:rsidR="0077004E" w:rsidRPr="00753373" w:rsidRDefault="0077004E" w:rsidP="00B5782F">
      <w:pPr>
        <w:pStyle w:val="Paragrafo"/>
        <w:rPr>
          <w:b/>
        </w:rPr>
      </w:pPr>
      <w:r w:rsidRPr="00753373">
        <w:t xml:space="preserve">JavaScript é uma linguagem de programação de alto nível, dinâmica, não tipificada, interpretada, que fornece os todos os recursos necessários para ser orientada a objeto e funcional </w:t>
      </w:r>
      <w:r w:rsidRPr="00753373">
        <w:fldChar w:fldCharType="begin" w:fldLock="1"/>
      </w:r>
      <w:r w:rsidRPr="00753373">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Pr="00753373">
        <w:fldChar w:fldCharType="separate"/>
      </w:r>
      <w:r w:rsidRPr="00753373">
        <w:rPr>
          <w:noProof/>
        </w:rPr>
        <w:t>(FLANAGAN, 2011)</w:t>
      </w:r>
      <w:r w:rsidRPr="00753373">
        <w:fldChar w:fldCharType="end"/>
      </w:r>
      <w:r w:rsidRPr="00753373">
        <w:t xml:space="preserve">. Originalmente ela foi criada como parte dos navegadores </w:t>
      </w:r>
      <w:r w:rsidRPr="00753373">
        <w:rPr>
          <w:i/>
        </w:rPr>
        <w:t>web</w:t>
      </w:r>
      <w:r w:rsidRPr="00753373">
        <w:t xml:space="preserve"> para execução de instruções </w:t>
      </w:r>
      <w:r w:rsidRPr="00753373">
        <w:rPr>
          <w:i/>
        </w:rPr>
        <w:t xml:space="preserve">client-side, </w:t>
      </w:r>
      <w:r w:rsidRPr="00753373">
        <w:t>utilizando o interpretador de JavaScript do Google conhecido como V8.</w:t>
      </w:r>
    </w:p>
    <w:p w14:paraId="5E5CDE04" w14:textId="77777777" w:rsidR="0077004E" w:rsidRDefault="0077004E" w:rsidP="00B5782F">
      <w:pPr>
        <w:pStyle w:val="Paragrafo"/>
      </w:pPr>
      <w:r>
        <w:t xml:space="preserve">Entretanto com o objetivo de tornar JavaScript uma linguagem que possa ser executada </w:t>
      </w:r>
      <w:r>
        <w:rPr>
          <w:i/>
        </w:rPr>
        <w:t>server-side</w:t>
      </w:r>
      <w:r>
        <w:t xml:space="preserve"> foi criado o Node.JS,</w:t>
      </w:r>
      <w:r w:rsidRPr="00753373">
        <w:t xml:space="preserve"> um interpretador </w:t>
      </w:r>
      <w:r w:rsidRPr="00753373">
        <w:rPr>
          <w:i/>
        </w:rPr>
        <w:t>server-side</w:t>
      </w:r>
      <w:r w:rsidRPr="00753373">
        <w:t xml:space="preserve"> de JavaScript</w:t>
      </w:r>
      <w:r>
        <w:t>,</w:t>
      </w:r>
      <w:r w:rsidRPr="00753373">
        <w:t xml:space="preserve"> baseado na implementação do V8</w:t>
      </w:r>
      <w:r>
        <w:t xml:space="preserve">, </w:t>
      </w:r>
      <w:r w:rsidRPr="00753373">
        <w:t>com ênfase em fornecer um bom desempenho e baixo consumo de memória</w:t>
      </w:r>
      <w:r w:rsidRPr="00753373">
        <w:fldChar w:fldCharType="begin" w:fldLock="1"/>
      </w:r>
      <w:r w:rsidRPr="00753373">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fldChar w:fldCharType="separate"/>
      </w:r>
      <w:r w:rsidRPr="00753373">
        <w:rPr>
          <w:noProof/>
        </w:rPr>
        <w:t>(TILKOV; VINOSKI, 2010)</w:t>
      </w:r>
      <w:r w:rsidRPr="00753373">
        <w:fldChar w:fldCharType="end"/>
      </w:r>
      <w:r>
        <w:t>.</w:t>
      </w:r>
    </w:p>
    <w:p w14:paraId="2BBE24D5" w14:textId="77777777" w:rsidR="0077004E" w:rsidRDefault="0077004E" w:rsidP="00B5782F">
      <w:pPr>
        <w:pStyle w:val="Paragrafo"/>
      </w:pPr>
      <w:r>
        <w:lastRenderedPageBreak/>
        <w:t xml:space="preserve">Com o Node.JS é possível criar aplicações </w:t>
      </w:r>
      <w:r>
        <w:rPr>
          <w:i/>
        </w:rPr>
        <w:t>web</w:t>
      </w:r>
      <w:r>
        <w:t xml:space="preserve"> ou desktop inteiramente em JavaScript, sem a necessidade de uma outra linguagem </w:t>
      </w:r>
      <w:r>
        <w:rPr>
          <w:i/>
        </w:rPr>
        <w:t>server-side</w:t>
      </w:r>
      <w:r>
        <w:t>.</w:t>
      </w:r>
    </w:p>
    <w:p w14:paraId="2B11FA3D" w14:textId="7C6F592C" w:rsidR="00600369" w:rsidRPr="00FE2E12" w:rsidRDefault="0077004E" w:rsidP="00B5782F">
      <w:pPr>
        <w:pStyle w:val="Paragrafo"/>
      </w:pPr>
      <w:r>
        <w:t xml:space="preserve">JavaScript foi escolhido para este projeto devido a possibilidade de uso dos </w:t>
      </w:r>
      <w:r>
        <w:rPr>
          <w:i/>
        </w:rPr>
        <w:t>frameworks</w:t>
      </w:r>
      <w:r>
        <w:t xml:space="preserve"> TGFancy e BootBot disponíveis para a linguagem, o seu alto desempenho e a abstração de instruções mais complexas, visto que esta é uma linguagem de alto nível.</w:t>
      </w:r>
    </w:p>
    <w:p w14:paraId="462F6D4D" w14:textId="77777777" w:rsidR="003019F0" w:rsidRDefault="003019F0" w:rsidP="00B5782F">
      <w:pPr>
        <w:pStyle w:val="Paragrafo"/>
      </w:pPr>
    </w:p>
    <w:p w14:paraId="75FB4A7A" w14:textId="0995F385" w:rsidR="006A2EED" w:rsidRDefault="006A2EED" w:rsidP="006A2EED">
      <w:pPr>
        <w:pStyle w:val="Ttulo2"/>
      </w:pPr>
      <w:bookmarkStart w:id="28" w:name="_Toc532173220"/>
      <w:r>
        <w:t>Entendimento de Linguagem Natural</w:t>
      </w:r>
      <w:bookmarkEnd w:id="28"/>
    </w:p>
    <w:p w14:paraId="19777087" w14:textId="77777777" w:rsidR="00BF1766" w:rsidRPr="00FE2E12" w:rsidRDefault="00BF1766" w:rsidP="00B5782F">
      <w:pPr>
        <w:pStyle w:val="Paragrafo"/>
      </w:pPr>
    </w:p>
    <w:p w14:paraId="1882C7BB" w14:textId="4C560E15" w:rsidR="00BF1766" w:rsidRDefault="00202541" w:rsidP="00B5782F">
      <w:pPr>
        <w:pStyle w:val="Paragrafo"/>
      </w:pPr>
      <w:r>
        <w:t>Como</w:t>
      </w:r>
      <w:r w:rsidR="00C23D09">
        <w:t xml:space="preserve"> a</w:t>
      </w:r>
      <w:r w:rsidR="00BF1766">
        <w:t xml:space="preserve"> comunicação entre usuário e assistente pessoal </w:t>
      </w:r>
      <w:r>
        <w:t>sera</w:t>
      </w:r>
      <w:r w:rsidR="00BF1766">
        <w:t xml:space="preserve"> realizada por meio da troca de mensagens de texto</w:t>
      </w:r>
      <w:r w:rsidR="00957EC8">
        <w:t xml:space="preserve"> com linguagem humana</w:t>
      </w:r>
      <w:r w:rsidR="00BF1766">
        <w:t xml:space="preserve">, faz-se necessário </w:t>
      </w:r>
      <w:r w:rsidR="00883DC6">
        <w:t>estabelecer o entendimento entre as necessidades do usuário e as ações que possam ser realizadas pelo SAP</w:t>
      </w:r>
      <w:r w:rsidR="00991444">
        <w:t xml:space="preserve"> por meio do processamento de linguagem natural</w:t>
      </w:r>
      <w:r w:rsidR="00883DC6">
        <w:t>.</w:t>
      </w:r>
    </w:p>
    <w:p w14:paraId="06E7B5CE" w14:textId="24F21C27" w:rsidR="00BF1766" w:rsidRDefault="00BF1766" w:rsidP="00B5782F">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r w:rsidR="00BB48E0">
        <w:t xml:space="preserve"> </w:t>
      </w:r>
      <w:r w:rsidR="00FB6704">
        <w:t>A implementação deste módulo foi realizada a partir do serviço Watson Assistant.</w:t>
      </w:r>
    </w:p>
    <w:p w14:paraId="119E747E" w14:textId="77777777" w:rsidR="00BF1766" w:rsidRPr="00BF1766" w:rsidRDefault="00BF1766" w:rsidP="00B5782F">
      <w:pPr>
        <w:pStyle w:val="Paragrafo"/>
      </w:pPr>
    </w:p>
    <w:p w14:paraId="7F808896" w14:textId="357967A5" w:rsidR="007E216C" w:rsidRDefault="00743469" w:rsidP="008478D9">
      <w:pPr>
        <w:pStyle w:val="Ttulo3"/>
      </w:pPr>
      <w:bookmarkStart w:id="29" w:name="_Ref532163128"/>
      <w:bookmarkStart w:id="30" w:name="_Toc532173221"/>
      <w:r>
        <w:t>Watson Assistant</w:t>
      </w:r>
      <w:bookmarkEnd w:id="29"/>
      <w:bookmarkEnd w:id="30"/>
    </w:p>
    <w:p w14:paraId="13933849" w14:textId="77777777" w:rsidR="00F958C1" w:rsidRDefault="00F958C1" w:rsidP="00B5782F">
      <w:pPr>
        <w:pStyle w:val="Paragrafo"/>
      </w:pPr>
    </w:p>
    <w:p w14:paraId="2DFAE6B6" w14:textId="0D71AF9C" w:rsidR="00813A63" w:rsidRDefault="00F958C1" w:rsidP="00B5782F">
      <w:pPr>
        <w:pStyle w:val="Paragrafo"/>
      </w:pPr>
      <w:r>
        <w:t>Anteriormente conhecido como Watson Conversation, em 2016, foi criado o serviço Watson Assistant.</w:t>
      </w:r>
      <w:r w:rsidR="00F43255">
        <w:t xml:space="preserve"> </w:t>
      </w:r>
      <w:r w:rsidR="00136527">
        <w:t>Disponibilizado pelo IBM Watson</w:t>
      </w:r>
      <w:r w:rsidR="00F43255">
        <w:t xml:space="preserve"> </w:t>
      </w:r>
      <w:r w:rsidR="00136527">
        <w:t>por meio da</w:t>
      </w:r>
      <w:r w:rsidR="00F43255">
        <w:t xml:space="preserve"> plataforma IBM Cloud</w:t>
      </w:r>
      <w:r w:rsidR="00136527">
        <w:t>, c</w:t>
      </w:r>
      <w:r>
        <w:t xml:space="preserve">om este serviço é possível construir soluções que entendam linguagem natural e responda de maneira similar a uma conversa entre humanos </w:t>
      </w:r>
      <w:r w:rsidRPr="00FE2E12">
        <w:fldChar w:fldCharType="begin" w:fldLock="1"/>
      </w:r>
      <w:r>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FE2E12">
        <w:fldChar w:fldCharType="separate"/>
      </w:r>
      <w:r w:rsidRPr="00FE2E12">
        <w:rPr>
          <w:noProof/>
        </w:rPr>
        <w:t>(MILLER, 2017)</w:t>
      </w:r>
      <w:r w:rsidRPr="00FE2E12">
        <w:fldChar w:fldCharType="end"/>
      </w:r>
      <w:r w:rsidR="00A31F7B">
        <w:t>.</w:t>
      </w:r>
    </w:p>
    <w:p w14:paraId="5D6A9ED4" w14:textId="112E03F9" w:rsidR="00813A63" w:rsidRPr="00FE2E12" w:rsidRDefault="00813A63" w:rsidP="00B5782F">
      <w:pPr>
        <w:pStyle w:val="Paragrafo"/>
      </w:pPr>
      <w:r>
        <w:t xml:space="preserve">Serviços similares são disponibilizados por outras empresas, como, por exemplo, o Google DialogFlow, entretanto, para este projeto </w:t>
      </w:r>
      <w:r w:rsidR="00583C08">
        <w:t xml:space="preserve">optou-se </w:t>
      </w:r>
      <w:r w:rsidR="005A3DB6">
        <w:t>pelo</w:t>
      </w:r>
      <w:r>
        <w:t xml:space="preserve"> IBM Watson Assistant</w:t>
      </w:r>
      <w:r w:rsidR="00E20A5D">
        <w:t>,</w:t>
      </w:r>
      <w:r>
        <w:t xml:space="preserve"> </w:t>
      </w:r>
      <w:r w:rsidR="00EB2EE7">
        <w:t>pois este apresentou uma interface mais amigável para a configuração do serviço, em conjunto a</w:t>
      </w:r>
      <w:r>
        <w:t xml:space="preserve"> </w:t>
      </w:r>
      <w:r w:rsidR="00EB2EE7">
        <w:t>possibilidade de</w:t>
      </w:r>
      <w:r>
        <w:t xml:space="preserve"> criar uma conta gratuita para utilizar o sistema</w:t>
      </w:r>
      <w:r w:rsidR="00EB2EE7">
        <w:t>.</w:t>
      </w:r>
    </w:p>
    <w:p w14:paraId="10B9D3CC" w14:textId="77777777" w:rsidR="00F958C1" w:rsidRDefault="00F958C1" w:rsidP="00B5782F">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lastRenderedPageBreak/>
        <w:t xml:space="preserve">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43FF00D1" w14:textId="77777777" w:rsidR="00F958C1" w:rsidRDefault="00F958C1" w:rsidP="00B5782F">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p>
    <w:p w14:paraId="28CF253F" w14:textId="77777777" w:rsidR="00F958C1" w:rsidRDefault="00F958C1" w:rsidP="00B5782F">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146440F4" w14:textId="57C14898" w:rsidR="00F958C1" w:rsidRDefault="00F958C1" w:rsidP="00B5782F">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Pr="00FE2E12">
        <w:t xml:space="preserve">. </w:t>
      </w:r>
    </w:p>
    <w:p w14:paraId="4196FFB7" w14:textId="46A5F6E8" w:rsidR="00BE2580" w:rsidRDefault="007903FB" w:rsidP="00B5782F">
      <w:pPr>
        <w:pStyle w:val="Paragrafo"/>
      </w:pPr>
      <w:r>
        <w:t xml:space="preserve">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1419EA">
        <w:t xml:space="preserve"> </w:t>
      </w:r>
      <w:r w:rsidR="001419EA">
        <w:fldChar w:fldCharType="begin"/>
      </w:r>
      <w:r w:rsidR="001419EA">
        <w:instrText xml:space="preserve"> REF _Ref532161102 \h </w:instrText>
      </w:r>
      <w:r w:rsidR="001419EA">
        <w:fldChar w:fldCharType="separate"/>
      </w:r>
      <w:r w:rsidR="001419EA">
        <w:t xml:space="preserve">Figura </w:t>
      </w:r>
      <w:r w:rsidR="001419EA">
        <w:rPr>
          <w:noProof/>
        </w:rPr>
        <w:t>1</w:t>
      </w:r>
      <w:r w:rsidR="001419EA">
        <w:fldChar w:fldCharType="end"/>
      </w:r>
      <w:r w:rsidRPr="00FE2E12">
        <w:t>.</w:t>
      </w:r>
    </w:p>
    <w:p w14:paraId="6DBD9EDB" w14:textId="0925BDA0" w:rsidR="00DD0F09" w:rsidRDefault="00C92972" w:rsidP="00B5782F">
      <w:pPr>
        <w:pStyle w:val="Paragrafo"/>
      </w:pPr>
      <w:r>
        <w:t>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este problema foi resolvido posteriormente de forma manual no módulo de assistente pessoal.</w:t>
      </w:r>
    </w:p>
    <w:p w14:paraId="614306E9" w14:textId="77777777" w:rsidR="006F58FC" w:rsidRDefault="006F58FC" w:rsidP="00B5782F">
      <w:pPr>
        <w:pStyle w:val="Paragrafo"/>
      </w:pPr>
    </w:p>
    <w:p w14:paraId="29376F99" w14:textId="77777777" w:rsidR="008C4DFB" w:rsidRDefault="008C4DFB" w:rsidP="00B5782F">
      <w:pPr>
        <w:pStyle w:val="Paragrafo"/>
      </w:pPr>
    </w:p>
    <w:p w14:paraId="4EC0FA47" w14:textId="77777777" w:rsidR="008C4DFB" w:rsidRPr="00FE2E12" w:rsidRDefault="008C4DFB" w:rsidP="00B5782F">
      <w:pPr>
        <w:pStyle w:val="Paragrafo"/>
      </w:pPr>
    </w:p>
    <w:p w14:paraId="78EC4329" w14:textId="60F5C68D" w:rsidR="007903FB" w:rsidRDefault="007903FB" w:rsidP="000C5E8A">
      <w:pPr>
        <w:pStyle w:val="Legenda"/>
      </w:pPr>
      <w:bookmarkStart w:id="31" w:name="_Ref532161102"/>
      <w:bookmarkStart w:id="32" w:name="_Toc532173169"/>
      <w:r>
        <w:lastRenderedPageBreak/>
        <w:t xml:space="preserve">Figura </w:t>
      </w:r>
      <w:fldSimple w:instr=" SEQ Figura \* ARABIC ">
        <w:r w:rsidR="000B2CC1">
          <w:rPr>
            <w:noProof/>
          </w:rPr>
          <w:t>1</w:t>
        </w:r>
      </w:fldSimple>
      <w:bookmarkEnd w:id="31"/>
      <w:r>
        <w:t xml:space="preserve"> - Painel do serviço Watson Assistant com algumas Intents criadas para o workspace Lana.</w:t>
      </w:r>
      <w:bookmarkEnd w:id="32"/>
    </w:p>
    <w:p w14:paraId="73CE3291" w14:textId="77777777" w:rsidR="006F58FC" w:rsidRPr="006F58FC" w:rsidRDefault="006F58FC" w:rsidP="006F58FC">
      <w:pPr>
        <w:spacing w:line="240" w:lineRule="auto"/>
      </w:pPr>
    </w:p>
    <w:p w14:paraId="1AD975A8" w14:textId="77777777" w:rsidR="007903FB" w:rsidRDefault="007903FB" w:rsidP="007903FB">
      <w:pPr>
        <w:keepNext/>
        <w:spacing w:line="240" w:lineRule="auto"/>
        <w:jc w:val="center"/>
        <w:rPr>
          <w:rFonts w:cs="Arial"/>
        </w:rPr>
      </w:pPr>
      <w:r w:rsidRPr="00FE2E12">
        <w:rPr>
          <w:rFonts w:cs="Arial"/>
          <w:noProof/>
          <w:lang w:eastAsia="pt-BR"/>
        </w:rPr>
        <w:drawing>
          <wp:inline distT="0" distB="0" distL="0" distR="0" wp14:anchorId="3DB4A494" wp14:editId="561AA88F">
            <wp:extent cx="5314837" cy="26280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747" t="4107" r="3747" b="9883"/>
                    <a:stretch/>
                  </pic:blipFill>
                  <pic:spPr bwMode="auto">
                    <a:xfrm>
                      <a:off x="0" y="0"/>
                      <a:ext cx="5324960" cy="2633006"/>
                    </a:xfrm>
                    <a:prstGeom prst="rect">
                      <a:avLst/>
                    </a:prstGeom>
                    <a:ln>
                      <a:noFill/>
                    </a:ln>
                    <a:extLst>
                      <a:ext uri="{53640926-AAD7-44D8-BBD7-CCE9431645EC}">
                        <a14:shadowObscured xmlns:a14="http://schemas.microsoft.com/office/drawing/2010/main"/>
                      </a:ext>
                    </a:extLst>
                  </pic:spPr>
                </pic:pic>
              </a:graphicData>
            </a:graphic>
          </wp:inline>
        </w:drawing>
      </w:r>
    </w:p>
    <w:p w14:paraId="238367F4" w14:textId="77777777" w:rsidR="007903FB" w:rsidRDefault="007903FB" w:rsidP="007903FB">
      <w:pPr>
        <w:keepNext/>
        <w:spacing w:line="240" w:lineRule="auto"/>
        <w:jc w:val="center"/>
        <w:rPr>
          <w:rFonts w:cs="Arial"/>
        </w:rPr>
      </w:pPr>
    </w:p>
    <w:p w14:paraId="6D346884" w14:textId="7822D78C" w:rsidR="007903FB" w:rsidRDefault="007903FB" w:rsidP="00F77788">
      <w:pPr>
        <w:keepNext/>
        <w:spacing w:line="240" w:lineRule="auto"/>
        <w:jc w:val="center"/>
        <w:rPr>
          <w:rFonts w:cs="Arial"/>
          <w:sz w:val="20"/>
          <w:szCs w:val="20"/>
        </w:rPr>
      </w:pPr>
      <w:r>
        <w:rPr>
          <w:rFonts w:cs="Arial"/>
          <w:sz w:val="20"/>
          <w:szCs w:val="20"/>
        </w:rPr>
        <w:t>Fonte: elaborado pelo autor.</w:t>
      </w:r>
    </w:p>
    <w:p w14:paraId="4653248E" w14:textId="77777777" w:rsidR="00F77788" w:rsidRPr="00F77788" w:rsidRDefault="00F77788" w:rsidP="00B5782F">
      <w:pPr>
        <w:pStyle w:val="Paragrafo"/>
      </w:pPr>
    </w:p>
    <w:p w14:paraId="5C4E4A63" w14:textId="0CB8B8BA" w:rsidR="008C4DFB" w:rsidRDefault="008C4DFB" w:rsidP="00B5782F">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Pr="00FE2E12">
        <w:t>.</w:t>
      </w:r>
    </w:p>
    <w:p w14:paraId="651C7C2C" w14:textId="75713E9C" w:rsidR="00F958C1" w:rsidRPr="00FE2E12" w:rsidRDefault="00F958C1" w:rsidP="00B5782F">
      <w:pPr>
        <w:pStyle w:val="Paragrafo"/>
      </w:pPr>
      <w:r>
        <w:t xml:space="preserve">Por exemplo, uma </w:t>
      </w:r>
      <w:r>
        <w:rPr>
          <w:i/>
          <w:iCs/>
        </w:rPr>
        <w:t>Entitie</w:t>
      </w:r>
      <w:r>
        <w:t xml:space="preserve"> “aeroportos_brasil” pode ser criada para identificar siglas dos aeroportos brasileiros em uma conversação, nesta </w:t>
      </w:r>
      <w:r>
        <w:rPr>
          <w:i/>
          <w:iCs/>
        </w:rPr>
        <w:t>Entitie</w:t>
      </w:r>
      <w:r>
        <w:t xml:space="preserve"> seria cadastrado o valor “aeroporto de Ilhéus” associado ao sinônimo “IOS”, desta maneira ao receber a mensagem “Chegarei no dia 20 de dezembro em IOS” o Watson Assistant reconhecerá na mensagem a data 20 de dezembro do ano corrente, a partir da </w:t>
      </w:r>
      <w:r>
        <w:rPr>
          <w:i/>
          <w:iCs/>
        </w:rPr>
        <w:t>Entitie</w:t>
      </w:r>
      <w:r>
        <w:t xml:space="preserve"> de sistema, e o aeroporto de Ilhéus a partir da </w:t>
      </w:r>
      <w:r>
        <w:rPr>
          <w:i/>
          <w:iCs/>
        </w:rPr>
        <w:t>Entitie</w:t>
      </w:r>
      <w:r>
        <w:t xml:space="preserve"> cadastrada. Um outro exemplo é a criação de uma </w:t>
      </w:r>
      <w:r>
        <w:rPr>
          <w:i/>
          <w:iCs/>
        </w:rPr>
        <w:t>Entitie</w:t>
      </w:r>
      <w:r>
        <w:t xml:space="preserve"> para a identificação de informações pessoais, neste caso seria incluído o valor como “telefone” e ao invés do uso de sinônimos é utilizado o reconhecimento de padrões, sendo assim é criado uma expressão regular que reconheça um número de telefone e ao enviar uma mensagem contendo um número de telefone qualquer para o serviço este valor é reconhecido podendo ser armazenado no contexto.</w:t>
      </w:r>
      <w:r w:rsidRPr="00FE2E12">
        <w:t xml:space="preserve"> </w:t>
      </w:r>
    </w:p>
    <w:p w14:paraId="24322D38" w14:textId="77777777" w:rsidR="0051587A" w:rsidRDefault="00E900CA" w:rsidP="00B5782F">
      <w:pPr>
        <w:pStyle w:val="Paragrafo"/>
      </w:pPr>
      <w:r>
        <w:lastRenderedPageBreak/>
        <w:t xml:space="preserve">Foram cadastradas novas </w:t>
      </w:r>
      <w:r>
        <w:rPr>
          <w:i/>
          <w:iCs/>
        </w:rPr>
        <w:t>Entities</w:t>
      </w:r>
      <w:r>
        <w:t xml:space="preserve"> para identificar informações necessárias à execução de um serviço e para o cadastro de usuário do SAP. </w:t>
      </w:r>
    </w:p>
    <w:p w14:paraId="017CB40B" w14:textId="77777777" w:rsidR="0051587A" w:rsidRDefault="0051587A" w:rsidP="00B5782F">
      <w:pPr>
        <w:pStyle w:val="Paragrafo"/>
      </w:pPr>
      <w:r>
        <w:t xml:space="preserve">Foi enfrentado um problema para identificar disciplinas da universidade pelo nome quando inserida em uma mensagem de texto sem nenhum tipo de marcação, visto que a UESC possui diversas disciplinas e cada uma tem um nome diferente, assim como os usuários poderiam escrever o nome de uma mesma disciplina de forma diferente ou abreviad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w:t>
      </w:r>
    </w:p>
    <w:p w14:paraId="7B76BCFE" w14:textId="418C8508" w:rsidR="00E900CA" w:rsidRDefault="00876C1A" w:rsidP="00B5782F">
      <w:pPr>
        <w:pStyle w:val="Paragrafo"/>
      </w:pPr>
      <w:r>
        <w:t>Portanto</w:t>
      </w:r>
      <w:r w:rsidR="0051587A">
        <w:t>, f</w:t>
      </w:r>
      <w:r w:rsidR="00E900CA">
        <w:t xml:space="preserve">oram criadas as </w:t>
      </w:r>
      <w:r w:rsidR="00E900CA">
        <w:rPr>
          <w:i/>
          <w:iCs/>
        </w:rPr>
        <w:t>Entities</w:t>
      </w:r>
      <w:r w:rsidR="00E900CA">
        <w:t xml:space="preserve"> para reconhecer códigos de disciplinas da UESC “sagres_info”, </w:t>
      </w:r>
      <w:r w:rsidR="00F21D46">
        <w:t xml:space="preserve">assim como, </w:t>
      </w:r>
      <w:r w:rsidR="00E900CA">
        <w:t>nome de usuário e senha do portal Sagres “usuario_sagres_info” e do próprio SAP “usuario_lana_info”, estas podem ser observadas na</w:t>
      </w:r>
      <w:r w:rsidR="005D6F73">
        <w:t xml:space="preserve"> </w:t>
      </w:r>
      <w:r w:rsidR="005D6F73">
        <w:fldChar w:fldCharType="begin"/>
      </w:r>
      <w:r w:rsidR="005D6F73">
        <w:instrText xml:space="preserve"> REF _Ref532161133 \h </w:instrText>
      </w:r>
      <w:r w:rsidR="005D6F73">
        <w:fldChar w:fldCharType="separate"/>
      </w:r>
      <w:r w:rsidR="005D6F73">
        <w:t xml:space="preserve">Figura </w:t>
      </w:r>
      <w:r w:rsidR="005D6F73">
        <w:rPr>
          <w:noProof/>
        </w:rPr>
        <w:t>2</w:t>
      </w:r>
      <w:r w:rsidR="005D6F73">
        <w:fldChar w:fldCharType="end"/>
      </w:r>
      <w:r w:rsidR="00E900CA">
        <w:t>.</w:t>
      </w:r>
    </w:p>
    <w:p w14:paraId="780EE8F3" w14:textId="77777777" w:rsidR="0042707D" w:rsidRDefault="0042707D" w:rsidP="00B5782F">
      <w:pPr>
        <w:pStyle w:val="Paragrafo"/>
      </w:pPr>
    </w:p>
    <w:p w14:paraId="153D5476" w14:textId="6EB322E7" w:rsidR="00E900CA" w:rsidRDefault="00E900CA" w:rsidP="000C5E8A">
      <w:pPr>
        <w:pStyle w:val="Legenda"/>
      </w:pPr>
      <w:bookmarkStart w:id="33" w:name="_Ref532161133"/>
      <w:bookmarkStart w:id="34" w:name="_Toc532173170"/>
      <w:r>
        <w:t xml:space="preserve">Figura </w:t>
      </w:r>
      <w:fldSimple w:instr=" SEQ Figura \* ARABIC ">
        <w:r w:rsidR="000B2CC1">
          <w:rPr>
            <w:noProof/>
          </w:rPr>
          <w:t>2</w:t>
        </w:r>
      </w:fldSimple>
      <w:bookmarkEnd w:id="33"/>
      <w:r>
        <w:t xml:space="preserve"> - </w:t>
      </w:r>
      <w:r w:rsidRPr="00887222">
        <w:t xml:space="preserve">Painel do serviço Watson Assistant com </w:t>
      </w:r>
      <w:r>
        <w:t>todas as Entities</w:t>
      </w:r>
      <w:r w:rsidRPr="00887222">
        <w:t xml:space="preserve"> criadas para o workspace Lana.</w:t>
      </w:r>
      <w:bookmarkEnd w:id="34"/>
    </w:p>
    <w:p w14:paraId="4FDB4915" w14:textId="77777777" w:rsidR="00495CEA" w:rsidRPr="00495CEA" w:rsidRDefault="00495CEA" w:rsidP="00495CEA">
      <w:pPr>
        <w:spacing w:line="240" w:lineRule="auto"/>
      </w:pPr>
    </w:p>
    <w:p w14:paraId="6CDDF3D4" w14:textId="77777777" w:rsidR="00E900CA" w:rsidRDefault="00E900CA" w:rsidP="00E900CA">
      <w:pPr>
        <w:keepNext/>
        <w:spacing w:line="240" w:lineRule="auto"/>
        <w:jc w:val="center"/>
        <w:rPr>
          <w:rFonts w:cs="Arial"/>
        </w:rPr>
      </w:pPr>
      <w:r w:rsidRPr="00FE2E12">
        <w:rPr>
          <w:rFonts w:cs="Arial"/>
          <w:noProof/>
          <w:lang w:eastAsia="pt-BR"/>
        </w:rPr>
        <w:drawing>
          <wp:inline distT="0" distB="0" distL="0" distR="0" wp14:anchorId="1EAD9F90" wp14:editId="2B8FB387">
            <wp:extent cx="5304883" cy="2484000"/>
            <wp:effectExtent l="0" t="0" r="3810" b="571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47" t="4656" r="3747" b="13897"/>
                    <a:stretch/>
                  </pic:blipFill>
                  <pic:spPr bwMode="auto">
                    <a:xfrm>
                      <a:off x="0" y="0"/>
                      <a:ext cx="5324960" cy="2493401"/>
                    </a:xfrm>
                    <a:prstGeom prst="rect">
                      <a:avLst/>
                    </a:prstGeom>
                    <a:ln>
                      <a:noFill/>
                    </a:ln>
                    <a:extLst>
                      <a:ext uri="{53640926-AAD7-44D8-BBD7-CCE9431645EC}">
                        <a14:shadowObscured xmlns:a14="http://schemas.microsoft.com/office/drawing/2010/main"/>
                      </a:ext>
                    </a:extLst>
                  </pic:spPr>
                </pic:pic>
              </a:graphicData>
            </a:graphic>
          </wp:inline>
        </w:drawing>
      </w:r>
    </w:p>
    <w:p w14:paraId="19DFF85D" w14:textId="77777777" w:rsidR="00E900CA" w:rsidRDefault="00E900CA" w:rsidP="00E900CA">
      <w:pPr>
        <w:keepNext/>
        <w:spacing w:line="240" w:lineRule="auto"/>
        <w:jc w:val="center"/>
        <w:rPr>
          <w:rFonts w:cs="Arial"/>
        </w:rPr>
      </w:pPr>
    </w:p>
    <w:p w14:paraId="4047D470" w14:textId="77777777" w:rsidR="00E900CA" w:rsidRDefault="00E900CA" w:rsidP="00E900CA">
      <w:pPr>
        <w:keepNext/>
        <w:spacing w:line="240" w:lineRule="auto"/>
        <w:jc w:val="center"/>
        <w:rPr>
          <w:rFonts w:cs="Arial"/>
          <w:sz w:val="20"/>
          <w:szCs w:val="20"/>
        </w:rPr>
      </w:pPr>
      <w:r>
        <w:rPr>
          <w:rFonts w:cs="Arial"/>
          <w:sz w:val="20"/>
          <w:szCs w:val="20"/>
        </w:rPr>
        <w:t>Fonte: elaborado pelo autor.</w:t>
      </w:r>
    </w:p>
    <w:p w14:paraId="4F4C3E61" w14:textId="77777777" w:rsidR="000374EF" w:rsidRDefault="000374EF" w:rsidP="00B5782F">
      <w:pPr>
        <w:pStyle w:val="Paragrafo"/>
      </w:pPr>
    </w:p>
    <w:p w14:paraId="7F5C9302" w14:textId="260F0701" w:rsidR="008F1E48" w:rsidRDefault="008F1E48" w:rsidP="00B5782F">
      <w:pPr>
        <w:pStyle w:val="Paragrafo"/>
      </w:pPr>
      <w:r>
        <w:lastRenderedPageBreak/>
        <w:t xml:space="preserve">Conforme são inclusos novos dados de treinamento, um classificador de língua natural é automaticamente incluído no </w:t>
      </w:r>
      <w:r>
        <w:rPr>
          <w:i/>
          <w:iCs/>
        </w:rPr>
        <w:t>workspace</w:t>
      </w:r>
      <w:r>
        <w:t xml:space="preserve"> e é treinado para ente</w:t>
      </w:r>
      <w:r w:rsidR="001655F7">
        <w:t>nder as solicitações indicadas.</w:t>
      </w:r>
    </w:p>
    <w:p w14:paraId="3B01F0DF" w14:textId="29EF5635" w:rsidR="000374EF" w:rsidRDefault="000374EF" w:rsidP="00B5782F">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O fluxo de diálogo é representado graficamente na ferramenta como uma árvore, sendo possível incluir novas ramificações para processar cada uma das </w:t>
      </w:r>
      <w:r>
        <w:rPr>
          <w:i/>
          <w:iCs/>
        </w:rPr>
        <w:t>Intents</w:t>
      </w:r>
      <w: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30A5357" w14:textId="5F8C824A" w:rsidR="009E2EE0" w:rsidRDefault="005F7E8C" w:rsidP="00B5782F">
      <w:pPr>
        <w:pStyle w:val="Paragrafo"/>
      </w:pPr>
      <w:r>
        <w:t>Os</w:t>
      </w:r>
      <w:r w:rsidR="00CF66A8">
        <w:t xml:space="preserve"> </w:t>
      </w:r>
      <w:r w:rsidR="00CF66A8">
        <w:rPr>
          <w:i/>
          <w:iCs/>
        </w:rPr>
        <w:t>Dialogs</w:t>
      </w:r>
      <w:r>
        <w:rPr>
          <w:i/>
          <w:iCs/>
        </w:rPr>
        <w:t xml:space="preserve"> </w:t>
      </w:r>
      <w:r>
        <w:rPr>
          <w:iCs/>
        </w:rPr>
        <w:t>foram implementados</w:t>
      </w:r>
      <w:r w:rsidR="00CF66A8">
        <w:t xml:space="preserve"> objetivando a criação do fluxo de conversação de acordo com cada </w:t>
      </w:r>
      <w:r w:rsidR="00CF66A8">
        <w:rPr>
          <w:i/>
          <w:iCs/>
        </w:rPr>
        <w:t>Intent</w:t>
      </w:r>
      <w:r w:rsidR="00CF66A8">
        <w:t xml:space="preserve"> identificada nas mensagens textuais.</w:t>
      </w:r>
      <w:r w:rsidR="00CF453A">
        <w:t xml:space="preserve"> </w:t>
      </w:r>
      <w:r w:rsidR="00CF66A8">
        <w:t xml:space="preserve">Primeiramente foram implementados os fluxos de conversa para o cadastro ou </w:t>
      </w:r>
      <w:r w:rsidR="00CF66A8">
        <w:rPr>
          <w:i/>
          <w:iCs/>
        </w:rPr>
        <w:t>login</w:t>
      </w:r>
      <w:r w:rsidR="00CF66A8">
        <w:t xml:space="preserve"> de um usuário,</w:t>
      </w:r>
      <w:r w:rsidR="00CF66A8" w:rsidRPr="00FE2E12">
        <w:t xml:space="preserve"> </w:t>
      </w:r>
      <w:r w:rsidR="00CF66A8">
        <w:fldChar w:fldCharType="begin"/>
      </w:r>
      <w:r w:rsidR="00CF66A8">
        <w:instrText xml:space="preserve"> REF _Ref529479472 \h </w:instrText>
      </w:r>
      <w:r w:rsidR="00CF66A8">
        <w:fldChar w:fldCharType="separate"/>
      </w:r>
      <w:r w:rsidR="006F0D09">
        <w:t xml:space="preserve">Figura </w:t>
      </w:r>
      <w:r w:rsidR="006F0D09">
        <w:rPr>
          <w:noProof/>
        </w:rPr>
        <w:t>3</w:t>
      </w:r>
      <w:r w:rsidR="00CF66A8">
        <w:fldChar w:fldCharType="end"/>
      </w:r>
      <w:r w:rsidR="00CF66A8" w:rsidRPr="00FE2E12">
        <w:t xml:space="preserve">, </w:t>
      </w:r>
      <w:r w:rsidR="00CF66A8">
        <w:t>o nó responsável pelo inicio deste fluxo de conversa é o “Bem-vindo”, este é o nó criado por padrão que sempre é primeiro a ser executado em novas conversações.</w:t>
      </w:r>
    </w:p>
    <w:p w14:paraId="27EFCBCF" w14:textId="77777777" w:rsidR="000C5E8A" w:rsidRDefault="000C5E8A" w:rsidP="00B5782F">
      <w:pPr>
        <w:pStyle w:val="Paragrafo"/>
      </w:pPr>
    </w:p>
    <w:p w14:paraId="197EA932" w14:textId="34C56F64" w:rsidR="009E2EE0" w:rsidRDefault="009E2EE0" w:rsidP="000C5E8A">
      <w:pPr>
        <w:pStyle w:val="Legenda"/>
      </w:pPr>
      <w:bookmarkStart w:id="35" w:name="_Ref529479472"/>
      <w:bookmarkStart w:id="36" w:name="_Toc532173171"/>
      <w:r>
        <w:t xml:space="preserve">Figura </w:t>
      </w:r>
      <w:fldSimple w:instr=" SEQ Figura \* ARABIC ">
        <w:r w:rsidR="000B2CC1">
          <w:rPr>
            <w:noProof/>
          </w:rPr>
          <w:t>3</w:t>
        </w:r>
      </w:fldSimple>
      <w:bookmarkEnd w:id="35"/>
      <w:r>
        <w:t xml:space="preserve"> - </w:t>
      </w:r>
      <w:r w:rsidRPr="001072FA">
        <w:t xml:space="preserve">Painel do serviço Watson Assistant com </w:t>
      </w:r>
      <w:r>
        <w:t>parte do fluxo de primeira conversa criada</w:t>
      </w:r>
      <w:r w:rsidRPr="001072FA">
        <w:t xml:space="preserve"> para o workspace Lana.</w:t>
      </w:r>
      <w:bookmarkEnd w:id="36"/>
    </w:p>
    <w:p w14:paraId="3A56A7C2" w14:textId="77777777" w:rsidR="00E672ED" w:rsidRPr="00E672ED" w:rsidRDefault="00E672ED" w:rsidP="00E672ED"/>
    <w:p w14:paraId="17723D06" w14:textId="77777777" w:rsidR="009E2EE0" w:rsidRDefault="009E2EE0" w:rsidP="009E2EE0">
      <w:pPr>
        <w:keepNext/>
        <w:spacing w:line="240" w:lineRule="auto"/>
        <w:jc w:val="center"/>
        <w:rPr>
          <w:rFonts w:cs="Arial"/>
        </w:rPr>
      </w:pPr>
      <w:r w:rsidRPr="00FE2E12">
        <w:rPr>
          <w:rFonts w:cs="Arial"/>
          <w:noProof/>
          <w:lang w:eastAsia="pt-BR"/>
        </w:rPr>
        <w:drawing>
          <wp:inline distT="0" distB="0" distL="0" distR="0" wp14:anchorId="406F612D" wp14:editId="232202F7">
            <wp:extent cx="5301121" cy="2520000"/>
            <wp:effectExtent l="0" t="0" r="762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752" t="5302" r="3752" b="12115"/>
                    <a:stretch/>
                  </pic:blipFill>
                  <pic:spPr bwMode="auto">
                    <a:xfrm>
                      <a:off x="0" y="0"/>
                      <a:ext cx="5315754" cy="2526956"/>
                    </a:xfrm>
                    <a:prstGeom prst="rect">
                      <a:avLst/>
                    </a:prstGeom>
                    <a:ln>
                      <a:noFill/>
                    </a:ln>
                    <a:extLst>
                      <a:ext uri="{53640926-AAD7-44D8-BBD7-CCE9431645EC}">
                        <a14:shadowObscured xmlns:a14="http://schemas.microsoft.com/office/drawing/2010/main"/>
                      </a:ext>
                    </a:extLst>
                  </pic:spPr>
                </pic:pic>
              </a:graphicData>
            </a:graphic>
          </wp:inline>
        </w:drawing>
      </w:r>
    </w:p>
    <w:p w14:paraId="149BBFD0" w14:textId="77777777" w:rsidR="009E2EE0" w:rsidRDefault="009E2EE0" w:rsidP="009E2EE0">
      <w:pPr>
        <w:keepNext/>
        <w:spacing w:line="240" w:lineRule="auto"/>
        <w:jc w:val="center"/>
        <w:rPr>
          <w:rFonts w:cs="Arial"/>
        </w:rPr>
      </w:pPr>
    </w:p>
    <w:p w14:paraId="27BAB2F0" w14:textId="796504C7" w:rsidR="009E2EE0" w:rsidRPr="009E2EE0" w:rsidRDefault="009E2EE0" w:rsidP="009E2EE0">
      <w:pPr>
        <w:keepNext/>
        <w:spacing w:line="240" w:lineRule="auto"/>
        <w:jc w:val="center"/>
        <w:rPr>
          <w:rFonts w:cs="Arial"/>
          <w:sz w:val="20"/>
          <w:szCs w:val="20"/>
        </w:rPr>
      </w:pPr>
      <w:r>
        <w:rPr>
          <w:rFonts w:cs="Arial"/>
          <w:sz w:val="20"/>
          <w:szCs w:val="20"/>
        </w:rPr>
        <w:t>Fonte: elaborado pelo autor.</w:t>
      </w:r>
    </w:p>
    <w:p w14:paraId="04EE8BFF" w14:textId="7429664F" w:rsidR="00D50B2B" w:rsidRDefault="00D50B2B" w:rsidP="00B5782F">
      <w:pPr>
        <w:pStyle w:val="Paragrafo"/>
      </w:pPr>
    </w:p>
    <w:p w14:paraId="46C87057" w14:textId="07608775" w:rsidR="000C5E8A" w:rsidRDefault="000C5E8A" w:rsidP="00B5782F">
      <w:pPr>
        <w:pStyle w:val="Paragrafo"/>
      </w:pPr>
      <w:r>
        <w:t xml:space="preserve">Ao entrar no nó “Bem-vindo” é perguntado ao usuário se ele já possui uma conta com o SAP, caso seja confirmado a existência de uma conta então o fluxo muda </w:t>
      </w:r>
      <w:r>
        <w:lastRenderedPageBreak/>
        <w:t xml:space="preserve">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4E7D65F7" w14:textId="77777777" w:rsidR="00D50B2B" w:rsidRDefault="00D50B2B" w:rsidP="00B5782F">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4D20C8A6" w14:textId="52108385" w:rsidR="00D50B2B" w:rsidRDefault="00D50B2B" w:rsidP="00B5782F">
      <w:pPr>
        <w:pStyle w:val="Paragrafo"/>
      </w:pPr>
      <w:r>
        <w:t>Ao finalizar a criação dos fluxos básicos de conversa, foram implementados os nós responsáveis por gerar respostas quando identificada a necessidade de execução de um serviço, e para cada serviço disponível foi criado um novo nó.</w:t>
      </w:r>
    </w:p>
    <w:p w14:paraId="7DBE7506" w14:textId="77777777" w:rsidR="00D50B2B" w:rsidRPr="00FE2E12" w:rsidRDefault="00D50B2B" w:rsidP="00B5782F">
      <w:pPr>
        <w:pStyle w:val="Paragrafo"/>
      </w:pPr>
      <w:r>
        <w:t xml:space="preserve">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0E9C5687" w14:textId="77777777" w:rsidR="00D50B2B" w:rsidRPr="00FE2E12" w:rsidRDefault="00D50B2B" w:rsidP="00B5782F">
      <w:pPr>
        <w:pStyle w:val="Paragrafo"/>
      </w:pPr>
    </w:p>
    <w:p w14:paraId="1EB02986" w14:textId="77777777" w:rsidR="00D50B2B" w:rsidRPr="00FE2E12" w:rsidRDefault="00D50B2B" w:rsidP="00B5782F">
      <w:pPr>
        <w:pStyle w:val="Paragrafo"/>
        <w:numPr>
          <w:ilvl w:val="0"/>
          <w:numId w:val="15"/>
        </w:numPr>
      </w:pPr>
      <w:r w:rsidRPr="00FE2E12">
        <w:t>nome do serviço;</w:t>
      </w:r>
    </w:p>
    <w:p w14:paraId="6735C129" w14:textId="77777777" w:rsidR="00D50B2B" w:rsidRPr="00FE2E12" w:rsidRDefault="00D50B2B" w:rsidP="00B5782F">
      <w:pPr>
        <w:pStyle w:val="Paragrafo"/>
        <w:numPr>
          <w:ilvl w:val="0"/>
          <w:numId w:val="15"/>
        </w:numPr>
      </w:pPr>
      <w:r w:rsidRPr="00FE2E12">
        <w:rPr>
          <w:i/>
        </w:rPr>
        <w:t>entities</w:t>
      </w:r>
      <w:r w:rsidRPr="00FE2E12">
        <w:t xml:space="preserve"> necessárias para a realização do serviço;</w:t>
      </w:r>
    </w:p>
    <w:p w14:paraId="144026AD" w14:textId="77777777" w:rsidR="00D50B2B" w:rsidRPr="00FE2E12" w:rsidRDefault="00D50B2B" w:rsidP="00B5782F">
      <w:pPr>
        <w:pStyle w:val="Paragrafo"/>
        <w:numPr>
          <w:ilvl w:val="0"/>
          <w:numId w:val="15"/>
        </w:numPr>
      </w:pPr>
      <w:r w:rsidRPr="00FE2E12">
        <w:t>nome do Indexador de Bot responsável pela execução do serviço.</w:t>
      </w:r>
    </w:p>
    <w:p w14:paraId="190C38DF" w14:textId="77777777" w:rsidR="00D50B2B" w:rsidRDefault="00D50B2B" w:rsidP="00B5782F">
      <w:pPr>
        <w:pStyle w:val="Paragrafo"/>
      </w:pPr>
    </w:p>
    <w:p w14:paraId="56965F44" w14:textId="057E8404" w:rsidR="00A32F47" w:rsidRDefault="00D0669A" w:rsidP="00B5782F">
      <w:pPr>
        <w:pStyle w:val="Paragrafo"/>
      </w:pPr>
      <w:r>
        <w:t xml:space="preserve">Finalmente, após </w:t>
      </w:r>
      <w:r w:rsidR="00856421">
        <w:t>realizar</w:t>
      </w:r>
      <w:r>
        <w:t xml:space="preserve"> toda a configuração do </w:t>
      </w:r>
      <w:r>
        <w:rPr>
          <w:i/>
          <w:iCs/>
        </w:rPr>
        <w:t>workspace,</w:t>
      </w:r>
      <w:r>
        <w:t xml:space="preserve"> é possível utilizar o serviço Watson Assistant. </w:t>
      </w:r>
      <w:r w:rsidR="00C63A74">
        <w:t>Ao requisitar o serviço</w:t>
      </w:r>
      <w:r>
        <w:t xml:space="preserve">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rsidR="00C93B4E">
        <w:t xml:space="preserve">na mensagem, </w:t>
      </w:r>
      <w:r>
        <w:t>a sua taxa de confiabilidade para cada</w:t>
      </w:r>
      <w:r w:rsidR="00C93B4E">
        <w:t xml:space="preserve"> e um objeto chamado “context” que serve para auxiliar</w:t>
      </w:r>
      <w:r w:rsidR="006946BD">
        <w:t xml:space="preserve"> o Watson Assistant a manter o contexto das conversações</w:t>
      </w:r>
      <w:r>
        <w:t>.</w:t>
      </w:r>
    </w:p>
    <w:p w14:paraId="3AE4689D" w14:textId="77777777" w:rsidR="001703A0" w:rsidRDefault="001703A0" w:rsidP="00B5782F">
      <w:pPr>
        <w:pStyle w:val="Paragrafo"/>
      </w:pPr>
    </w:p>
    <w:p w14:paraId="5A7EB9F1" w14:textId="6699B076" w:rsidR="00DE0B62" w:rsidRDefault="00DE0B62" w:rsidP="00DE0B62">
      <w:pPr>
        <w:pStyle w:val="Ttulo2"/>
      </w:pPr>
      <w:bookmarkStart w:id="37" w:name="_Toc532173222"/>
      <w:r>
        <w:t>Banco de Dados</w:t>
      </w:r>
      <w:bookmarkEnd w:id="37"/>
    </w:p>
    <w:p w14:paraId="4AB037EE" w14:textId="77777777" w:rsidR="00DE0B62" w:rsidRDefault="00DE0B62" w:rsidP="00B5782F">
      <w:pPr>
        <w:pStyle w:val="Paragrafo"/>
      </w:pPr>
    </w:p>
    <w:p w14:paraId="58838E23" w14:textId="5515626B" w:rsidR="0097286A" w:rsidRDefault="0097286A" w:rsidP="00B5782F">
      <w:pPr>
        <w:pStyle w:val="Paragrafo"/>
      </w:pPr>
      <w:r>
        <w:t xml:space="preserve">Visto que </w:t>
      </w:r>
      <w:r w:rsidR="00A93CFA">
        <w:t>o</w:t>
      </w:r>
      <w:r>
        <w:t xml:space="preserve"> SAP </w:t>
      </w:r>
      <w:r w:rsidR="00A93CFA">
        <w:t xml:space="preserve">precisaria </w:t>
      </w:r>
      <w:r w:rsidR="00155EB6">
        <w:t>guardar</w:t>
      </w:r>
      <w:r w:rsidR="00A93CFA">
        <w:t xml:space="preserve"> alguns</w:t>
      </w:r>
      <w:r>
        <w:t xml:space="preserve"> dados pessoais de seus usuários</w:t>
      </w:r>
      <w:r w:rsidR="00A93CFA">
        <w:t xml:space="preserve">, como credenciais do portal acadêmico sagres, </w:t>
      </w:r>
      <w:r>
        <w:t xml:space="preserve">foi criado o módulo de banco que tem </w:t>
      </w:r>
      <w:r>
        <w:lastRenderedPageBreak/>
        <w:t xml:space="preserve">como objetivo armazenar informações referentes aos usuários do SAP e armazenar os </w:t>
      </w:r>
      <w:r w:rsidR="00FC74F5">
        <w:t>objetos “context”</w:t>
      </w:r>
      <w:r>
        <w:t xml:space="preserve"> das </w:t>
      </w:r>
      <w:r w:rsidR="00FC74F5">
        <w:t>conversações</w:t>
      </w:r>
      <w:r>
        <w:t xml:space="preserve">, </w:t>
      </w:r>
      <w:r w:rsidR="00FC74F5">
        <w:t>visando</w:t>
      </w:r>
      <w:r>
        <w:t xml:space="preserve"> </w:t>
      </w:r>
      <w:r w:rsidR="00FC74F5">
        <w:t>auxiliar</w:t>
      </w:r>
      <w:r>
        <w:t xml:space="preserve"> o módulo de entendimento de linguagem natural a </w:t>
      </w:r>
      <w:r w:rsidR="00170EC0">
        <w:t>manter</w:t>
      </w:r>
      <w:r>
        <w:t xml:space="preserve"> o fluxo das conversações</w:t>
      </w:r>
      <w:r w:rsidR="00170EC0">
        <w:t xml:space="preserve"> de diferentes usuários</w:t>
      </w:r>
      <w:r>
        <w:t>.</w:t>
      </w:r>
    </w:p>
    <w:p w14:paraId="01A0B27D" w14:textId="39C1CF3F" w:rsidR="0097286A" w:rsidRDefault="0097286A" w:rsidP="00B5782F">
      <w:pPr>
        <w:pStyle w:val="Paragrafo"/>
      </w:pPr>
      <w:r>
        <w:t>Para a implementação deste módulo foi utilizado a plataforma Back4App, pois esta proporciona facilidade e conforto para criar e gerenciar bancos de dados em nuvem.</w:t>
      </w:r>
    </w:p>
    <w:p w14:paraId="0CEC18E4" w14:textId="77777777" w:rsidR="0097286A" w:rsidRPr="00A32F47" w:rsidRDefault="0097286A" w:rsidP="00B5782F">
      <w:pPr>
        <w:pStyle w:val="Paragrafo"/>
      </w:pPr>
    </w:p>
    <w:p w14:paraId="6FEF7B10" w14:textId="49E8CEDC" w:rsidR="00743469" w:rsidRDefault="00743469" w:rsidP="008478D9">
      <w:pPr>
        <w:pStyle w:val="Ttulo3"/>
      </w:pPr>
      <w:bookmarkStart w:id="38" w:name="_Toc532173223"/>
      <w:r>
        <w:t>Back4App</w:t>
      </w:r>
      <w:bookmarkEnd w:id="38"/>
    </w:p>
    <w:p w14:paraId="68C071F6" w14:textId="77777777" w:rsidR="00D06EAE" w:rsidRDefault="00D06EAE" w:rsidP="00B5782F">
      <w:pPr>
        <w:pStyle w:val="Paragrafo"/>
      </w:pPr>
    </w:p>
    <w:p w14:paraId="5945EC48" w14:textId="77777777" w:rsidR="00D06EAE" w:rsidRDefault="00D06EAE" w:rsidP="00B5782F">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6BA8503D" w14:textId="1F4154C2" w:rsidR="00D06EAE" w:rsidRPr="00CD56DB" w:rsidRDefault="00D06EAE" w:rsidP="00B5782F">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w:t>
      </w:r>
      <w:r w:rsidRPr="00FE2E12">
        <w:t xml:space="preserve">, </w:t>
      </w:r>
      <w:r>
        <w:t xml:space="preserve">para gerenciamento de banco de dados, gerenciamento de </w:t>
      </w:r>
      <w:r>
        <w:rPr>
          <w:i/>
          <w:iCs/>
        </w:rPr>
        <w:t>Cloud Functions,</w:t>
      </w:r>
      <w:r>
        <w:t xml:space="preserve"> controle de </w:t>
      </w:r>
      <w:r>
        <w:rPr>
          <w:i/>
          <w:iCs/>
        </w:rPr>
        <w:t>logs</w:t>
      </w:r>
      <w:r>
        <w:t>, configurações do servidor, envio de notificações entre outros diversos serviços ofertados.</w:t>
      </w:r>
    </w:p>
    <w:p w14:paraId="331B32F1" w14:textId="77777777" w:rsidR="00D06EAE" w:rsidRDefault="00D06EAE" w:rsidP="00B5782F">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57E07EA" w14:textId="77777777" w:rsidR="00D06EAE" w:rsidRDefault="00D06EAE" w:rsidP="00B5782F">
      <w:pPr>
        <w:pStyle w:val="Paragrafo"/>
      </w:pPr>
      <w:r>
        <w:t xml:space="preserve">A integração com a plataforma pode ser realizada a partir das bibliotecas do Parse disponibilizadas para diversas linguagens de programação como JavaScript, </w:t>
      </w:r>
      <w:r>
        <w:lastRenderedPageBreak/>
        <w:t>PHP, C# e C, ou por meio de requisições HTTP/HTTPS através da REST API oferecida pelo serviço.</w:t>
      </w:r>
    </w:p>
    <w:p w14:paraId="39E0DC55" w14:textId="71CD7264" w:rsidR="00D06EAE" w:rsidRDefault="00D06EAE" w:rsidP="00B5782F">
      <w:pPr>
        <w:pStyle w:val="Paragrafo"/>
      </w:pPr>
      <w:r>
        <w:t>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55ED2DEC" w14:textId="77777777" w:rsidR="009A20E5" w:rsidRDefault="009A20E5" w:rsidP="00B5782F">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7078D0E" w14:textId="77777777" w:rsidR="009A20E5" w:rsidRDefault="009A20E5" w:rsidP="00B5782F">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47BB0F27" w14:textId="0D8D0E67" w:rsidR="009A20E5" w:rsidRDefault="009A20E5" w:rsidP="00B5782F">
      <w:pPr>
        <w:pStyle w:val="Paragrafo"/>
      </w:pPr>
      <w:r>
        <w:t xml:space="preserve">Após ajustar as configurações do Back4App pelo painel de controle, deu-se início à implementação das </w:t>
      </w:r>
      <w:r>
        <w:rPr>
          <w:i/>
          <w:iCs/>
        </w:rPr>
        <w:t>Cloud Functions</w:t>
      </w:r>
      <w:r w:rsidR="000B35EC">
        <w:rPr>
          <w:i/>
          <w:iCs/>
        </w:rPr>
        <w:t>,</w:t>
      </w:r>
      <w:r w:rsidR="000B35EC">
        <w:rPr>
          <w:iCs/>
        </w:rPr>
        <w:t xml:space="preserve"> utilizando a linguagem de programação JavaScript,</w:t>
      </w:r>
      <w:r>
        <w:t xml:space="preserve"> necessárias para o controle das operações no banco de dados. Foram criadas funções com o objetivo de obter um usuário a partir de um valor de um campo, </w:t>
      </w:r>
      <w:r>
        <w:lastRenderedPageBreak/>
        <w:t xml:space="preserve">adicionar, modificar ou remover o valor de um campo de um usuário, registrar novos usuários, fazer o </w:t>
      </w:r>
      <w:r>
        <w:rPr>
          <w:i/>
          <w:iCs/>
        </w:rPr>
        <w:t>login</w:t>
      </w:r>
      <w:r>
        <w:t xml:space="preserve"> de um usuário, criar ou alterar um “context”, obter um “context” a partir de um número de identificação 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6E41266E" w14:textId="77777777" w:rsidR="009A20E5" w:rsidRDefault="009A20E5" w:rsidP="00B5782F">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546C2CF1" w14:textId="77777777" w:rsidR="009A20E5" w:rsidRDefault="009A20E5" w:rsidP="00B5782F">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5504F171" w14:textId="77777777" w:rsidR="009A20E5" w:rsidRDefault="009A20E5" w:rsidP="00B5782F">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69BFA914" w14:textId="78C64A8A" w:rsidR="003C5FB2" w:rsidRDefault="009A20E5" w:rsidP="00B5782F">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w:t>
      </w:r>
    </w:p>
    <w:p w14:paraId="02718D49" w14:textId="77777777" w:rsidR="00D06EAE" w:rsidRDefault="00D06EAE" w:rsidP="00B5782F">
      <w:pPr>
        <w:pStyle w:val="Paragrafo"/>
      </w:pPr>
    </w:p>
    <w:p w14:paraId="03BC6B1C" w14:textId="77777777" w:rsidR="00C85055" w:rsidRDefault="00C85055" w:rsidP="00B5782F">
      <w:pPr>
        <w:pStyle w:val="Paragrafo"/>
      </w:pPr>
    </w:p>
    <w:p w14:paraId="3B5C0A67" w14:textId="644FB8CB" w:rsidR="00667898" w:rsidRPr="00FE2E12" w:rsidRDefault="00667898" w:rsidP="000A27AC">
      <w:pPr>
        <w:pStyle w:val="Ttulo2"/>
      </w:pPr>
      <w:bookmarkStart w:id="39" w:name="_Toc532173224"/>
      <w:r w:rsidRPr="00FE2E12">
        <w:lastRenderedPageBreak/>
        <w:t>Assistente Pessoal</w:t>
      </w:r>
      <w:bookmarkEnd w:id="39"/>
    </w:p>
    <w:p w14:paraId="5507E6AF" w14:textId="77777777" w:rsidR="00667898" w:rsidRDefault="00667898" w:rsidP="00B5782F">
      <w:pPr>
        <w:pStyle w:val="Paragrafo"/>
      </w:pPr>
    </w:p>
    <w:p w14:paraId="2B29BC8A" w14:textId="00FE3163" w:rsidR="00667898" w:rsidRDefault="008C2263" w:rsidP="00B5782F">
      <w:pPr>
        <w:pStyle w:val="Paragrafo"/>
      </w:pPr>
      <w:r>
        <w:t xml:space="preserve">A fim de estabelecer uma lógica de operação entre todos os módulos, foi criado o módulo de assistente pessoal, este é </w:t>
      </w:r>
      <w:r w:rsidR="00D67BFF">
        <w:t>a implementação da</w:t>
      </w:r>
      <w:r w:rsidR="00230102">
        <w:t xml:space="preserve"> assistente pessoal</w:t>
      </w:r>
      <w:r w:rsidR="0055596F">
        <w:t xml:space="preserve"> em si</w:t>
      </w:r>
      <w:r w:rsidR="00230102">
        <w:t>,</w:t>
      </w:r>
      <w:r w:rsidR="00693B7E">
        <w:t xml:space="preserve"> nomeada</w:t>
      </w:r>
      <w:r w:rsidR="00230102">
        <w:t xml:space="preserve"> como Lana</w:t>
      </w:r>
      <w:r w:rsidR="00B25711">
        <w:t>.</w:t>
      </w:r>
      <w:r w:rsidR="00667898">
        <w:t xml:space="preserve"> </w:t>
      </w:r>
      <w:r w:rsidR="00131694">
        <w:t>Este</w:t>
      </w:r>
      <w:r w:rsidR="00667898">
        <w:t xml:space="preserve"> é responsável por estabelecer comunicação com os outros módulos e realizar toda a lógica de </w:t>
      </w:r>
      <w:r w:rsidR="00B05415">
        <w:t>operação para o funcionamento da</w:t>
      </w:r>
      <w:r w:rsidR="00667898">
        <w:t xml:space="preserve">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7B32C25C" w14:textId="77777777" w:rsidR="00667898" w:rsidRDefault="00667898" w:rsidP="00B5782F">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65574785" w14:textId="5AF10D7C" w:rsidR="00667898" w:rsidRDefault="00667898" w:rsidP="00B5782F">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o Bothub, pedindo a execução de um serviço, passando a ele as informações necessária</w:t>
      </w:r>
      <w:r w:rsidR="00200645">
        <w:t xml:space="preserve">s para o funcionamento deste. </w:t>
      </w:r>
      <w:r>
        <w:t>Por fim, ao receber a resposta do Bothub, a Lana encaminha a resposta do serviço realizado, através do ponto de acesso direto do agente de interface, ao responsável pela comunicação com o usuário requisitante.</w:t>
      </w:r>
    </w:p>
    <w:p w14:paraId="605F9C25" w14:textId="77777777" w:rsidR="00667898" w:rsidRDefault="00667898" w:rsidP="00B5782F">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423AF9B0" w14:textId="3E7AF625" w:rsidR="00667898" w:rsidRDefault="00401237" w:rsidP="00B5782F">
      <w:pPr>
        <w:pStyle w:val="Paragrafo"/>
      </w:pPr>
      <w:r>
        <w:t>A</w:t>
      </w:r>
      <w:r w:rsidR="00667898">
        <w:t xml:space="preserve">o finalizar a implementação do módulo de assistente pessoal, foi criada uma API para que os agentes do módulo de interface </w:t>
      </w:r>
      <w:r w:rsidR="00894215">
        <w:t>pudessem</w:t>
      </w:r>
      <w:r w:rsidR="00667898">
        <w:t xml:space="preserve"> realizar requisições a Lana. </w:t>
      </w:r>
    </w:p>
    <w:p w14:paraId="1E8FF8D2" w14:textId="77777777" w:rsidR="00AE736B" w:rsidRDefault="00AE736B" w:rsidP="00B5782F">
      <w:pPr>
        <w:pStyle w:val="Paragrafo"/>
      </w:pPr>
    </w:p>
    <w:p w14:paraId="3CE48173" w14:textId="30557FA3" w:rsidR="008A0DAC" w:rsidRDefault="008A0DAC" w:rsidP="008A0DAC">
      <w:pPr>
        <w:pStyle w:val="Ttulo2"/>
      </w:pPr>
      <w:bookmarkStart w:id="40" w:name="_Toc532173225"/>
      <w:r>
        <w:lastRenderedPageBreak/>
        <w:t>Implantação</w:t>
      </w:r>
      <w:bookmarkEnd w:id="40"/>
    </w:p>
    <w:p w14:paraId="2546FC82" w14:textId="77777777" w:rsidR="008A0DAC" w:rsidRDefault="008A0DAC" w:rsidP="00B5782F">
      <w:pPr>
        <w:pStyle w:val="Paragrafo"/>
      </w:pPr>
    </w:p>
    <w:p w14:paraId="690B2A5F" w14:textId="2E0F89ED" w:rsidR="00744496" w:rsidRDefault="009F5695" w:rsidP="00B5782F">
      <w:pPr>
        <w:pStyle w:val="Paragrafo"/>
      </w:pPr>
      <w:r>
        <w:t xml:space="preserve">Com todos os módulos devidamente implementados, </w:t>
      </w:r>
      <w:r w:rsidR="00273821">
        <w:t>fez-se necessário coloca-los na internet para que eles estejam sempre disponíveis para requisições</w:t>
      </w:r>
      <w:r w:rsidR="004A4287">
        <w:t xml:space="preserve"> e assim possam estabelecer uma comunicação</w:t>
      </w:r>
      <w:r w:rsidR="00273821">
        <w:t xml:space="preserve">. </w:t>
      </w:r>
      <w:r w:rsidR="00744496">
        <w:t>Desta maneira, os módulos foram implantados em Heroku Dynos e DigitalOcean Droplet.</w:t>
      </w:r>
    </w:p>
    <w:p w14:paraId="6694438D" w14:textId="77777777" w:rsidR="009F5695" w:rsidRDefault="009F5695" w:rsidP="00B5782F">
      <w:pPr>
        <w:pStyle w:val="Paragrafo"/>
      </w:pPr>
    </w:p>
    <w:p w14:paraId="6CC957A5" w14:textId="161C1476" w:rsidR="005E3B82" w:rsidRDefault="005E3B82" w:rsidP="005E3B82">
      <w:pPr>
        <w:pStyle w:val="Ttulo3"/>
      </w:pPr>
      <w:bookmarkStart w:id="41" w:name="_Toc532173226"/>
      <w:r>
        <w:t>Heroku Dyno</w:t>
      </w:r>
      <w:bookmarkEnd w:id="41"/>
    </w:p>
    <w:p w14:paraId="03345200" w14:textId="77777777" w:rsidR="005E3B82" w:rsidRDefault="005E3B82" w:rsidP="00B5782F">
      <w:pPr>
        <w:pStyle w:val="Paragrafo"/>
      </w:pPr>
    </w:p>
    <w:p w14:paraId="093A83A0" w14:textId="77777777" w:rsidR="005E3B82" w:rsidRDefault="005E3B82" w:rsidP="00B5782F">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Pr="00FE2E12">
        <w:t xml:space="preserve">. </w:t>
      </w:r>
      <w:r>
        <w:rPr>
          <w:rFonts w:cs="Arial"/>
          <w:color w:val="000000"/>
        </w:rPr>
        <w:t xml:space="preserve">O Heroku oferece um tipo de VPS, o Dyno. Ele é mais limitado que um DigitalOcean Droplet, entretanto com o Dyno não é necessário desenvolver toda a estruturação de um servidor </w:t>
      </w:r>
      <w:r>
        <w:rPr>
          <w:rFonts w:cs="Arial"/>
          <w:i/>
          <w:iCs/>
          <w:color w:val="000000"/>
        </w:rPr>
        <w:t>web</w:t>
      </w:r>
      <w:r>
        <w:rPr>
          <w:rFonts w:cs="Arial"/>
          <w:color w:val="000000"/>
        </w:rPr>
        <w:t>, somente a integração da aplicação nele.</w:t>
      </w:r>
    </w:p>
    <w:p w14:paraId="24D83864" w14:textId="77777777" w:rsidR="005E3B82" w:rsidRDefault="005E3B82" w:rsidP="00B5782F">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15F825B2" w14:textId="77777777" w:rsidR="005E3B82" w:rsidRDefault="005E3B82" w:rsidP="00B5782F">
      <w:pPr>
        <w:pStyle w:val="Paragrafo"/>
      </w:pPr>
      <w:r>
        <w:t>Todas as configurações do VPS podem ser acessadas através do painel de controle oferecido pelo Heroku</w:t>
      </w:r>
      <w:r w:rsidRPr="00FE2E12">
        <w:t xml:space="preserve">. </w:t>
      </w:r>
      <w:r>
        <w:t xml:space="preserve">A partir deste painel é possível adicionar configurações de linguagens de programação que serão utilizadas no Dyno, adicionar novas variáveis de ambiente, monitorar </w:t>
      </w:r>
      <w:r>
        <w:rPr>
          <w:i/>
          <w:iCs/>
        </w:rPr>
        <w:t>logs</w:t>
      </w:r>
      <w:r>
        <w:t xml:space="preserve"> e atividade do servidor, entre outras opções.</w:t>
      </w:r>
    </w:p>
    <w:p w14:paraId="6BCACBEE" w14:textId="77777777" w:rsidR="005E3B82" w:rsidRDefault="005E3B82" w:rsidP="00B5782F">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5DFE5CBD" w14:textId="77777777" w:rsidR="005E3B82" w:rsidRPr="002708E4" w:rsidRDefault="005E3B82" w:rsidP="00B5782F">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615666BA" w14:textId="77E5330D" w:rsidR="005E3B82" w:rsidRDefault="0011183D" w:rsidP="00B5782F">
      <w:pPr>
        <w:pStyle w:val="Paragrafo"/>
      </w:pPr>
      <w:r>
        <w:t>Os agentes do módulo de interface, assim como, a Lana e o BotHub UESC foram implantados em um Heroku Dyno, visto que estes não necessitam de uma configuração mais detalhada de um ambiente de produção.</w:t>
      </w:r>
    </w:p>
    <w:p w14:paraId="53DD06B0" w14:textId="77777777" w:rsidR="005E3B82" w:rsidRPr="00D06EAE" w:rsidRDefault="005E3B82" w:rsidP="00B5782F">
      <w:pPr>
        <w:pStyle w:val="Paragrafo"/>
      </w:pPr>
    </w:p>
    <w:p w14:paraId="6583728C" w14:textId="5644CAD2" w:rsidR="00743469" w:rsidRDefault="00743469" w:rsidP="008478D9">
      <w:pPr>
        <w:pStyle w:val="Ttulo3"/>
      </w:pPr>
      <w:bookmarkStart w:id="42" w:name="_Toc532173227"/>
      <w:r>
        <w:t>DigitalOcean Droplet</w:t>
      </w:r>
      <w:bookmarkEnd w:id="42"/>
    </w:p>
    <w:p w14:paraId="21C455A9" w14:textId="77777777" w:rsidR="00665BF9" w:rsidRDefault="00665BF9" w:rsidP="00B5782F">
      <w:pPr>
        <w:pStyle w:val="Paragrafo"/>
      </w:pPr>
    </w:p>
    <w:p w14:paraId="72C58513" w14:textId="010AAA98" w:rsidR="00D63EBD" w:rsidRPr="00FE2E12" w:rsidRDefault="00D63EBD" w:rsidP="00B5782F">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Pr="00FE2E12">
        <w:t xml:space="preserve"> </w:t>
      </w:r>
      <w:r w:rsidRPr="00FE2E12">
        <w:fldChar w:fldCharType="begin" w:fldLock="1"/>
      </w:r>
      <w:r w:rsidR="003A715F">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a)"},"properties":{"noteIndex":0},"schema":"https://github.com/citation-style-language/schema/raw/master/csl-citation.json"}</w:instrText>
      </w:r>
      <w:r w:rsidRPr="00FE2E12">
        <w:fldChar w:fldCharType="separate"/>
      </w:r>
      <w:r w:rsidRPr="00421859">
        <w:rPr>
          <w:noProof/>
        </w:rPr>
        <w:t>(DIGITALOCEAN, 2018a)</w:t>
      </w:r>
      <w:r w:rsidRPr="00FE2E12">
        <w:fldChar w:fldCharType="end"/>
      </w:r>
      <w:r w:rsidRPr="00FE2E12">
        <w:t>.</w:t>
      </w:r>
    </w:p>
    <w:p w14:paraId="1E8F2649" w14:textId="77777777" w:rsidR="00D63EBD" w:rsidRDefault="00D63EBD" w:rsidP="00B5782F">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4BC8613" w14:textId="285D62FB" w:rsidR="00D63EBD" w:rsidRDefault="00D63EBD" w:rsidP="00B5782F">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Pr="00FE2E12">
        <w:t xml:space="preserve">, </w:t>
      </w:r>
      <w:r>
        <w:t>onde é possível monitorar o uso de atributos do Droplet, assim como realizar algumas configurações como alteração do tamanho da memória, de CPUs, desligar o VPS ou até mesmo mudar o sistema operacional utilizado.</w:t>
      </w:r>
    </w:p>
    <w:p w14:paraId="2C193771" w14:textId="5E70A70A" w:rsidR="00A646C5" w:rsidRDefault="00A15C66" w:rsidP="00B5782F">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48A6EB8D" w14:textId="316BF002" w:rsidR="00C76F4B" w:rsidRDefault="00C76F4B" w:rsidP="00B5782F">
      <w:pPr>
        <w:pStyle w:val="Paragrafo"/>
      </w:pPr>
      <w:r>
        <w:t xml:space="preserve">Para o funcionamento do Selenium, como já explicado no tópico </w:t>
      </w:r>
      <w:r>
        <w:fldChar w:fldCharType="begin"/>
      </w:r>
      <w:r>
        <w:instrText xml:space="preserve"> REF _Ref531897074 \r \h </w:instrText>
      </w:r>
      <w:r>
        <w:fldChar w:fldCharType="separate"/>
      </w:r>
      <w:r>
        <w:t>3.2.1</w:t>
      </w:r>
      <w:r>
        <w:fldChar w:fldCharType="end"/>
      </w:r>
      <w:r w:rsidRPr="00FE2E12">
        <w:t xml:space="preserve">, </w:t>
      </w:r>
      <w:r>
        <w:t xml:space="preserve">é necessário instalar um </w:t>
      </w:r>
      <w:r>
        <w:rPr>
          <w:i/>
          <w:iCs/>
        </w:rPr>
        <w:t>driver</w:t>
      </w:r>
      <w:r>
        <w:t xml:space="preserve"> do navegador </w:t>
      </w:r>
      <w:r>
        <w:rPr>
          <w:i/>
          <w:iCs/>
        </w:rPr>
        <w:t>web</w:t>
      </w:r>
      <w:r>
        <w:t xml:space="preserve"> a ser utilizado. Este processo realiza algumas ações que necessitam de maior controle do ambiente que esta sen</w:t>
      </w:r>
      <w:r w:rsidR="00F7197B">
        <w:t xml:space="preserve">do </w:t>
      </w:r>
      <w:r w:rsidR="00F7197B">
        <w:lastRenderedPageBreak/>
        <w:t>configurado, por este motivo o BotUESC e BotSagres</w:t>
      </w:r>
      <w:r>
        <w:t xml:space="preserve"> foram implantados em um DigitalOcean Droplet.</w:t>
      </w:r>
    </w:p>
    <w:p w14:paraId="32E9A68B" w14:textId="00623C16" w:rsidR="00C76F4B" w:rsidRDefault="00535767" w:rsidP="00B5782F">
      <w:pPr>
        <w:pStyle w:val="Paragrafo"/>
      </w:pPr>
      <w:r>
        <w:t>Tendo em vista a automatização de uma implantação em um Droplet, onde</w:t>
      </w:r>
      <w:r w:rsidR="00926C25">
        <w:t>,</w:t>
      </w:r>
      <w:r>
        <w:t xml:space="preserve"> diferentemente de um Heroku Dyno</w:t>
      </w:r>
      <w:r w:rsidR="00926C25">
        <w:t>,</w:t>
      </w:r>
      <w:r>
        <w:t xml:space="preserve">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1ADB81EE" w14:textId="3666ACAF" w:rsidR="00CA48EF" w:rsidRDefault="00CA48EF" w:rsidP="00B5782F">
      <w:pPr>
        <w:pStyle w:val="Paragrafo"/>
      </w:pPr>
      <w:r>
        <w:t xml:space="preserve">Ao finalizar a </w:t>
      </w:r>
      <w:r w:rsidR="00B47529">
        <w:t>implantação</w:t>
      </w:r>
      <w:r w:rsidR="000511BE">
        <w:t xml:space="preserve"> de todos os módulos</w:t>
      </w:r>
      <w:r>
        <w:t xml:space="preserve">, a Lana já estava em funcionamento com todos os seus serviços disponíveis para acesso ao público a partir do </w:t>
      </w:r>
      <w:r>
        <w:rPr>
          <w:i/>
          <w:iCs/>
        </w:rPr>
        <w:t>bot</w:t>
      </w:r>
      <w:r>
        <w:t xml:space="preserve"> do aplicativo de mensagens Telegram. A topologia de comunicação entre os módulos é representada na </w:t>
      </w:r>
      <w:r>
        <w:fldChar w:fldCharType="begin"/>
      </w:r>
      <w:r>
        <w:instrText xml:space="preserve"> REF _Ref529479386 \h </w:instrText>
      </w:r>
      <w:r>
        <w:fldChar w:fldCharType="separate"/>
      </w:r>
      <w:r w:rsidRPr="00CD50F4">
        <w:t xml:space="preserve">Figura </w:t>
      </w:r>
      <w:r>
        <w:rPr>
          <w:noProof/>
        </w:rPr>
        <w:t>4</w:t>
      </w:r>
      <w:r>
        <w:fldChar w:fldCharType="end"/>
      </w:r>
      <w:r w:rsidRPr="00FE2E12">
        <w:t xml:space="preserve">, </w:t>
      </w:r>
      <w:r>
        <w:t xml:space="preserve">nela podemos observar que todas as comunicações entre os módulos são realizadas através da internet utilizando o protocolo HTTPS. </w:t>
      </w:r>
    </w:p>
    <w:p w14:paraId="1BFB82E7" w14:textId="77777777" w:rsidR="00E91F71" w:rsidRPr="00FE2E12" w:rsidRDefault="00E91F71" w:rsidP="00B5782F">
      <w:pPr>
        <w:pStyle w:val="Paragrafo"/>
      </w:pPr>
    </w:p>
    <w:p w14:paraId="48BDB9BF" w14:textId="23370399" w:rsidR="00CA48EF" w:rsidRDefault="00CA48EF" w:rsidP="000C5E8A">
      <w:pPr>
        <w:pStyle w:val="Legenda"/>
      </w:pPr>
      <w:bookmarkStart w:id="43" w:name="_Ref529479386"/>
      <w:bookmarkStart w:id="44" w:name="_Toc532173172"/>
      <w:r w:rsidRPr="00CD50F4">
        <w:t xml:space="preserve">Figura </w:t>
      </w:r>
      <w:fldSimple w:instr=" SEQ Figura \* ARABIC ">
        <w:r w:rsidR="000B2CC1">
          <w:rPr>
            <w:noProof/>
          </w:rPr>
          <w:t>4</w:t>
        </w:r>
      </w:fldSimple>
      <w:bookmarkEnd w:id="43"/>
      <w:r w:rsidRPr="00CD50F4">
        <w:t xml:space="preserve"> - Topologia de comunicação entre módulos.</w:t>
      </w:r>
      <w:bookmarkEnd w:id="44"/>
    </w:p>
    <w:p w14:paraId="0C11653D" w14:textId="77777777" w:rsidR="00F22307" w:rsidRPr="00F22307" w:rsidRDefault="00F22307" w:rsidP="00F22307">
      <w:pPr>
        <w:spacing w:line="240" w:lineRule="auto"/>
      </w:pPr>
    </w:p>
    <w:p w14:paraId="318BC29C" w14:textId="77777777" w:rsidR="00CA48EF" w:rsidRPr="00891A80" w:rsidRDefault="00CA48EF" w:rsidP="00CA48EF">
      <w:pPr>
        <w:spacing w:line="240" w:lineRule="auto"/>
      </w:pPr>
    </w:p>
    <w:p w14:paraId="59B59590" w14:textId="77777777" w:rsidR="00CA48EF" w:rsidRDefault="00CA48EF" w:rsidP="00CA48EF">
      <w:pPr>
        <w:keepNext/>
        <w:spacing w:line="240" w:lineRule="auto"/>
        <w:jc w:val="center"/>
        <w:rPr>
          <w:rFonts w:cs="Arial"/>
        </w:rPr>
      </w:pPr>
      <w:r w:rsidRPr="00FE2E12">
        <w:rPr>
          <w:rFonts w:cs="Arial"/>
          <w:noProof/>
          <w:lang w:eastAsia="pt-BR"/>
        </w:rPr>
        <w:drawing>
          <wp:inline distT="0" distB="0" distL="0" distR="0" wp14:anchorId="023455ED" wp14:editId="2CD11940">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2637ACAD" w14:textId="77777777" w:rsidR="00CA48EF" w:rsidRDefault="00CA48EF" w:rsidP="00CA48EF">
      <w:pPr>
        <w:keepNext/>
        <w:spacing w:line="240" w:lineRule="auto"/>
        <w:jc w:val="center"/>
        <w:rPr>
          <w:rFonts w:cs="Arial"/>
          <w:sz w:val="20"/>
          <w:szCs w:val="20"/>
        </w:rPr>
      </w:pPr>
    </w:p>
    <w:p w14:paraId="40E829E3" w14:textId="77777777" w:rsidR="00CA48EF" w:rsidRPr="000C04E4" w:rsidRDefault="00CA48EF" w:rsidP="00CA48EF">
      <w:pPr>
        <w:keepNext/>
        <w:spacing w:line="240" w:lineRule="auto"/>
        <w:jc w:val="center"/>
        <w:rPr>
          <w:rFonts w:cs="Arial"/>
          <w:sz w:val="20"/>
          <w:szCs w:val="20"/>
        </w:rPr>
      </w:pPr>
      <w:r>
        <w:rPr>
          <w:rFonts w:cs="Arial"/>
          <w:sz w:val="20"/>
          <w:szCs w:val="20"/>
        </w:rPr>
        <w:t>Fonte: elaborado pelo autor.</w:t>
      </w:r>
    </w:p>
    <w:p w14:paraId="259BB66B" w14:textId="77777777" w:rsidR="00CA48EF" w:rsidRDefault="00CA48EF" w:rsidP="00CA48EF">
      <w:pPr>
        <w:widowControl w:val="0"/>
        <w:autoSpaceDE w:val="0"/>
        <w:autoSpaceDN w:val="0"/>
        <w:adjustRightInd w:val="0"/>
        <w:ind w:firstLine="709"/>
      </w:pPr>
    </w:p>
    <w:p w14:paraId="1AD99CC8" w14:textId="574CD7D0" w:rsidR="00E91F71" w:rsidRDefault="00E91F71" w:rsidP="00B5782F">
      <w:pPr>
        <w:pStyle w:val="Paragrafo"/>
      </w:pPr>
      <w:r>
        <w:t xml:space="preserve">A </w:t>
      </w:r>
      <w:r>
        <w:fldChar w:fldCharType="begin"/>
      </w:r>
      <w:r>
        <w:instrText xml:space="preserve"> REF _Ref529479386 \h </w:instrText>
      </w:r>
      <w:r>
        <w:fldChar w:fldCharType="separate"/>
      </w:r>
      <w:r w:rsidRPr="00CD50F4">
        <w:t xml:space="preserve">Figura </w:t>
      </w:r>
      <w:r>
        <w:rPr>
          <w:noProof/>
        </w:rPr>
        <w:t>4</w:t>
      </w:r>
      <w:r>
        <w:fldChar w:fldCharType="end"/>
      </w:r>
      <w:r>
        <w:t xml:space="preserve"> deixa claro que o módulo de interface realiza requisições ao módulo de assistente pessoal, assim como o módulo de assistente pessoal realiza requisições ao de interface, entretanto, somente o assistente realiza requisições aos outros módulos, exceto aos </w:t>
      </w:r>
      <w:r>
        <w:rPr>
          <w:i/>
          <w:iCs/>
        </w:rPr>
        <w:t>bots scrapers</w:t>
      </w:r>
      <w:r>
        <w:t xml:space="preserve"> onde as requisições a eles são realizadas pelo </w:t>
      </w:r>
      <w:r>
        <w:lastRenderedPageBreak/>
        <w:t>indexador, e estes outros módulos não realizam requisições ao assistente, somente enviam respostas.</w:t>
      </w:r>
    </w:p>
    <w:p w14:paraId="1C8D5763" w14:textId="201F0EB1" w:rsidR="00CA48EF" w:rsidRPr="00FE2E12" w:rsidRDefault="00CA48EF" w:rsidP="00B5782F">
      <w:pPr>
        <w:pStyle w:val="Paragrafo"/>
      </w:pPr>
      <w:r w:rsidRPr="00FE2E12">
        <w:t>Para este projeto não foram gerados outros diagramas além da topologia apresentada na</w:t>
      </w:r>
      <w:r>
        <w:t xml:space="preserve"> </w:t>
      </w:r>
      <w:r>
        <w:fldChar w:fldCharType="begin"/>
      </w:r>
      <w:r>
        <w:instrText xml:space="preserve"> REF _Ref529479386 \h </w:instrText>
      </w:r>
      <w:r>
        <w:fldChar w:fldCharType="separate"/>
      </w:r>
      <w:r w:rsidRPr="00CD50F4">
        <w:t xml:space="preserve">Figura </w:t>
      </w:r>
      <w:r>
        <w:rPr>
          <w:noProof/>
        </w:rPr>
        <w:t>4</w:t>
      </w:r>
      <w:r>
        <w:fldChar w:fldCharType="end"/>
      </w:r>
      <w:r w:rsidRPr="00FE2E12">
        <w:t xml:space="preserve">, </w:t>
      </w:r>
      <w:r>
        <w:t>visto que este trabalho foi implementado utilizando a metodologia ágil Kanban, onde não é obrigatório a criação de diagramas.</w:t>
      </w:r>
    </w:p>
    <w:p w14:paraId="488BA476" w14:textId="0A06BA3A" w:rsidR="003F0C2E" w:rsidRPr="006D7E69" w:rsidRDefault="006D7E69" w:rsidP="00B5782F">
      <w:pPr>
        <w:pStyle w:val="Paragrafo"/>
      </w:pPr>
      <w:r>
        <w:br w:type="page"/>
      </w:r>
    </w:p>
    <w:p w14:paraId="2071862D" w14:textId="51252CA5" w:rsidR="003D3108" w:rsidRPr="00FE2E12" w:rsidRDefault="003D3108" w:rsidP="00902231">
      <w:pPr>
        <w:pStyle w:val="Ttulo1"/>
      </w:pPr>
      <w:bookmarkStart w:id="45" w:name="_Toc532173228"/>
      <w:r w:rsidRPr="00FE2E12">
        <w:lastRenderedPageBreak/>
        <w:t>RESULTADOS E DISCUSSÕES</w:t>
      </w:r>
      <w:bookmarkEnd w:id="45"/>
    </w:p>
    <w:p w14:paraId="7690B266" w14:textId="77777777" w:rsidR="00C067C4" w:rsidRPr="00FE2E12" w:rsidRDefault="00C067C4" w:rsidP="00B5782F">
      <w:pPr>
        <w:pStyle w:val="Paragrafo"/>
      </w:pPr>
    </w:p>
    <w:p w14:paraId="64D5D76B" w14:textId="3C87636F" w:rsidR="003229F6" w:rsidRDefault="003229F6" w:rsidP="00B5782F">
      <w:pPr>
        <w:pStyle w:val="Paragrafo"/>
      </w:pPr>
      <w:bookmarkStart w:id="46" w:name="_Ref529479555"/>
      <w:r>
        <w:t xml:space="preserve">A Lana pode ser vista em funcionamento no </w:t>
      </w:r>
      <w:r w:rsidR="00F503DF">
        <w:t>Messenger</w:t>
      </w:r>
      <w:r w:rsidR="00AD2AD3">
        <w:t xml:space="preserve"> e no </w:t>
      </w:r>
      <w:r w:rsidR="00F503DF">
        <w:t>Telegram</w:t>
      </w:r>
      <w:r w:rsidR="00AD2AD3">
        <w:t xml:space="preserve"> na</w:t>
      </w:r>
      <w:r>
        <w:t xml:space="preserve"> </w:t>
      </w:r>
      <w:r>
        <w:fldChar w:fldCharType="begin"/>
      </w:r>
      <w:r>
        <w:instrText xml:space="preserve"> REF _Ref531884034 \h </w:instrText>
      </w:r>
      <w:r>
        <w:fldChar w:fldCharType="separate"/>
      </w:r>
      <w:r w:rsidR="001F03EA">
        <w:t xml:space="preserve">Figura </w:t>
      </w:r>
      <w:r w:rsidR="001F03EA">
        <w:rPr>
          <w:noProof/>
        </w:rPr>
        <w:t>5</w:t>
      </w:r>
      <w:r>
        <w:fldChar w:fldCharType="end"/>
      </w:r>
      <w:r>
        <w:t>.</w:t>
      </w:r>
      <w:r w:rsidR="00F503DF">
        <w:t xml:space="preserve"> A </w:t>
      </w:r>
      <w:r w:rsidR="00F503DF">
        <w:fldChar w:fldCharType="begin"/>
      </w:r>
      <w:r w:rsidR="00F503DF">
        <w:instrText xml:space="preserve"> REF _Ref532166658 \h </w:instrText>
      </w:r>
      <w:r w:rsidR="00F503DF">
        <w:fldChar w:fldCharType="separate"/>
      </w:r>
      <w:r w:rsidR="00F503DF">
        <w:t xml:space="preserve">Figura </w:t>
      </w:r>
      <w:r w:rsidR="00F503DF">
        <w:rPr>
          <w:noProof/>
        </w:rPr>
        <w:t>5</w:t>
      </w:r>
      <w:r w:rsidR="00F503DF">
        <w:t>A</w:t>
      </w:r>
      <w:r w:rsidR="00F503DF">
        <w:fldChar w:fldCharType="end"/>
      </w:r>
      <w:r w:rsidR="00F503DF">
        <w:t xml:space="preserve"> mostra a primeira conversação com a assistente pessoal utilizando o Messenger, nesta pode-se observar que é perguntado ao usuário se ele já utilizou a Lana anteriormente, o usuário responde que sim e então é requisitado ao usuário as credenciais que haviam sido utilizadas no cadastro com a assistente.</w:t>
      </w:r>
    </w:p>
    <w:p w14:paraId="7AB613E3" w14:textId="77777777" w:rsidR="003229F6" w:rsidRPr="003229F6" w:rsidRDefault="003229F6" w:rsidP="009D5470">
      <w:pPr>
        <w:pStyle w:val="Paragrafo"/>
      </w:pPr>
    </w:p>
    <w:p w14:paraId="4C6298EE" w14:textId="4725A265" w:rsidR="003229F6" w:rsidRDefault="003229F6" w:rsidP="00AF70A9">
      <w:pPr>
        <w:pStyle w:val="Legenda"/>
      </w:pPr>
      <w:bookmarkStart w:id="47" w:name="_Ref531884034"/>
      <w:bookmarkStart w:id="48" w:name="_Ref532166658"/>
      <w:bookmarkStart w:id="49" w:name="_Toc532173173"/>
      <w:r>
        <w:t xml:space="preserve">Figura </w:t>
      </w:r>
      <w:fldSimple w:instr=" SEQ Figura \* ARABIC ">
        <w:r w:rsidR="000B2CC1">
          <w:rPr>
            <w:noProof/>
          </w:rPr>
          <w:t>5</w:t>
        </w:r>
      </w:fldSimple>
      <w:bookmarkEnd w:id="46"/>
      <w:bookmarkEnd w:id="47"/>
      <w:r>
        <w:t xml:space="preserve"> </w:t>
      </w:r>
      <w:r w:rsidR="009325B0">
        <w:t>–</w:t>
      </w:r>
      <w:r>
        <w:t xml:space="preserve"> </w:t>
      </w:r>
      <w:r w:rsidR="009325B0">
        <w:t>Primeira conversação com a Lana e serviços ofertados</w:t>
      </w:r>
      <w:r>
        <w:t>.</w:t>
      </w:r>
      <w:bookmarkEnd w:id="48"/>
      <w:bookmarkEnd w:id="49"/>
    </w:p>
    <w:p w14:paraId="23B0B27B" w14:textId="77777777" w:rsidR="00983E35" w:rsidRPr="00983E35" w:rsidRDefault="00983E35" w:rsidP="00983E35">
      <w:pPr>
        <w:spacing w:line="240" w:lineRule="auto"/>
      </w:pPr>
    </w:p>
    <w:p w14:paraId="7D91C849" w14:textId="57B3D564" w:rsidR="003229F6" w:rsidRDefault="009325B0" w:rsidP="003229F6">
      <w:pPr>
        <w:keepNext/>
        <w:spacing w:line="240" w:lineRule="auto"/>
        <w:jc w:val="center"/>
        <w:rPr>
          <w:rFonts w:cs="Arial"/>
        </w:rPr>
      </w:pPr>
      <w:r>
        <w:rPr>
          <w:rFonts w:cs="Arial"/>
          <w:noProof/>
          <w:lang w:eastAsia="pt-BR"/>
        </w:rPr>
        <w:drawing>
          <wp:inline distT="0" distB="0" distL="0" distR="0" wp14:anchorId="74550400" wp14:editId="102ADED9">
            <wp:extent cx="2548255" cy="5148000"/>
            <wp:effectExtent l="0" t="0" r="0" b="0"/>
            <wp:docPr id="5" name="Imagem 5" descr="../../../../Downloads/IMAGE%202018-12-10%2000:51:21.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AGE%202018-12-10%2000:51:21.jp"/>
                    <pic:cNvPicPr>
                      <a:picLocks noChangeAspect="1" noChangeArrowheads="1"/>
                    </pic:cNvPicPr>
                  </pic:nvPicPr>
                  <pic:blipFill rotWithShape="1">
                    <a:blip r:embed="rId15">
                      <a:extLst>
                        <a:ext uri="{28A0092B-C50C-407E-A947-70E740481C1C}">
                          <a14:useLocalDpi xmlns:a14="http://schemas.microsoft.com/office/drawing/2010/main" val="0"/>
                        </a:ext>
                      </a:extLst>
                    </a:blip>
                    <a:srcRect l="-4006" t="-138" r="3995" b="-4453"/>
                    <a:stretch/>
                  </pic:blipFill>
                  <pic:spPr bwMode="auto">
                    <a:xfrm>
                      <a:off x="0" y="0"/>
                      <a:ext cx="2549046" cy="5149598"/>
                    </a:xfrm>
                    <a:prstGeom prst="rect">
                      <a:avLst/>
                    </a:prstGeom>
                    <a:noFill/>
                    <a:ln>
                      <a:noFill/>
                    </a:ln>
                    <a:extLst>
                      <a:ext uri="{53640926-AAD7-44D8-BBD7-CCE9431645EC}">
                        <a14:shadowObscured xmlns:a14="http://schemas.microsoft.com/office/drawing/2010/main"/>
                      </a:ext>
                    </a:extLst>
                  </pic:spPr>
                </pic:pic>
              </a:graphicData>
            </a:graphic>
          </wp:inline>
        </w:drawing>
      </w:r>
      <w:r w:rsidR="0046050D">
        <w:rPr>
          <w:rFonts w:cs="Arial"/>
        </w:rPr>
        <w:tab/>
      </w:r>
      <w:r w:rsidR="006E22A1">
        <w:rPr>
          <w:rFonts w:cs="Arial"/>
          <w:noProof/>
          <w:lang w:eastAsia="pt-BR"/>
        </w:rPr>
        <w:drawing>
          <wp:inline distT="0" distB="0" distL="0" distR="0" wp14:anchorId="48B0760D" wp14:editId="602142FD">
            <wp:extent cx="2548255" cy="5133600"/>
            <wp:effectExtent l="0" t="0" r="0" b="0"/>
            <wp:docPr id="6" name="Imagem 6" descr="../../../../Downloads/IMAGE%202018-12-10%2001:01:02.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IMAGE%202018-12-10%2001:01:02.jp"/>
                    <pic:cNvPicPr>
                      <a:picLocks noChangeAspect="1" noChangeArrowheads="1"/>
                    </pic:cNvPicPr>
                  </pic:nvPicPr>
                  <pic:blipFill rotWithShape="1">
                    <a:blip r:embed="rId16">
                      <a:extLst>
                        <a:ext uri="{28A0092B-C50C-407E-A947-70E740481C1C}">
                          <a14:useLocalDpi xmlns:a14="http://schemas.microsoft.com/office/drawing/2010/main" val="0"/>
                        </a:ext>
                      </a:extLst>
                    </a:blip>
                    <a:srcRect l="-2574" t="-807" r="575" b="-858"/>
                    <a:stretch/>
                  </pic:blipFill>
                  <pic:spPr bwMode="auto">
                    <a:xfrm>
                      <a:off x="0" y="0"/>
                      <a:ext cx="2599743" cy="5237325"/>
                    </a:xfrm>
                    <a:prstGeom prst="rect">
                      <a:avLst/>
                    </a:prstGeom>
                    <a:noFill/>
                    <a:ln>
                      <a:noFill/>
                    </a:ln>
                    <a:extLst>
                      <a:ext uri="{53640926-AAD7-44D8-BBD7-CCE9431645EC}">
                        <a14:shadowObscured xmlns:a14="http://schemas.microsoft.com/office/drawing/2010/main"/>
                      </a:ext>
                    </a:extLst>
                  </pic:spPr>
                </pic:pic>
              </a:graphicData>
            </a:graphic>
          </wp:inline>
        </w:drawing>
      </w:r>
    </w:p>
    <w:p w14:paraId="5CBD92F3" w14:textId="138B72BB" w:rsidR="003229F6" w:rsidRPr="00983E35" w:rsidRDefault="00983E35" w:rsidP="00BB0FD5">
      <w:pPr>
        <w:jc w:val="center"/>
      </w:pPr>
      <w:r w:rsidRPr="009325B0">
        <w:rPr>
          <w:sz w:val="20"/>
          <w:szCs w:val="20"/>
        </w:rPr>
        <w:t>A</w:t>
      </w:r>
      <w:r w:rsidR="00BB0FD5">
        <w:tab/>
      </w:r>
      <w:r w:rsidR="00BB0FD5">
        <w:tab/>
      </w:r>
      <w:r w:rsidR="00BB0FD5">
        <w:tab/>
      </w:r>
      <w:r w:rsidR="00BB0FD5">
        <w:tab/>
      </w:r>
      <w:r w:rsidR="00BB0FD5">
        <w:tab/>
      </w:r>
      <w:r w:rsidR="00BB0FD5">
        <w:tab/>
      </w:r>
      <w:r w:rsidRPr="009325B0">
        <w:rPr>
          <w:sz w:val="20"/>
          <w:szCs w:val="20"/>
        </w:rPr>
        <w:t>B</w:t>
      </w:r>
    </w:p>
    <w:p w14:paraId="4CBBE4A9" w14:textId="77777777" w:rsidR="00983E35" w:rsidRDefault="00983E35" w:rsidP="003229F6">
      <w:pPr>
        <w:keepNext/>
        <w:spacing w:line="240" w:lineRule="auto"/>
        <w:jc w:val="center"/>
        <w:rPr>
          <w:rFonts w:cs="Arial"/>
        </w:rPr>
      </w:pPr>
    </w:p>
    <w:p w14:paraId="6FBB6CFC" w14:textId="77777777" w:rsidR="003229F6" w:rsidRDefault="003229F6" w:rsidP="003229F6">
      <w:pPr>
        <w:keepNext/>
        <w:spacing w:line="240" w:lineRule="auto"/>
        <w:jc w:val="center"/>
        <w:rPr>
          <w:rFonts w:cs="Arial"/>
          <w:sz w:val="20"/>
          <w:szCs w:val="20"/>
        </w:rPr>
      </w:pPr>
      <w:r>
        <w:rPr>
          <w:rFonts w:cs="Arial"/>
          <w:sz w:val="20"/>
          <w:szCs w:val="20"/>
        </w:rPr>
        <w:t>Fonte: elaborado pelo autor.</w:t>
      </w:r>
    </w:p>
    <w:p w14:paraId="1A2BAB1B" w14:textId="77777777" w:rsidR="003229F6" w:rsidRDefault="003229F6" w:rsidP="00B5782F">
      <w:pPr>
        <w:pStyle w:val="Paragrafo"/>
      </w:pPr>
    </w:p>
    <w:p w14:paraId="677CC50F" w14:textId="68F20543" w:rsidR="00420ABC" w:rsidRDefault="006E22A1" w:rsidP="00B5782F">
      <w:pPr>
        <w:pStyle w:val="Paragrafo"/>
      </w:pPr>
      <w:r>
        <w:lastRenderedPageBreak/>
        <w:t xml:space="preserve">Já a </w:t>
      </w:r>
      <w:r>
        <w:fldChar w:fldCharType="begin"/>
      </w:r>
      <w:r>
        <w:instrText xml:space="preserve"> REF _Ref531884034 \h </w:instrText>
      </w:r>
      <w:r>
        <w:fldChar w:fldCharType="separate"/>
      </w:r>
      <w:r>
        <w:t xml:space="preserve">Figura </w:t>
      </w:r>
      <w:r>
        <w:rPr>
          <w:noProof/>
        </w:rPr>
        <w:t>5</w:t>
      </w:r>
      <w:r>
        <w:fldChar w:fldCharType="end"/>
      </w:r>
      <w:r>
        <w:t xml:space="preserve">B </w:t>
      </w:r>
      <w:r w:rsidR="0083631B">
        <w:t>apresenta uma saudação</w:t>
      </w:r>
      <w:r w:rsidR="0076617E">
        <w:t>, uma conversa trivial,</w:t>
      </w:r>
      <w:r w:rsidR="0083631B">
        <w:t xml:space="preserve"> e em seguida uma pergunta de um usuário que deseja saber em que a Lana pode ajuda-lo, i.e., quais são os serviços disponíveis pela assistente pessoal. A mesma pergunta pode ser realizada de maneira diferente, como é </w:t>
      </w:r>
      <w:r w:rsidR="00A748AD">
        <w:t>mostrado</w:t>
      </w:r>
      <w:r w:rsidR="0083631B">
        <w:t xml:space="preserve"> na </w:t>
      </w:r>
      <w:r w:rsidR="0083631B">
        <w:fldChar w:fldCharType="begin"/>
      </w:r>
      <w:r w:rsidR="0083631B">
        <w:instrText xml:space="preserve"> REF _Ref530488783 \h </w:instrText>
      </w:r>
      <w:r w:rsidR="0083631B">
        <w:fldChar w:fldCharType="separate"/>
      </w:r>
      <w:r w:rsidR="0083631B">
        <w:t xml:space="preserve">Figura </w:t>
      </w:r>
      <w:r w:rsidR="0083631B">
        <w:rPr>
          <w:noProof/>
        </w:rPr>
        <w:t>6</w:t>
      </w:r>
      <w:r w:rsidR="0083631B">
        <w:fldChar w:fldCharType="end"/>
      </w:r>
      <w:r w:rsidR="0083631B">
        <w:t>, onde é</w:t>
      </w:r>
      <w:r w:rsidR="001E57E0">
        <w:t xml:space="preserve"> </w:t>
      </w:r>
      <w:r w:rsidR="0083631B">
        <w:t>apresentado</w:t>
      </w:r>
      <w:r w:rsidR="001E57E0">
        <w:t xml:space="preserve"> um cliente perguntando a Lana, a partir do Telegram, quais são os serviços realizados por ela, então é respondido de maneira geral algumas das principais ações implementadas. </w:t>
      </w:r>
      <w:r w:rsidR="00420ABC">
        <w:t>Nota-se que apesar da mensagem conter abreviações como “q” e “vc” a Lana ainda consegue extrair a intenção do usuário de saber quais serviços ela pode realizar.</w:t>
      </w:r>
    </w:p>
    <w:p w14:paraId="703CF5CE" w14:textId="6DAEE0B6" w:rsidR="0021417C" w:rsidRDefault="0021417C" w:rsidP="00B5782F">
      <w:pPr>
        <w:pStyle w:val="Paragrafo"/>
      </w:pPr>
    </w:p>
    <w:p w14:paraId="0132B3A3" w14:textId="5F3DCEBF" w:rsidR="001E57E0" w:rsidRPr="002A294B" w:rsidRDefault="001E57E0" w:rsidP="000C5E8A">
      <w:pPr>
        <w:pStyle w:val="Legenda"/>
      </w:pPr>
      <w:bookmarkStart w:id="50" w:name="_Ref530488783"/>
      <w:bookmarkStart w:id="51" w:name="_Toc532173174"/>
      <w:r>
        <w:t xml:space="preserve">Figura </w:t>
      </w:r>
      <w:fldSimple w:instr=" SEQ Figura \* ARABIC ">
        <w:r w:rsidR="000B2CC1">
          <w:rPr>
            <w:noProof/>
          </w:rPr>
          <w:t>6</w:t>
        </w:r>
      </w:fldSimple>
      <w:bookmarkEnd w:id="50"/>
      <w:r>
        <w:t xml:space="preserve"> - Lana informando suas principais funcionalidades.</w:t>
      </w:r>
      <w:bookmarkEnd w:id="51"/>
    </w:p>
    <w:p w14:paraId="112224A0" w14:textId="77777777" w:rsidR="001E57E0" w:rsidRPr="00530F46" w:rsidRDefault="001E57E0" w:rsidP="001E57E0">
      <w:pPr>
        <w:jc w:val="center"/>
      </w:pPr>
      <w:r>
        <w:rPr>
          <w:noProof/>
          <w:lang w:eastAsia="pt-BR"/>
        </w:rPr>
        <w:drawing>
          <wp:inline distT="0" distB="0" distL="0" distR="0" wp14:anchorId="260878AE" wp14:editId="2E0A79E3">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65E3BF45" w14:textId="77777777" w:rsidR="001E57E0" w:rsidRDefault="001E57E0" w:rsidP="001E57E0">
      <w:pPr>
        <w:spacing w:line="240" w:lineRule="auto"/>
        <w:jc w:val="center"/>
      </w:pPr>
    </w:p>
    <w:p w14:paraId="6D2DAD23" w14:textId="77777777" w:rsidR="001E57E0" w:rsidRDefault="001E57E0" w:rsidP="001E57E0">
      <w:pPr>
        <w:spacing w:line="240" w:lineRule="auto"/>
        <w:jc w:val="center"/>
      </w:pPr>
      <w:r w:rsidRPr="008D4E8C">
        <w:rPr>
          <w:sz w:val="20"/>
          <w:szCs w:val="20"/>
        </w:rPr>
        <w:t>Fonte: elaborado pelo autor.</w:t>
      </w:r>
    </w:p>
    <w:p w14:paraId="6B6CEEA5" w14:textId="77777777" w:rsidR="001E57E0" w:rsidRDefault="001E57E0" w:rsidP="00B5782F">
      <w:pPr>
        <w:pStyle w:val="Paragrafo"/>
      </w:pPr>
    </w:p>
    <w:p w14:paraId="728F6485" w14:textId="05DF23CA" w:rsidR="001D227E" w:rsidRDefault="001D227E" w:rsidP="00B5782F">
      <w:pPr>
        <w:pStyle w:val="Paragrafo"/>
      </w:pPr>
      <w:bookmarkStart w:id="52" w:name="_Ref530488366"/>
      <w:r>
        <w:lastRenderedPageBreak/>
        <w:t xml:space="preserve">A </w:t>
      </w:r>
      <w:r>
        <w:fldChar w:fldCharType="begin"/>
      </w:r>
      <w:r>
        <w:instrText xml:space="preserve"> REF _Ref530489099 \h </w:instrText>
      </w:r>
      <w:r>
        <w:fldChar w:fldCharType="separate"/>
      </w:r>
      <w:r w:rsidR="009650B5">
        <w:t xml:space="preserve">Figura </w:t>
      </w:r>
      <w:r w:rsidR="009650B5">
        <w:rPr>
          <w:noProof/>
        </w:rPr>
        <w:t>7</w:t>
      </w:r>
      <w:r>
        <w:fldChar w:fldCharType="end"/>
      </w:r>
      <w:r>
        <w:t xml:space="preserve"> apresenta a Lana realizando ações para um professor por meio da aplicação Telegram, </w:t>
      </w:r>
      <w:r w:rsidR="00FE0A2C">
        <w:t xml:space="preserve">na </w:t>
      </w:r>
      <w:r w:rsidR="00FE0A2C">
        <w:fldChar w:fldCharType="begin"/>
      </w:r>
      <w:r w:rsidR="00FE0A2C">
        <w:instrText xml:space="preserve"> REF _Ref530489099 \h </w:instrText>
      </w:r>
      <w:r w:rsidR="00FE0A2C">
        <w:fldChar w:fldCharType="separate"/>
      </w:r>
      <w:r w:rsidR="00FE0A2C">
        <w:t xml:space="preserve">Figura </w:t>
      </w:r>
      <w:r w:rsidR="00FE0A2C">
        <w:rPr>
          <w:noProof/>
        </w:rPr>
        <w:t>7</w:t>
      </w:r>
      <w:r w:rsidR="00FE0A2C">
        <w:fldChar w:fldCharType="end"/>
      </w:r>
      <w:r w:rsidR="00FE0A2C">
        <w:t xml:space="preserve">A </w:t>
      </w:r>
      <w:r>
        <w:t>é possível observar a requisição da listagem de disciplinas ministradas</w:t>
      </w:r>
      <w:r w:rsidR="00CC5025">
        <w:t xml:space="preserve"> com uma mensagem mais direta, somente falando “Disciplinas” e ainda assim foi possível extrair a intenção</w:t>
      </w:r>
      <w:r>
        <w:t xml:space="preserve">, </w:t>
      </w:r>
      <w:r w:rsidR="00B578FF">
        <w:t xml:space="preserve">em seguida </w:t>
      </w:r>
      <w:r>
        <w:t xml:space="preserve">a AP requisita ao cliente a senha do portal Sagres para realizar tal operação, visto que este usuário já havia utilizado a Lana posteriormente não foi necessário informar o nome de usuário, após receber a senha foi realizado o serviço e enviado a resposta ao cliente. </w:t>
      </w:r>
      <w:bookmarkStart w:id="53" w:name="_Ref530489099"/>
    </w:p>
    <w:p w14:paraId="1E3F7BDF" w14:textId="77777777" w:rsidR="00277361" w:rsidRDefault="00277361" w:rsidP="00B5782F">
      <w:pPr>
        <w:pStyle w:val="Paragrafo"/>
      </w:pPr>
    </w:p>
    <w:p w14:paraId="414E22AC" w14:textId="4061CB5F" w:rsidR="001D227E" w:rsidRDefault="001D227E" w:rsidP="000C5E8A">
      <w:pPr>
        <w:pStyle w:val="Legenda"/>
      </w:pPr>
      <w:bookmarkStart w:id="54" w:name="_Ref532169940"/>
      <w:bookmarkStart w:id="55" w:name="_Toc532173175"/>
      <w:r>
        <w:t xml:space="preserve">Figura </w:t>
      </w:r>
      <w:fldSimple w:instr=" SEQ Figura \* ARABIC ">
        <w:r w:rsidR="000B2CC1">
          <w:rPr>
            <w:noProof/>
          </w:rPr>
          <w:t>7</w:t>
        </w:r>
      </w:fldSimple>
      <w:bookmarkEnd w:id="52"/>
      <w:bookmarkEnd w:id="53"/>
      <w:bookmarkEnd w:id="54"/>
      <w:r>
        <w:t xml:space="preserve"> - Lana realizando ações para professor no Telegram.</w:t>
      </w:r>
      <w:bookmarkEnd w:id="55"/>
    </w:p>
    <w:p w14:paraId="39670EA1" w14:textId="77777777" w:rsidR="00D23D8F" w:rsidRPr="00D23D8F" w:rsidRDefault="00D23D8F" w:rsidP="00D23D8F">
      <w:pPr>
        <w:spacing w:line="240" w:lineRule="auto"/>
      </w:pPr>
    </w:p>
    <w:p w14:paraId="6D94F680" w14:textId="100EF800" w:rsidR="001D227E" w:rsidRDefault="001D227E" w:rsidP="00D23D8F">
      <w:pPr>
        <w:jc w:val="center"/>
      </w:pPr>
      <w:r>
        <w:rPr>
          <w:noProof/>
          <w:lang w:eastAsia="pt-BR"/>
        </w:rPr>
        <w:drawing>
          <wp:inline distT="0" distB="0" distL="0" distR="0" wp14:anchorId="42922BAC" wp14:editId="7CA23A4D">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r w:rsidR="00E65354">
        <w:tab/>
      </w:r>
      <w:r w:rsidR="00940C6F">
        <w:rPr>
          <w:noProof/>
          <w:lang w:eastAsia="pt-BR"/>
        </w:rPr>
        <w:drawing>
          <wp:inline distT="0" distB="0" distL="0" distR="0" wp14:anchorId="4B7E29E2" wp14:editId="6AAE07D2">
            <wp:extent cx="2548255" cy="5094000"/>
            <wp:effectExtent l="0" t="0" r="0" b="1143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11" b="-11"/>
                    <a:stretch/>
                  </pic:blipFill>
                  <pic:spPr bwMode="auto">
                    <a:xfrm>
                      <a:off x="0" y="0"/>
                      <a:ext cx="2548800" cy="5095089"/>
                    </a:xfrm>
                    <a:prstGeom prst="rect">
                      <a:avLst/>
                    </a:prstGeom>
                    <a:noFill/>
                    <a:ln>
                      <a:noFill/>
                    </a:ln>
                    <a:extLst>
                      <a:ext uri="{53640926-AAD7-44D8-BBD7-CCE9431645EC}">
                        <a14:shadowObscured xmlns:a14="http://schemas.microsoft.com/office/drawing/2010/main"/>
                      </a:ext>
                    </a:extLst>
                  </pic:spPr>
                </pic:pic>
              </a:graphicData>
            </a:graphic>
          </wp:inline>
        </w:drawing>
      </w:r>
    </w:p>
    <w:p w14:paraId="06C1916D" w14:textId="3F61DB2A" w:rsidR="001D227E" w:rsidRPr="004F30C5" w:rsidRDefault="000052D9" w:rsidP="004F30C5">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0AE0F715" w14:textId="77777777" w:rsidR="000052D9" w:rsidRDefault="000052D9" w:rsidP="00B5782F">
      <w:pPr>
        <w:spacing w:line="240" w:lineRule="auto"/>
      </w:pPr>
    </w:p>
    <w:p w14:paraId="4AF4BF10" w14:textId="77777777" w:rsidR="001D227E" w:rsidRPr="00132C42" w:rsidRDefault="001D227E" w:rsidP="001D227E">
      <w:pPr>
        <w:spacing w:line="240" w:lineRule="auto"/>
        <w:jc w:val="center"/>
        <w:rPr>
          <w:sz w:val="20"/>
          <w:szCs w:val="20"/>
        </w:rPr>
      </w:pPr>
      <w:r w:rsidRPr="00132C42">
        <w:rPr>
          <w:sz w:val="20"/>
          <w:szCs w:val="20"/>
        </w:rPr>
        <w:t>Fonte: elaborado pelo autor.</w:t>
      </w:r>
    </w:p>
    <w:p w14:paraId="22C7502C" w14:textId="77777777" w:rsidR="001D227E" w:rsidRDefault="001D227E" w:rsidP="00B5782F">
      <w:pPr>
        <w:pStyle w:val="Paragrafo"/>
      </w:pPr>
    </w:p>
    <w:p w14:paraId="064DB399" w14:textId="68975974" w:rsidR="000728D7" w:rsidRDefault="00135771" w:rsidP="00B5782F">
      <w:pPr>
        <w:pStyle w:val="Paragrafo"/>
      </w:pPr>
      <w:r>
        <w:lastRenderedPageBreak/>
        <w:t>Em seguida a</w:t>
      </w:r>
      <w:r w:rsidR="00FE0A2C">
        <w:t xml:space="preserve"> </w:t>
      </w:r>
      <w:r w:rsidR="00FE0A2C">
        <w:fldChar w:fldCharType="begin"/>
      </w:r>
      <w:r w:rsidR="00FE0A2C">
        <w:instrText xml:space="preserve"> REF _Ref530489099 \h </w:instrText>
      </w:r>
      <w:r w:rsidR="00FE0A2C">
        <w:fldChar w:fldCharType="separate"/>
      </w:r>
      <w:r w:rsidR="00FE0A2C">
        <w:t xml:space="preserve">Figura </w:t>
      </w:r>
      <w:r w:rsidR="00FE0A2C">
        <w:rPr>
          <w:noProof/>
        </w:rPr>
        <w:t>7</w:t>
      </w:r>
      <w:r w:rsidR="00FE0A2C">
        <w:fldChar w:fldCharType="end"/>
      </w:r>
      <w:r w:rsidR="00FE0A2C">
        <w:t>B</w:t>
      </w:r>
      <w:r>
        <w:t xml:space="preserve"> apresenta a realização de uma outra requisição para o envio dos horários de aulas a serem ministrados no semestre, por fim a Lana responde a essa requisição enviando uma imagem contendo estes horários. </w:t>
      </w:r>
      <w:r w:rsidR="00F45160">
        <w:t xml:space="preserve">Nesta Figura também </w:t>
      </w:r>
      <w:r w:rsidR="004E24E2">
        <w:t>se observa</w:t>
      </w:r>
      <w:r w:rsidR="00F45160">
        <w:t xml:space="preserve"> que foi possível extrair a intenção de buscar os horários mesmo em uma mensagem mais direta</w:t>
      </w:r>
      <w:r w:rsidR="00F35A28">
        <w:t>.</w:t>
      </w:r>
    </w:p>
    <w:p w14:paraId="6AFE3F84" w14:textId="77777777" w:rsidR="006337D8" w:rsidRDefault="006337D8" w:rsidP="00B5782F">
      <w:pPr>
        <w:pStyle w:val="Paragrafo"/>
      </w:pPr>
    </w:p>
    <w:p w14:paraId="3A77656E" w14:textId="6554B43B" w:rsidR="006337D8" w:rsidRDefault="006337D8" w:rsidP="006337D8">
      <w:pPr>
        <w:pStyle w:val="Legenda"/>
      </w:pPr>
      <w:bookmarkStart w:id="56" w:name="_Ref532168931"/>
      <w:bookmarkStart w:id="57" w:name="_Toc532173176"/>
      <w:r>
        <w:t xml:space="preserve">Figura </w:t>
      </w:r>
      <w:fldSimple w:instr=" SEQ Figura \* ARABIC ">
        <w:r w:rsidR="000B2CC1">
          <w:rPr>
            <w:noProof/>
          </w:rPr>
          <w:t>8</w:t>
        </w:r>
      </w:fldSimple>
      <w:bookmarkEnd w:id="56"/>
      <w:r>
        <w:t xml:space="preserve"> - </w:t>
      </w:r>
      <w:r w:rsidR="00842DAC">
        <w:t>Interpretações</w:t>
      </w:r>
      <w:r>
        <w:t xml:space="preserve"> com erros de digitação</w:t>
      </w:r>
      <w:r w:rsidR="00FA35AD">
        <w:t>.</w:t>
      </w:r>
      <w:bookmarkEnd w:id="57"/>
    </w:p>
    <w:p w14:paraId="22A2C9BD" w14:textId="77777777" w:rsidR="006337D8" w:rsidRPr="006337D8" w:rsidRDefault="006337D8" w:rsidP="006337D8">
      <w:pPr>
        <w:spacing w:line="240" w:lineRule="auto"/>
      </w:pPr>
    </w:p>
    <w:p w14:paraId="325C6E91" w14:textId="2E162C13" w:rsidR="00135771" w:rsidRDefault="006337D8" w:rsidP="006337D8">
      <w:pPr>
        <w:jc w:val="center"/>
      </w:pPr>
      <w:r>
        <w:rPr>
          <w:noProof/>
          <w:lang w:eastAsia="pt-BR"/>
        </w:rPr>
        <w:drawing>
          <wp:inline distT="0" distB="0" distL="0" distR="0" wp14:anchorId="6F9A2F68" wp14:editId="0919A16B">
            <wp:extent cx="2548800" cy="5151600"/>
            <wp:effectExtent l="0" t="0" r="0" b="5080"/>
            <wp:docPr id="8" name="Imagem 8" descr="../../../../Downloads/IMAGE%202018-12-10%2001:26:15.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ownloads/IMAGE%202018-12-10%2001:26:15.j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8800" cy="5151600"/>
                    </a:xfrm>
                    <a:prstGeom prst="rect">
                      <a:avLst/>
                    </a:prstGeom>
                    <a:noFill/>
                    <a:ln>
                      <a:noFill/>
                    </a:ln>
                  </pic:spPr>
                </pic:pic>
              </a:graphicData>
            </a:graphic>
          </wp:inline>
        </w:drawing>
      </w:r>
      <w:r>
        <w:tab/>
      </w:r>
      <w:r w:rsidR="000728D7">
        <w:rPr>
          <w:noProof/>
          <w:lang w:eastAsia="pt-BR"/>
        </w:rPr>
        <w:drawing>
          <wp:inline distT="0" distB="0" distL="0" distR="0" wp14:anchorId="23A5A201" wp14:editId="2444D6AF">
            <wp:extent cx="2548800" cy="5151600"/>
            <wp:effectExtent l="0" t="0" r="0" b="5080"/>
            <wp:docPr id="9" name="Imagem 9" descr="../../../../Downloads/IMAGE%202018-12-10%2001:27:5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Downloads/IMAGE%202018-12-10%2001:27:58.j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48800" cy="5151600"/>
                    </a:xfrm>
                    <a:prstGeom prst="rect">
                      <a:avLst/>
                    </a:prstGeom>
                    <a:noFill/>
                    <a:ln>
                      <a:noFill/>
                    </a:ln>
                  </pic:spPr>
                </pic:pic>
              </a:graphicData>
            </a:graphic>
          </wp:inline>
        </w:drawing>
      </w:r>
    </w:p>
    <w:p w14:paraId="62431F71" w14:textId="77777777" w:rsidR="006337D8" w:rsidRPr="004F30C5" w:rsidRDefault="006337D8" w:rsidP="006337D8">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5A22128D" w14:textId="77777777" w:rsidR="006337D8" w:rsidRDefault="006337D8" w:rsidP="006337D8">
      <w:pPr>
        <w:spacing w:line="240" w:lineRule="auto"/>
        <w:jc w:val="center"/>
      </w:pPr>
    </w:p>
    <w:p w14:paraId="682EA295" w14:textId="30847F12" w:rsidR="006337D8" w:rsidRDefault="006337D8" w:rsidP="006337D8">
      <w:pPr>
        <w:jc w:val="center"/>
        <w:rPr>
          <w:sz w:val="20"/>
          <w:szCs w:val="20"/>
        </w:rPr>
      </w:pPr>
      <w:r>
        <w:rPr>
          <w:sz w:val="20"/>
          <w:szCs w:val="20"/>
        </w:rPr>
        <w:t>Fonte: Elaborado pelo autor.</w:t>
      </w:r>
    </w:p>
    <w:p w14:paraId="39DD80C8" w14:textId="77777777" w:rsidR="000728D7" w:rsidRDefault="000728D7" w:rsidP="006337D8">
      <w:pPr>
        <w:pStyle w:val="Paragrafo"/>
      </w:pPr>
    </w:p>
    <w:p w14:paraId="2BD61E45" w14:textId="0101462F" w:rsidR="005F7DD4" w:rsidRDefault="000728D7" w:rsidP="006337D8">
      <w:pPr>
        <w:pStyle w:val="Paragrafo"/>
      </w:pPr>
      <w:r>
        <w:t xml:space="preserve">A </w:t>
      </w:r>
      <w:r>
        <w:fldChar w:fldCharType="begin"/>
      </w:r>
      <w:r>
        <w:instrText xml:space="preserve"> REF _Ref532168931 \h </w:instrText>
      </w:r>
      <w:r>
        <w:fldChar w:fldCharType="separate"/>
      </w:r>
      <w:r>
        <w:t xml:space="preserve">Figura </w:t>
      </w:r>
      <w:r>
        <w:rPr>
          <w:noProof/>
        </w:rPr>
        <w:t>8</w:t>
      </w:r>
      <w:r>
        <w:fldChar w:fldCharType="end"/>
      </w:r>
      <w:r>
        <w:t xml:space="preserve"> mostra algumas interpretações feitas pela Lana a partir de mensagens com erros de digitação. A </w:t>
      </w:r>
      <w:r>
        <w:fldChar w:fldCharType="begin"/>
      </w:r>
      <w:r>
        <w:instrText xml:space="preserve"> REF _Ref532168931 \h </w:instrText>
      </w:r>
      <w:r>
        <w:fldChar w:fldCharType="separate"/>
      </w:r>
      <w:r>
        <w:t xml:space="preserve">Figura </w:t>
      </w:r>
      <w:r>
        <w:rPr>
          <w:noProof/>
        </w:rPr>
        <w:t>8</w:t>
      </w:r>
      <w:r>
        <w:fldChar w:fldCharType="end"/>
      </w:r>
      <w:r>
        <w:t>A apresenta um usuário enviando uma mensagem com as palavras “ajuda” e “portal” com erros de digitaçã</w:t>
      </w:r>
      <w:r w:rsidR="00223D4E">
        <w:t>o e</w:t>
      </w:r>
      <w:r>
        <w:t xml:space="preserve"> mesmo assim </w:t>
      </w:r>
      <w:r>
        <w:lastRenderedPageBreak/>
        <w:t>foi possível extrair a intenção de buscar os serviços que podem s</w:t>
      </w:r>
      <w:r w:rsidR="0079301B">
        <w:t>er realizados no portal sagres.</w:t>
      </w:r>
    </w:p>
    <w:p w14:paraId="6A4D3F5B" w14:textId="70FA3E61" w:rsidR="006337D8" w:rsidRPr="006337D8" w:rsidRDefault="000728D7" w:rsidP="006337D8">
      <w:pPr>
        <w:pStyle w:val="Paragrafo"/>
      </w:pPr>
      <w:r>
        <w:t>Entretanto</w:t>
      </w:r>
      <w:r w:rsidR="00F85FF9">
        <w:t xml:space="preserve"> nem sempre é possível extrair a intenção corretamente quando ocorrem erros de digitação</w:t>
      </w:r>
      <w:r>
        <w:t xml:space="preserve">, a </w:t>
      </w:r>
      <w:r>
        <w:fldChar w:fldCharType="begin"/>
      </w:r>
      <w:r>
        <w:instrText xml:space="preserve"> REF _Ref532168931 \h </w:instrText>
      </w:r>
      <w:r>
        <w:fldChar w:fldCharType="separate"/>
      </w:r>
      <w:r>
        <w:t xml:space="preserve">Figura </w:t>
      </w:r>
      <w:r>
        <w:rPr>
          <w:noProof/>
        </w:rPr>
        <w:t>8</w:t>
      </w:r>
      <w:r>
        <w:fldChar w:fldCharType="end"/>
      </w:r>
      <w:r>
        <w:t xml:space="preserve">B </w:t>
      </w:r>
      <w:r w:rsidR="00F85FF9">
        <w:t>ilustra</w:t>
      </w:r>
      <w:r>
        <w:t xml:space="preserve"> um outro erro de digitaçã</w:t>
      </w:r>
      <w:r w:rsidR="00F85FF9">
        <w:t>o similar, onde o usuário escreve “sagres” de maneira incorreta, nesta a Lana extrai a intenção incorreta, é respondido ao usuário as ações gerais que podem ser realizadas pela assistente e não as especificas do portal sagres como havia sido requisitado.</w:t>
      </w:r>
      <w:r w:rsidR="005F7DD4">
        <w:t xml:space="preserve"> Ainda na</w:t>
      </w:r>
      <w:r w:rsidR="00F85FF9">
        <w:t xml:space="preserve"> </w:t>
      </w:r>
      <w:r w:rsidR="005F7DD4">
        <w:fldChar w:fldCharType="begin"/>
      </w:r>
      <w:r w:rsidR="005F7DD4">
        <w:instrText xml:space="preserve"> REF _Ref532168931 \h </w:instrText>
      </w:r>
      <w:r w:rsidR="005F7DD4">
        <w:fldChar w:fldCharType="separate"/>
      </w:r>
      <w:r w:rsidR="005F7DD4">
        <w:t xml:space="preserve">Figura </w:t>
      </w:r>
      <w:r w:rsidR="005F7DD4">
        <w:rPr>
          <w:noProof/>
        </w:rPr>
        <w:t>8</w:t>
      </w:r>
      <w:r w:rsidR="005F7DD4">
        <w:fldChar w:fldCharType="end"/>
      </w:r>
      <w:r w:rsidR="005F7DD4">
        <w:t>B, também é enviado uma mensagem com erro de digitação com o objetivo de requisitar a ação de listar as disciplinas no portal sagres, neste caso não foi possível identificar nenhuma intenção na mensagem, sendo assim a assistente pessoal responde ao usuário que não conseguiu entender</w:t>
      </w:r>
      <w:r w:rsidR="00D04837">
        <w:t>, o mesmo tipo de mensagem também é enviado ao usuário quando não é possível identificar nenhuma das intenções cadastradas</w:t>
      </w:r>
      <w:r w:rsidR="005F7DD4">
        <w:t>.</w:t>
      </w:r>
    </w:p>
    <w:p w14:paraId="1F81BDAD" w14:textId="75924824" w:rsidR="009E5577" w:rsidRDefault="009E5577" w:rsidP="00B5782F">
      <w:pPr>
        <w:pStyle w:val="Paragrafo"/>
      </w:pPr>
      <w:r w:rsidRPr="00FE2E12">
        <w:t>Na</w:t>
      </w:r>
      <w:r>
        <w:t xml:space="preserve"> </w:t>
      </w:r>
      <w:r>
        <w:fldChar w:fldCharType="begin"/>
      </w:r>
      <w:r>
        <w:instrText xml:space="preserve"> REF _Ref530488480 \h </w:instrText>
      </w:r>
      <w:r>
        <w:fldChar w:fldCharType="separate"/>
      </w:r>
      <w:r w:rsidR="001009C4">
        <w:t xml:space="preserve">Figura </w:t>
      </w:r>
      <w:r w:rsidR="001009C4">
        <w:rPr>
          <w:noProof/>
        </w:rPr>
        <w:t>9</w:t>
      </w:r>
      <w:r>
        <w:fldChar w:fldCharType="end"/>
      </w:r>
      <w:r w:rsidRPr="00FE2E12">
        <w:t xml:space="preserve">, </w:t>
      </w:r>
      <w:r>
        <w:t>podemos observar o funcionamento da Lana no aplicativo de troca de mensagens Messenger, nesta é apresentado duas requisições de serviço à Lana,</w:t>
      </w:r>
      <w:r w:rsidR="00FF6F40">
        <w:t xml:space="preserve"> ambas ações realizadas para um aluno no portal acadêmico sagres,</w:t>
      </w:r>
      <w:r>
        <w:t xml:space="preserve">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 Pode-se notar que a código da disciplina foi extraído da mensagem em conjunto a intenção, desta maneira o AP já conseguiu identificar que deveria executar um serviço para o código em questão, além disso, a Figura também mostra que é possível requisitar o mesmo serviço de maneiras diferentes, assim como na</w:t>
      </w:r>
      <w:r w:rsidR="001009C4">
        <w:t xml:space="preserve"> </w:t>
      </w:r>
      <w:r w:rsidR="001009C4">
        <w:fldChar w:fldCharType="begin"/>
      </w:r>
      <w:r w:rsidR="001009C4">
        <w:instrText xml:space="preserve"> REF _Ref532169940 \h </w:instrText>
      </w:r>
      <w:r w:rsidR="001009C4">
        <w:fldChar w:fldCharType="separate"/>
      </w:r>
      <w:r w:rsidR="001009C4">
        <w:t xml:space="preserve">Figura </w:t>
      </w:r>
      <w:r w:rsidR="001009C4">
        <w:rPr>
          <w:noProof/>
        </w:rPr>
        <w:t>7</w:t>
      </w:r>
      <w:r w:rsidR="001009C4">
        <w:fldChar w:fldCharType="end"/>
      </w:r>
      <w:r w:rsidR="001009C4">
        <w:t>B</w:t>
      </w:r>
      <w:r>
        <w:t xml:space="preserve">, é requisitado a Lana os horários do semestre, entretanto na </w:t>
      </w:r>
      <w:r>
        <w:fldChar w:fldCharType="begin"/>
      </w:r>
      <w:r>
        <w:instrText xml:space="preserve"> REF _Ref530488480 \h </w:instrText>
      </w:r>
      <w:r>
        <w:fldChar w:fldCharType="separate"/>
      </w:r>
      <w:r w:rsidR="00A748AD">
        <w:t xml:space="preserve">Figura </w:t>
      </w:r>
      <w:r w:rsidR="00A748AD">
        <w:rPr>
          <w:noProof/>
        </w:rPr>
        <w:t>9</w:t>
      </w:r>
      <w:r>
        <w:fldChar w:fldCharType="end"/>
      </w:r>
      <w:r>
        <w:t xml:space="preserve"> o pedido foi realizado diferente, de maneira mais contextualizada.</w:t>
      </w:r>
    </w:p>
    <w:p w14:paraId="1E476051" w14:textId="0041E012" w:rsidR="00666C02" w:rsidRDefault="00666C02" w:rsidP="00666C02">
      <w:pPr>
        <w:pStyle w:val="Paragrafo"/>
      </w:pPr>
      <w:r>
        <w:t xml:space="preserve">Apesar do agente de interface do Messenger ter sido implementado,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w:t>
      </w:r>
      <w:r w:rsidRPr="00666C02">
        <w:t xml:space="preserve"> </w:t>
      </w:r>
      <w:r w:rsidR="004E709D">
        <w:t>Por fim, o</w:t>
      </w:r>
      <w:r>
        <w:t xml:space="preserve"> desenvolvimento dos agentes de interface foi realizado assim como o esperado, sem ocorrer nenhum problema. </w:t>
      </w:r>
    </w:p>
    <w:p w14:paraId="4F566366" w14:textId="5406D6A6" w:rsidR="009E5577" w:rsidRDefault="009E5577" w:rsidP="00B5782F">
      <w:pPr>
        <w:pStyle w:val="Paragrafo"/>
      </w:pPr>
    </w:p>
    <w:p w14:paraId="0E4CE748" w14:textId="77777777" w:rsidR="00A039F4" w:rsidRPr="0014159A" w:rsidRDefault="00A039F4" w:rsidP="00B5782F">
      <w:pPr>
        <w:pStyle w:val="Paragrafo"/>
      </w:pPr>
    </w:p>
    <w:p w14:paraId="403019D2" w14:textId="75711B7F" w:rsidR="009E5577" w:rsidRDefault="009E5577" w:rsidP="000C5E8A">
      <w:pPr>
        <w:pStyle w:val="Legenda"/>
      </w:pPr>
      <w:bookmarkStart w:id="58" w:name="_Ref530488480"/>
      <w:bookmarkStart w:id="59" w:name="_Toc532173177"/>
      <w:r>
        <w:lastRenderedPageBreak/>
        <w:t xml:space="preserve">Figura </w:t>
      </w:r>
      <w:fldSimple w:instr=" SEQ Figura \* ARABIC ">
        <w:r w:rsidR="000B2CC1">
          <w:rPr>
            <w:noProof/>
          </w:rPr>
          <w:t>9</w:t>
        </w:r>
      </w:fldSimple>
      <w:bookmarkEnd w:id="58"/>
      <w:r>
        <w:t xml:space="preserve"> </w:t>
      </w:r>
      <w:r w:rsidR="006277DA">
        <w:t>–</w:t>
      </w:r>
      <w:r>
        <w:t xml:space="preserve"> </w:t>
      </w:r>
      <w:r w:rsidR="006277DA">
        <w:t>Ações para aluno no portal acadêmico sagres</w:t>
      </w:r>
      <w:r w:rsidRPr="00B10132">
        <w:t xml:space="preserve"> no aplicativo Messenger.</w:t>
      </w:r>
      <w:bookmarkEnd w:id="59"/>
    </w:p>
    <w:p w14:paraId="105B57FF" w14:textId="77777777" w:rsidR="009E5577" w:rsidRPr="000D1708" w:rsidRDefault="009E5577" w:rsidP="009E5577">
      <w:pPr>
        <w:spacing w:line="240" w:lineRule="auto"/>
      </w:pPr>
    </w:p>
    <w:p w14:paraId="1B4B88C9" w14:textId="77777777" w:rsidR="009E5577" w:rsidRDefault="009E5577" w:rsidP="009E5577">
      <w:pPr>
        <w:spacing w:line="240" w:lineRule="auto"/>
        <w:jc w:val="center"/>
        <w:rPr>
          <w:rFonts w:cs="Arial"/>
        </w:rPr>
      </w:pPr>
      <w:r w:rsidRPr="00FE2E12">
        <w:rPr>
          <w:rFonts w:cs="Arial"/>
          <w:noProof/>
          <w:lang w:eastAsia="pt-BR"/>
        </w:rPr>
        <w:drawing>
          <wp:inline distT="0" distB="0" distL="0" distR="0" wp14:anchorId="7A73DF74" wp14:editId="4A506245">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3BCB54DF" w14:textId="77777777" w:rsidR="009E5577" w:rsidRDefault="009E5577" w:rsidP="009E5577">
      <w:pPr>
        <w:spacing w:line="240" w:lineRule="auto"/>
        <w:jc w:val="center"/>
        <w:rPr>
          <w:rFonts w:cs="Arial"/>
        </w:rPr>
      </w:pPr>
    </w:p>
    <w:p w14:paraId="1327D71B" w14:textId="0AA6BA8E" w:rsidR="009E5577" w:rsidRPr="00437190" w:rsidRDefault="009E5577" w:rsidP="00675DB7">
      <w:pPr>
        <w:spacing w:line="240" w:lineRule="auto"/>
        <w:jc w:val="center"/>
        <w:rPr>
          <w:rFonts w:cs="Arial"/>
          <w:sz w:val="20"/>
          <w:szCs w:val="20"/>
        </w:rPr>
      </w:pPr>
      <w:r>
        <w:rPr>
          <w:rFonts w:cs="Arial"/>
          <w:sz w:val="20"/>
          <w:szCs w:val="20"/>
        </w:rPr>
        <w:t>Fonte: elaborado pelo autor.</w:t>
      </w:r>
    </w:p>
    <w:p w14:paraId="794D2497" w14:textId="77777777" w:rsidR="009E5577" w:rsidRDefault="009E5577" w:rsidP="00B5782F">
      <w:pPr>
        <w:pStyle w:val="Paragrafo"/>
      </w:pPr>
    </w:p>
    <w:p w14:paraId="35CA94A7" w14:textId="77777777" w:rsidR="006A692B" w:rsidRPr="00E52357" w:rsidRDefault="006A692B" w:rsidP="006A692B">
      <w:pPr>
        <w:pStyle w:val="Paragrafo"/>
      </w:pPr>
      <w:r>
        <w:t xml:space="preserve">Algumas ações realizadas pelo BotUESC podem ser observadas na </w:t>
      </w:r>
      <w:r>
        <w:fldChar w:fldCharType="begin"/>
      </w:r>
      <w:r>
        <w:instrText xml:space="preserve"> REF _Ref532172717 \h </w:instrText>
      </w:r>
      <w:r>
        <w:fldChar w:fldCharType="separate"/>
      </w:r>
      <w:r>
        <w:t xml:space="preserve">Figura </w:t>
      </w:r>
      <w:r>
        <w:rPr>
          <w:noProof/>
        </w:rPr>
        <w:t>10</w:t>
      </w:r>
      <w:r>
        <w:fldChar w:fldCharType="end"/>
      </w:r>
      <w:r>
        <w:t xml:space="preserve">. A </w:t>
      </w:r>
      <w:r>
        <w:fldChar w:fldCharType="begin"/>
      </w:r>
      <w:r>
        <w:instrText xml:space="preserve"> REF _Ref532172717 \h </w:instrText>
      </w:r>
      <w:r>
        <w:fldChar w:fldCharType="separate"/>
      </w:r>
      <w:r>
        <w:t xml:space="preserve">Figura </w:t>
      </w:r>
      <w:r>
        <w:rPr>
          <w:noProof/>
        </w:rPr>
        <w:t>10</w:t>
      </w:r>
      <w:r>
        <w:fldChar w:fldCharType="end"/>
      </w:r>
      <w:r>
        <w:t xml:space="preserve">A apresenta um usuário enviando uma mensagem com a intenção de listar as informações que possam ser recuperadas do site da UESC, em seguida a Lana responde quais são as ações possíveis no site da universidade. Já a </w:t>
      </w:r>
      <w:r>
        <w:fldChar w:fldCharType="begin"/>
      </w:r>
      <w:r>
        <w:instrText xml:space="preserve"> REF _Ref532172717 \h </w:instrText>
      </w:r>
      <w:r>
        <w:fldChar w:fldCharType="separate"/>
      </w:r>
      <w:r>
        <w:t xml:space="preserve">Figura </w:t>
      </w:r>
      <w:r>
        <w:rPr>
          <w:noProof/>
        </w:rPr>
        <w:t>10</w:t>
      </w:r>
      <w:r>
        <w:fldChar w:fldCharType="end"/>
      </w:r>
      <w:r>
        <w:t xml:space="preserve">B apresenta uma requisição de listagem de departamentos da instituição, esta intenção também é extraída com sucesso, o serviço é executado sem problemas e então é enviado ao usuário uma lista com os departamentos da UESC, nota-se que esta lista possui marcação de estilo, onde as siglas de cada departamento possuem </w:t>
      </w:r>
      <w:r>
        <w:rPr>
          <w:i/>
        </w:rPr>
        <w:t>hyperlinks</w:t>
      </w:r>
      <w:r>
        <w:t xml:space="preserve"> para os sites dos departamentos em si.</w:t>
      </w:r>
    </w:p>
    <w:p w14:paraId="37B5955F" w14:textId="77777777" w:rsidR="006A692B" w:rsidRDefault="006A692B" w:rsidP="006A692B">
      <w:pPr>
        <w:pStyle w:val="Paragrafo"/>
      </w:pPr>
    </w:p>
    <w:p w14:paraId="4C303B06" w14:textId="77777777" w:rsidR="006A692B" w:rsidRDefault="006A692B" w:rsidP="006A692B">
      <w:pPr>
        <w:pStyle w:val="Legenda"/>
      </w:pPr>
      <w:bookmarkStart w:id="60" w:name="_Ref532172717"/>
      <w:bookmarkStart w:id="61" w:name="_Toc532173178"/>
      <w:r>
        <w:lastRenderedPageBreak/>
        <w:t xml:space="preserve">Figura </w:t>
      </w:r>
      <w:fldSimple w:instr=" SEQ Figura \* ARABIC ">
        <w:r>
          <w:rPr>
            <w:noProof/>
          </w:rPr>
          <w:t>10</w:t>
        </w:r>
      </w:fldSimple>
      <w:bookmarkEnd w:id="60"/>
      <w:r>
        <w:t xml:space="preserve"> - Requisição de ações do BotUESC no Telegram.</w:t>
      </w:r>
      <w:bookmarkEnd w:id="61"/>
    </w:p>
    <w:p w14:paraId="71552307" w14:textId="77777777" w:rsidR="006A692B" w:rsidRPr="000B2CC1" w:rsidRDefault="006A692B" w:rsidP="006A692B">
      <w:pPr>
        <w:spacing w:line="240" w:lineRule="auto"/>
      </w:pPr>
    </w:p>
    <w:p w14:paraId="6A2DB92E" w14:textId="77777777" w:rsidR="006A692B" w:rsidRDefault="006A692B" w:rsidP="006A692B">
      <w:pPr>
        <w:jc w:val="center"/>
      </w:pPr>
      <w:r>
        <w:rPr>
          <w:noProof/>
          <w:lang w:eastAsia="pt-BR"/>
        </w:rPr>
        <w:drawing>
          <wp:inline distT="0" distB="0" distL="0" distR="0" wp14:anchorId="59C819B0" wp14:editId="6C8E6614">
            <wp:extent cx="2552400" cy="5148000"/>
            <wp:effectExtent l="0" t="0" r="0" b="8255"/>
            <wp:docPr id="13" name="Imagem 13" descr="../../../../Downloads/IMAGE%202018-12-10%2002:29:4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ownloads/IMAGE%202018-12-10%2002:29:48.j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r>
        <w:tab/>
      </w:r>
      <w:r>
        <w:rPr>
          <w:noProof/>
          <w:lang w:eastAsia="pt-BR"/>
        </w:rPr>
        <w:drawing>
          <wp:inline distT="0" distB="0" distL="0" distR="0" wp14:anchorId="2DEEF1BF" wp14:editId="42BCF631">
            <wp:extent cx="2552400" cy="5148000"/>
            <wp:effectExtent l="0" t="0" r="0" b="8255"/>
            <wp:docPr id="14" name="Imagem 14" descr="../../../../Downloads/IMAGE%202018-12-10%2002:31:00.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Downloads/IMAGE%202018-12-10%2002:31:00.j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p>
    <w:p w14:paraId="7725FA71" w14:textId="77777777" w:rsidR="006A692B" w:rsidRPr="004F30C5" w:rsidRDefault="006A692B" w:rsidP="006A692B">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0705AE00" w14:textId="77777777" w:rsidR="006A692B" w:rsidRDefault="006A692B" w:rsidP="006A692B">
      <w:pPr>
        <w:spacing w:line="240" w:lineRule="auto"/>
        <w:jc w:val="center"/>
      </w:pPr>
    </w:p>
    <w:p w14:paraId="7FF0EDAB" w14:textId="77777777" w:rsidR="006A692B" w:rsidRDefault="006A692B" w:rsidP="006A692B">
      <w:pPr>
        <w:jc w:val="center"/>
        <w:rPr>
          <w:sz w:val="20"/>
          <w:szCs w:val="20"/>
        </w:rPr>
      </w:pPr>
      <w:r>
        <w:rPr>
          <w:sz w:val="20"/>
          <w:szCs w:val="20"/>
        </w:rPr>
        <w:t>Fonte: Elaborado pelo autor.</w:t>
      </w:r>
    </w:p>
    <w:p w14:paraId="58DAB7C0" w14:textId="77777777" w:rsidR="006A692B" w:rsidRDefault="006A692B" w:rsidP="006A692B">
      <w:pPr>
        <w:jc w:val="center"/>
      </w:pPr>
    </w:p>
    <w:p w14:paraId="3C6CD23F" w14:textId="77777777" w:rsidR="006A692B" w:rsidRDefault="006A692B" w:rsidP="00B5782F">
      <w:pPr>
        <w:pStyle w:val="Paragrafo"/>
      </w:pPr>
    </w:p>
    <w:p w14:paraId="37FADAEF" w14:textId="46749CD5" w:rsidR="00B27318" w:rsidRDefault="00B27318" w:rsidP="00B5782F">
      <w:pPr>
        <w:pStyle w:val="Paragrafo"/>
      </w:pPr>
      <w:r>
        <w:t xml:space="preserve">A </w:t>
      </w:r>
      <w:r>
        <w:fldChar w:fldCharType="begin"/>
      </w:r>
      <w:r>
        <w:instrText xml:space="preserve"> REF _Ref532171324 \h </w:instrText>
      </w:r>
      <w:r>
        <w:fldChar w:fldCharType="separate"/>
      </w:r>
      <w:r w:rsidR="00CF2DD9">
        <w:t xml:space="preserve">Figura </w:t>
      </w:r>
      <w:r w:rsidR="00CF2DD9">
        <w:rPr>
          <w:noProof/>
        </w:rPr>
        <w:t>11</w:t>
      </w:r>
      <w:r>
        <w:fldChar w:fldCharType="end"/>
      </w:r>
      <w:r>
        <w:t xml:space="preserve"> ilustra </w:t>
      </w:r>
      <w:r w:rsidR="00DD09CC">
        <w:t>mais</w:t>
      </w:r>
      <w:r w:rsidR="006F3336">
        <w:t xml:space="preserve"> ações implementadas</w:t>
      </w:r>
      <w:r>
        <w:t xml:space="preserve"> no BotUESC em funcionamento. Na </w:t>
      </w:r>
      <w:r>
        <w:fldChar w:fldCharType="begin"/>
      </w:r>
      <w:r>
        <w:instrText xml:space="preserve"> REF _Ref532171324 \h </w:instrText>
      </w:r>
      <w:r>
        <w:fldChar w:fldCharType="separate"/>
      </w:r>
      <w:r w:rsidR="00CF2DD9">
        <w:t xml:space="preserve">Figura </w:t>
      </w:r>
      <w:r w:rsidR="00CF2DD9">
        <w:rPr>
          <w:noProof/>
        </w:rPr>
        <w:t>11</w:t>
      </w:r>
      <w:r>
        <w:fldChar w:fldCharType="end"/>
      </w:r>
      <w:r>
        <w:t>A é requisitado os últimos resultados publicados no site da universidade, a mensagem enviada, apesar de conter somente a palavra “resultados”, consegue ser interpretada corretamente e por fim o serviço é executado corretamente, enviando como resposta ao usuário a lista contendo os últimos resultados publicados no site da UESC juntamente aos links para o acesso direto de cada item encontrado.</w:t>
      </w:r>
    </w:p>
    <w:p w14:paraId="4C419ED2" w14:textId="0068154E" w:rsidR="00F20ADC" w:rsidRPr="00F20ADC" w:rsidRDefault="00F20ADC" w:rsidP="00E62EAE">
      <w:pPr>
        <w:pStyle w:val="Paragrafo"/>
      </w:pPr>
      <w:r>
        <w:t xml:space="preserve">Já a </w:t>
      </w:r>
      <w:r>
        <w:fldChar w:fldCharType="begin"/>
      </w:r>
      <w:r>
        <w:instrText xml:space="preserve"> REF _Ref532171324 \h </w:instrText>
      </w:r>
      <w:r>
        <w:fldChar w:fldCharType="separate"/>
      </w:r>
      <w:r w:rsidR="00CF2DD9">
        <w:t xml:space="preserve">Figura </w:t>
      </w:r>
      <w:r w:rsidR="00CF2DD9">
        <w:rPr>
          <w:noProof/>
        </w:rPr>
        <w:t>11</w:t>
      </w:r>
      <w:r>
        <w:fldChar w:fldCharType="end"/>
      </w:r>
      <w:r>
        <w:t xml:space="preserve">B mostra uma mensagem enviada no dia 10 de dez. 2018 </w:t>
      </w:r>
      <w:r w:rsidR="006C35AD">
        <w:t xml:space="preserve">requisitando “Notícias de anteontem”, mesmo sem deixar explicito uma data foi </w:t>
      </w:r>
      <w:r w:rsidR="006C35AD">
        <w:lastRenderedPageBreak/>
        <w:t>possível identificar que o dia em questão seria 8 de dez. 2018, então é buscado no site da universidade as notícias publicadas neste dia, entretanto nenhuma notícia havia sido publicada no dia em questão, sendo assim, a Lana avisa ao usuário que não foi encontrada nenhuma notícia naquele dia</w:t>
      </w:r>
      <w:r w:rsidR="00D10DFD">
        <w:t xml:space="preserve">. Em seguida, ainda na </w:t>
      </w:r>
      <w:r w:rsidR="00D10DFD">
        <w:fldChar w:fldCharType="begin"/>
      </w:r>
      <w:r w:rsidR="00D10DFD">
        <w:instrText xml:space="preserve"> REF _Ref532171324 \h </w:instrText>
      </w:r>
      <w:r w:rsidR="00D10DFD">
        <w:fldChar w:fldCharType="separate"/>
      </w:r>
      <w:r w:rsidR="00C141C9">
        <w:t xml:space="preserve">Figura </w:t>
      </w:r>
      <w:r w:rsidR="00C141C9">
        <w:rPr>
          <w:noProof/>
        </w:rPr>
        <w:t>11</w:t>
      </w:r>
      <w:r w:rsidR="00D10DFD">
        <w:fldChar w:fldCharType="end"/>
      </w:r>
      <w:r w:rsidR="00D10DFD">
        <w:t>B é requisitado os editais publicados no dia 14 de nov. 2018, a intenção é processada corretamente e o serviço é executado sem maiores problemas, então é respondido ao usuário quais foram os editais publicados neste dia junto ao arquivo PDF de cada um deles.</w:t>
      </w:r>
    </w:p>
    <w:p w14:paraId="0C76BC2D" w14:textId="77777777" w:rsidR="00F20ADC" w:rsidRDefault="00F20ADC" w:rsidP="00E62EAE">
      <w:pPr>
        <w:pStyle w:val="Paragrafo"/>
      </w:pPr>
    </w:p>
    <w:p w14:paraId="22521E72" w14:textId="3314F4EA" w:rsidR="0074792B" w:rsidRDefault="0074792B" w:rsidP="0074792B">
      <w:pPr>
        <w:pStyle w:val="Legenda"/>
      </w:pPr>
      <w:bookmarkStart w:id="62" w:name="_Ref532171324"/>
      <w:bookmarkStart w:id="63" w:name="_Toc532173179"/>
      <w:r>
        <w:t xml:space="preserve">Figura </w:t>
      </w:r>
      <w:fldSimple w:instr=" SEQ Figura \* ARABIC ">
        <w:r w:rsidR="00CF2DD9">
          <w:rPr>
            <w:noProof/>
          </w:rPr>
          <w:t>11</w:t>
        </w:r>
      </w:fldSimple>
      <w:bookmarkEnd w:id="62"/>
      <w:r>
        <w:t xml:space="preserve"> - Algumas ações realizadas no site da UESC no Telegram.</w:t>
      </w:r>
      <w:bookmarkEnd w:id="63"/>
    </w:p>
    <w:p w14:paraId="460485DB" w14:textId="77777777" w:rsidR="0074792B" w:rsidRPr="0074792B" w:rsidRDefault="0074792B" w:rsidP="0074792B">
      <w:pPr>
        <w:spacing w:line="240" w:lineRule="auto"/>
      </w:pPr>
    </w:p>
    <w:p w14:paraId="43951700" w14:textId="5FC0F0FD" w:rsidR="0019366A" w:rsidRDefault="00E62EAE" w:rsidP="00E62EAE">
      <w:pPr>
        <w:jc w:val="center"/>
      </w:pPr>
      <w:r>
        <w:rPr>
          <w:noProof/>
          <w:lang w:eastAsia="pt-BR"/>
        </w:rPr>
        <w:drawing>
          <wp:inline distT="0" distB="0" distL="0" distR="0" wp14:anchorId="343B8BAB" wp14:editId="1EF4A4CE">
            <wp:extent cx="2552400" cy="5148000"/>
            <wp:effectExtent l="0" t="0" r="0" b="8255"/>
            <wp:docPr id="10" name="Imagem 10" descr="../../../../Downloads/IMAGE%202018-12-10%2002:08:2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ownloads/IMAGE%202018-12-10%2002:08:28.j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r>
        <w:tab/>
      </w:r>
      <w:r>
        <w:rPr>
          <w:noProof/>
          <w:lang w:eastAsia="pt-BR"/>
        </w:rPr>
        <w:drawing>
          <wp:inline distT="0" distB="0" distL="0" distR="0" wp14:anchorId="3D05EB97" wp14:editId="458EA6D4">
            <wp:extent cx="2552400" cy="5148000"/>
            <wp:effectExtent l="0" t="0" r="0" b="8255"/>
            <wp:docPr id="11" name="Imagem 11" descr="../../../../Downloads/IMAGE%202018-12-10%2002:08:22.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ownloads/IMAGE%202018-12-10%2002:08:22.j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p>
    <w:p w14:paraId="23C14895" w14:textId="77777777" w:rsidR="0074792B" w:rsidRPr="004F30C5" w:rsidRDefault="0074792B" w:rsidP="0074792B">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490A3320" w14:textId="77777777" w:rsidR="0074792B" w:rsidRDefault="0074792B" w:rsidP="0074792B">
      <w:pPr>
        <w:spacing w:line="240" w:lineRule="auto"/>
        <w:jc w:val="center"/>
      </w:pPr>
    </w:p>
    <w:p w14:paraId="275838E7" w14:textId="77777777" w:rsidR="0074792B" w:rsidRDefault="0074792B" w:rsidP="0074792B">
      <w:pPr>
        <w:jc w:val="center"/>
        <w:rPr>
          <w:sz w:val="20"/>
          <w:szCs w:val="20"/>
        </w:rPr>
      </w:pPr>
      <w:r>
        <w:rPr>
          <w:sz w:val="20"/>
          <w:szCs w:val="20"/>
        </w:rPr>
        <w:t>Fonte: Elaborado pelo autor.</w:t>
      </w:r>
    </w:p>
    <w:p w14:paraId="49A03D3B" w14:textId="77777777" w:rsidR="0019366A" w:rsidRDefault="0019366A" w:rsidP="00B5782F">
      <w:pPr>
        <w:pStyle w:val="Paragrafo"/>
      </w:pPr>
    </w:p>
    <w:p w14:paraId="2D47A7E8" w14:textId="171C9AB1" w:rsidR="00117ABF" w:rsidRDefault="00CD3A1F" w:rsidP="00B5782F">
      <w:pPr>
        <w:pStyle w:val="Paragrafo"/>
      </w:pPr>
      <w:r>
        <w:lastRenderedPageBreak/>
        <w:t>Por fim, d</w:t>
      </w:r>
      <w:r w:rsidR="007329BD">
        <w:t>e um modo geral, a</w:t>
      </w:r>
      <w:r w:rsidR="00117ABF">
        <w:t xml:space="preserve">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62EDD952" w14:textId="5C3A1E8D" w:rsidR="00117ABF" w:rsidRDefault="00117ABF" w:rsidP="00506B87">
      <w:pPr>
        <w:pStyle w:val="Paragrafo"/>
      </w:pPr>
      <w:r>
        <w:t>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Apesar dos problemas enfrentados</w:t>
      </w:r>
      <w:r w:rsidR="00506B87">
        <w:t xml:space="preserve"> no processamento de linguagem natural, um maior estudo </w:t>
      </w:r>
      <w:r>
        <w:t>do Watson Assistant poderia ajudar a resolver estes mesmo problemas com uma abordagem diferente sem a necessidade de repassar a competência de resolução a outro módulo.</w:t>
      </w:r>
    </w:p>
    <w:p w14:paraId="59B707FD" w14:textId="77777777" w:rsidR="00117ABF" w:rsidRDefault="00117ABF" w:rsidP="00B5782F">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23AB9929" w:rsidR="00117ABF" w:rsidRDefault="00A5768C" w:rsidP="00B5782F">
      <w:pPr>
        <w:pStyle w:val="Paragrafo"/>
      </w:pPr>
      <w:r>
        <w:t>Contudo</w:t>
      </w:r>
      <w:r w:rsidR="00117ABF">
        <w:t xml:space="preserve">, foi necessária a criação de uma resolução para o problema de gerenciamento de contexto ao tratar de serviços do BotSagres, que foi apresentado </w:t>
      </w:r>
      <w:r w:rsidR="000A27AC">
        <w:t>no</w:t>
      </w:r>
      <w:r w:rsidR="00117ABF">
        <w:t xml:space="preserve"> tópico</w:t>
      </w:r>
      <w:r w:rsidR="00DB05D0">
        <w:t xml:space="preserve"> </w:t>
      </w:r>
      <w:r w:rsidR="00DB05D0">
        <w:fldChar w:fldCharType="begin"/>
      </w:r>
      <w:r w:rsidR="00DB05D0">
        <w:instrText xml:space="preserve"> REF _Ref532163128 \r \h </w:instrText>
      </w:r>
      <w:r w:rsidR="00DB05D0">
        <w:fldChar w:fldCharType="separate"/>
      </w:r>
      <w:r w:rsidR="00DB05D0">
        <w:t>3.4.1</w:t>
      </w:r>
      <w:r w:rsidR="00DB05D0">
        <w:fldChar w:fldCharType="end"/>
      </w:r>
      <w:r w:rsidR="00117ABF">
        <w:t>.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64" w:name="_Toc532173229"/>
      <w:r w:rsidRPr="00FE2E12">
        <w:lastRenderedPageBreak/>
        <w:t>CONCLUSÃO</w:t>
      </w:r>
      <w:bookmarkEnd w:id="64"/>
    </w:p>
    <w:p w14:paraId="7948A1F3" w14:textId="77777777" w:rsidR="00E30167" w:rsidRDefault="00E30167" w:rsidP="00B5782F">
      <w:pPr>
        <w:pStyle w:val="Paragrafo"/>
      </w:pPr>
    </w:p>
    <w:p w14:paraId="1E14F6F6" w14:textId="2FFAEC2B" w:rsidR="00D665EA" w:rsidRDefault="00602701" w:rsidP="000D6AFD">
      <w:pPr>
        <w:widowControl w:val="0"/>
        <w:autoSpaceDE w:val="0"/>
        <w:autoSpaceDN w:val="0"/>
        <w:adjustRightInd w:val="0"/>
        <w:ind w:firstLine="709"/>
      </w:pPr>
      <w:r>
        <w:rPr>
          <w:rFonts w:cs="Arial"/>
          <w:color w:val="000000"/>
        </w:rPr>
        <w:t xml:space="preserve">Neste trabalho foi proposto </w:t>
      </w:r>
      <w:r w:rsidR="002B3159">
        <w:rPr>
          <w:rFonts w:cs="Arial"/>
          <w:color w:val="000000"/>
        </w:rPr>
        <w:t>a implementação</w:t>
      </w:r>
      <w:r>
        <w:rPr>
          <w:rFonts w:cs="Arial"/>
          <w:color w:val="000000"/>
        </w:rPr>
        <w:t xml:space="preserve"> de um </w:t>
      </w:r>
      <w:r>
        <w:rPr>
          <w:rFonts w:cs="Arial"/>
          <w:i/>
          <w:color w:val="000000"/>
        </w:rPr>
        <w:t>software</w:t>
      </w:r>
      <w:r>
        <w:rPr>
          <w:rFonts w:cs="Arial"/>
          <w:color w:val="000000"/>
        </w:rPr>
        <w:t xml:space="preserve"> de assistência pessoal distribuído </w:t>
      </w:r>
      <w:r>
        <w:t>capaz de receber mensagens textuais, interpretá-las, executar serviços quando necessário, e retornar ao usuário final uma resposta trivial ou um resultado da execução de um serviço requisitado</w:t>
      </w:r>
      <w:r>
        <w:rPr>
          <w:rFonts w:cs="Arial"/>
          <w:color w:val="000000"/>
        </w:rPr>
        <w:t xml:space="preserve">, assim como os seus componentes responsáveis por </w:t>
      </w:r>
      <w:r w:rsidR="005E72AF">
        <w:t>estabelecer um meio de comunicação entre o usuário e o assistente, armazenar dados dos usuários, processar linguagem natural a fim de extrair as intenções a respeitos dos serviços p</w:t>
      </w:r>
      <w:r w:rsidR="0054414D">
        <w:t>ropostos e</w:t>
      </w:r>
      <w:r w:rsidR="005E72AF">
        <w:t xml:space="preserve"> recuperar informações do portal académico Sagres e do site da UESC.</w:t>
      </w:r>
    </w:p>
    <w:p w14:paraId="180A41A4" w14:textId="523F0370" w:rsidR="00602701" w:rsidRDefault="00BC5C70" w:rsidP="000D6AFD">
      <w:pPr>
        <w:widowControl w:val="0"/>
        <w:autoSpaceDE w:val="0"/>
        <w:autoSpaceDN w:val="0"/>
        <w:adjustRightInd w:val="0"/>
        <w:ind w:firstLine="709"/>
        <w:rPr>
          <w:rFonts w:cs="Arial"/>
          <w:color w:val="000000"/>
        </w:rPr>
      </w:pPr>
      <w:r>
        <w:rPr>
          <w:rFonts w:cs="Arial"/>
          <w:color w:val="000000"/>
        </w:rPr>
        <w:t>O módulo de interface implementado se mostrou capaz de estabelecer uma comunicação entre o usuário e o módulo de assistente pessoal. Já o armazenamento de dados</w:t>
      </w:r>
      <w:r w:rsidR="00046E62">
        <w:rPr>
          <w:rFonts w:cs="Arial"/>
          <w:color w:val="000000"/>
        </w:rPr>
        <w:t xml:space="preserve"> dos usuários</w:t>
      </w:r>
      <w:r>
        <w:rPr>
          <w:rFonts w:cs="Arial"/>
          <w:color w:val="000000"/>
        </w:rPr>
        <w:t xml:space="preserve"> foi tratado no módulo de banco de dados</w:t>
      </w:r>
      <w:r w:rsidR="006E2D6C">
        <w:rPr>
          <w:rFonts w:cs="Arial"/>
          <w:color w:val="000000"/>
        </w:rPr>
        <w:t>, o módulo de entendimento de linguagem se mostrou capaz de identificar as intençõ</w:t>
      </w:r>
      <w:r w:rsidR="007A385D">
        <w:rPr>
          <w:rFonts w:cs="Arial"/>
          <w:color w:val="000000"/>
        </w:rPr>
        <w:t>es relacionadas aos serviços dos extratores de dados e algumas intenções triviais. O BotSagres se mostrou capaz de recuperar informações no portal acadêmico sagres, o BotUESC também se mostrou funcional para buscar dados no site da UESC. Por fim, o módulo de assistente pessoal foi responsável por orquestrar a comunicação entre os outros mó</w:t>
      </w:r>
      <w:r w:rsidR="00DC391A">
        <w:rPr>
          <w:rFonts w:cs="Arial"/>
          <w:color w:val="000000"/>
        </w:rPr>
        <w:t>dulos, criando assim um sistema distribuído de assistência pessoal capaz de receber mensagens de texto, interpreta-las e realizar as ações necessárias para responder ao usuá</w:t>
      </w:r>
      <w:r w:rsidR="00F4564C">
        <w:rPr>
          <w:rFonts w:cs="Arial"/>
          <w:color w:val="000000"/>
        </w:rPr>
        <w:t>rio final, alcançando assim todos os objetivos propostos para este trabalho.</w:t>
      </w:r>
    </w:p>
    <w:p w14:paraId="506E42DF" w14:textId="77777777" w:rsidR="006E2D6C" w:rsidRPr="00BC5C70" w:rsidRDefault="006E2D6C" w:rsidP="000D6AFD">
      <w:pPr>
        <w:widowControl w:val="0"/>
        <w:autoSpaceDE w:val="0"/>
        <w:autoSpaceDN w:val="0"/>
        <w:adjustRightInd w:val="0"/>
        <w:ind w:firstLine="709"/>
        <w:rPr>
          <w:rFonts w:cs="Arial"/>
          <w:color w:val="000000"/>
        </w:rPr>
      </w:pPr>
    </w:p>
    <w:p w14:paraId="2552F224" w14:textId="3D89BFA8" w:rsidR="00D665EA" w:rsidRDefault="00D665EA" w:rsidP="00D665EA">
      <w:pPr>
        <w:pStyle w:val="Ttulo2"/>
      </w:pPr>
      <w:bookmarkStart w:id="65" w:name="_Toc532173230"/>
      <w:r>
        <w:t>Trabalhos Futuros</w:t>
      </w:r>
      <w:bookmarkEnd w:id="65"/>
    </w:p>
    <w:p w14:paraId="7A202072" w14:textId="77777777" w:rsidR="00D665EA" w:rsidRDefault="00D665EA" w:rsidP="000D6AFD">
      <w:pPr>
        <w:widowControl w:val="0"/>
        <w:autoSpaceDE w:val="0"/>
        <w:autoSpaceDN w:val="0"/>
        <w:adjustRightInd w:val="0"/>
        <w:ind w:firstLine="709"/>
        <w:rPr>
          <w:rFonts w:cs="Arial"/>
          <w:color w:val="000000"/>
        </w:rPr>
      </w:pPr>
    </w:p>
    <w:p w14:paraId="31C60F30" w14:textId="1355ED20" w:rsidR="0012376C" w:rsidRPr="00E165A1" w:rsidRDefault="000D6AFD" w:rsidP="00E165A1">
      <w:pPr>
        <w:widowControl w:val="0"/>
        <w:autoSpaceDE w:val="0"/>
        <w:autoSpaceDN w:val="0"/>
        <w:adjustRightInd w:val="0"/>
        <w:ind w:firstLine="709"/>
        <w:rPr>
          <w:rFonts w:cs="Arial"/>
          <w:color w:val="000000"/>
        </w:rPr>
      </w:pPr>
      <w:r>
        <w:rPr>
          <w:rFonts w:cs="Arial"/>
          <w:color w:val="000000"/>
        </w:rPr>
        <w:t xml:space="preserve"> Por fim, pode-se identificar possíveis melhorias a serem implementadas futuramente, como melhoramento do entendimento de linguagem </w:t>
      </w:r>
      <w:r w:rsidR="00B32FDC">
        <w:rPr>
          <w:rFonts w:cs="Arial"/>
          <w:color w:val="000000"/>
        </w:rPr>
        <w:t>natural</w:t>
      </w:r>
      <w:r w:rsidR="002153B0">
        <w:rPr>
          <w:rFonts w:cs="Arial"/>
          <w:color w:val="000000"/>
        </w:rPr>
        <w:t xml:space="preserve">, </w:t>
      </w:r>
      <w:r>
        <w:rPr>
          <w:rFonts w:cs="Arial"/>
          <w:color w:val="000000"/>
        </w:rPr>
        <w:t>implementação de novas conversações</w:t>
      </w:r>
      <w:r w:rsidR="009063CF">
        <w:rPr>
          <w:rFonts w:cs="Arial"/>
          <w:color w:val="000000"/>
        </w:rPr>
        <w:t xml:space="preserve">, </w:t>
      </w:r>
      <w:r w:rsidR="00281840">
        <w:rPr>
          <w:rFonts w:cs="Arial"/>
          <w:color w:val="000000"/>
        </w:rPr>
        <w:t>implementar</w:t>
      </w:r>
      <w:r w:rsidR="009063CF">
        <w:rPr>
          <w:rFonts w:cs="Arial"/>
          <w:color w:val="000000"/>
        </w:rPr>
        <w:t xml:space="preserve"> conversação a partir de mensagens de áudio visando melhorar a acessibilidade do SAP</w:t>
      </w:r>
      <w:r>
        <w:rPr>
          <w:rFonts w:cs="Arial"/>
          <w:color w:val="000000"/>
        </w:rPr>
        <w:t xml:space="preserve">, criação de novos serviços para o SAP, assim como a criação de novos indexadores de </w:t>
      </w:r>
      <w:r>
        <w:rPr>
          <w:rFonts w:cs="Arial"/>
          <w:i/>
          <w:iCs/>
          <w:color w:val="000000"/>
        </w:rPr>
        <w:t>bots</w:t>
      </w:r>
      <w:r>
        <w:rPr>
          <w:rFonts w:cs="Arial"/>
          <w:color w:val="000000"/>
        </w:rPr>
        <w:t xml:space="preserve"> com temas diferentes</w:t>
      </w:r>
      <w:r w:rsidR="002153B0">
        <w:rPr>
          <w:rFonts w:cs="Arial"/>
          <w:color w:val="000000"/>
        </w:rPr>
        <w:t>, calcular eficiência em tempo de resposta do assistente</w:t>
      </w:r>
      <w:r>
        <w:rPr>
          <w:rFonts w:cs="Arial"/>
          <w:color w:val="000000"/>
        </w:rPr>
        <w:t xml:space="preserve"> e a implementação de testes automatizados que sejam realizados periodicamente para a identificação de erros nos serviços visando maior rapidez na correção de novos problemas.</w:t>
      </w:r>
      <w:r w:rsidR="002A4DD2">
        <w:br w:type="page"/>
      </w:r>
    </w:p>
    <w:p w14:paraId="19F317C4" w14:textId="4DB5314A" w:rsidR="00316C05" w:rsidRDefault="00316C05" w:rsidP="00902231">
      <w:pPr>
        <w:pStyle w:val="Ttulo1"/>
        <w:numPr>
          <w:ilvl w:val="0"/>
          <w:numId w:val="0"/>
        </w:numPr>
      </w:pPr>
      <w:bookmarkStart w:id="66" w:name="_Toc532173231"/>
      <w:r>
        <w:lastRenderedPageBreak/>
        <w:t>REFERÊNCIAS</w:t>
      </w:r>
      <w:bookmarkEnd w:id="66"/>
    </w:p>
    <w:p w14:paraId="331EDE9C" w14:textId="02BAED46" w:rsidR="00752074" w:rsidRPr="00E9735C" w:rsidRDefault="00752074" w:rsidP="00B5782F">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r w:rsidRPr="0064483F">
        <w:rPr>
          <w:rFonts w:cs="Arial"/>
          <w:color w:val="353535"/>
          <w:lang w:val="en-US"/>
        </w:rPr>
        <w:t xml:space="preserve">Acesso em: 8 nov. 2018. </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3E707B6F" w14:textId="77777777" w:rsidR="00325979" w:rsidRDefault="00325979" w:rsidP="002E18BF">
      <w:pPr>
        <w:widowControl w:val="0"/>
        <w:autoSpaceDE w:val="0"/>
        <w:autoSpaceDN w:val="0"/>
        <w:adjustRightInd w:val="0"/>
        <w:spacing w:line="240" w:lineRule="auto"/>
        <w:jc w:val="left"/>
        <w:rPr>
          <w:rFonts w:cs="Arial"/>
          <w:color w:val="353535"/>
        </w:rPr>
      </w:pPr>
    </w:p>
    <w:p w14:paraId="7C3C2F5B" w14:textId="666028E8" w:rsidR="00325979" w:rsidRPr="00602314" w:rsidRDefault="00E20F66" w:rsidP="002E18BF">
      <w:pPr>
        <w:widowControl w:val="0"/>
        <w:autoSpaceDE w:val="0"/>
        <w:autoSpaceDN w:val="0"/>
        <w:adjustRightInd w:val="0"/>
        <w:spacing w:line="240" w:lineRule="auto"/>
        <w:jc w:val="left"/>
        <w:rPr>
          <w:rFonts w:cs="Arial"/>
          <w:color w:val="353535"/>
          <w:lang w:val="en-US"/>
        </w:rPr>
      </w:pPr>
      <w:r w:rsidRPr="00E20F66">
        <w:rPr>
          <w:rFonts w:cs="Arial"/>
          <w:color w:val="353535"/>
        </w:rPr>
        <w:t xml:space="preserve">BECK, K et al. </w:t>
      </w:r>
      <w:r w:rsidRPr="00E20F66">
        <w:rPr>
          <w:rFonts w:cs="Arial"/>
          <w:b/>
          <w:color w:val="353535"/>
        </w:rPr>
        <w:t>Agile Manifesto</w:t>
      </w:r>
      <w:r w:rsidRPr="00E20F66">
        <w:rPr>
          <w:rFonts w:cs="Arial"/>
          <w:color w:val="353535"/>
        </w:rPr>
        <w:t xml:space="preserve">. </w:t>
      </w:r>
      <w:r w:rsidRPr="00602314">
        <w:rPr>
          <w:rFonts w:cs="Arial"/>
          <w:color w:val="353535"/>
          <w:lang w:val="en-US"/>
        </w:rPr>
        <w:t>The Agile Manifesto, 2001.</w:t>
      </w:r>
    </w:p>
    <w:p w14:paraId="174B760B" w14:textId="77777777" w:rsidR="005C36CC" w:rsidRPr="00602314" w:rsidRDefault="005C36CC" w:rsidP="002E18BF">
      <w:pPr>
        <w:widowControl w:val="0"/>
        <w:autoSpaceDE w:val="0"/>
        <w:autoSpaceDN w:val="0"/>
        <w:adjustRightInd w:val="0"/>
        <w:spacing w:line="240" w:lineRule="auto"/>
        <w:jc w:val="left"/>
        <w:rPr>
          <w:rFonts w:cs="Arial"/>
          <w:color w:val="353535"/>
          <w:lang w:val="en-US"/>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 xml:space="preserve">[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Pr="00602314"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r w:rsidRPr="00602314">
        <w:rPr>
          <w:rFonts w:cs="Arial"/>
          <w:color w:val="353535"/>
        </w:rPr>
        <w:t xml:space="preserve">Acesso em: 8 nov. 2018. </w:t>
      </w:r>
    </w:p>
    <w:p w14:paraId="03A96D24" w14:textId="77777777" w:rsidR="00507E07" w:rsidRPr="00602314" w:rsidRDefault="00507E07" w:rsidP="002E18BF">
      <w:pPr>
        <w:widowControl w:val="0"/>
        <w:autoSpaceDE w:val="0"/>
        <w:autoSpaceDN w:val="0"/>
        <w:adjustRightInd w:val="0"/>
        <w:spacing w:line="240" w:lineRule="auto"/>
        <w:jc w:val="left"/>
        <w:rPr>
          <w:rFonts w:cs="Arial"/>
          <w:color w:val="353535"/>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602314">
        <w:rPr>
          <w:rFonts w:cs="Arial"/>
          <w:color w:val="353535"/>
        </w:rPr>
        <w:t xml:space="preserve">DIGITALOCEAN. </w:t>
      </w:r>
      <w:r w:rsidRPr="00602314">
        <w:rPr>
          <w:rFonts w:cs="Arial"/>
          <w:b/>
          <w:color w:val="353535"/>
        </w:rPr>
        <w:t>Droplet Overview</w:t>
      </w:r>
      <w:r w:rsidRPr="00602314">
        <w:rPr>
          <w:rFonts w:cs="Arial"/>
          <w:color w:val="353535"/>
        </w:rPr>
        <w:t xml:space="preserve">: DigitalOcean Product Documentation. Disponível em: &lt;https://www.digitalocean.com/docs/droplets/overview/&gt;. </w:t>
      </w:r>
      <w:r w:rsidRPr="00507E07">
        <w:rPr>
          <w:rFonts w:cs="Arial"/>
          <w:color w:val="353535"/>
          <w:lang w:val="en-US"/>
        </w:rPr>
        <w:t>Acesso em: 20 nov.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xml:space="preserve">. [S.l: s.n.], 2011. </w:t>
      </w:r>
    </w:p>
    <w:p w14:paraId="457449A4" w14:textId="77777777" w:rsidR="00177D36" w:rsidRDefault="00177D36" w:rsidP="002E18BF">
      <w:pPr>
        <w:widowControl w:val="0"/>
        <w:autoSpaceDE w:val="0"/>
        <w:autoSpaceDN w:val="0"/>
        <w:adjustRightInd w:val="0"/>
        <w:spacing w:line="240" w:lineRule="auto"/>
        <w:jc w:val="left"/>
        <w:rPr>
          <w:rFonts w:cs="Arial"/>
          <w:color w:val="353535"/>
          <w:lang w:val="en-US"/>
        </w:rPr>
      </w:pPr>
    </w:p>
    <w:p w14:paraId="1939E515" w14:textId="7960E978" w:rsidR="00177D36" w:rsidRPr="00602314" w:rsidRDefault="00177D36" w:rsidP="002E18BF">
      <w:pPr>
        <w:widowControl w:val="0"/>
        <w:autoSpaceDE w:val="0"/>
        <w:autoSpaceDN w:val="0"/>
        <w:adjustRightInd w:val="0"/>
        <w:spacing w:line="240" w:lineRule="auto"/>
        <w:jc w:val="left"/>
        <w:rPr>
          <w:rFonts w:cs="Arial"/>
          <w:color w:val="353535"/>
        </w:rPr>
      </w:pPr>
      <w:r w:rsidRPr="00602314">
        <w:rPr>
          <w:rFonts w:cs="Arial"/>
          <w:color w:val="353535"/>
        </w:rPr>
        <w:t xml:space="preserve">GONZALEZ, Marco; LIMA, Vera L. S. De. </w:t>
      </w:r>
      <w:r w:rsidRPr="00602314">
        <w:rPr>
          <w:rFonts w:cs="Arial"/>
          <w:b/>
          <w:color w:val="353535"/>
        </w:rPr>
        <w:t>Recuperação de Informação e Processamento da Linguagem Natural</w:t>
      </w:r>
      <w:r w:rsidRPr="00602314">
        <w:rPr>
          <w:rFonts w:cs="Arial"/>
          <w:color w:val="353535"/>
        </w:rPr>
        <w:t>. XXIII Congresso da Sociedade Brasileira de Computação. Anais da III Jornada de Mini-Cursos de Inteligência Artificial. Campinas:[sn], v. 3, p. 347–395, 2003. Disponível em: &lt;http://www.erfelipe.com.br/artigos/RI_Processamento_de_linguagem_natural.pdf&gt;. Acesso em: 5 de dez. 2018.</w:t>
      </w:r>
    </w:p>
    <w:p w14:paraId="74608D9A" w14:textId="77777777" w:rsidR="00402D0F" w:rsidRPr="00602314" w:rsidRDefault="00402D0F" w:rsidP="002E18BF">
      <w:pPr>
        <w:widowControl w:val="0"/>
        <w:autoSpaceDE w:val="0"/>
        <w:autoSpaceDN w:val="0"/>
        <w:adjustRightInd w:val="0"/>
        <w:spacing w:line="240" w:lineRule="auto"/>
        <w:jc w:val="left"/>
        <w:rPr>
          <w:rFonts w:cs="Arial"/>
          <w:color w:val="353535"/>
        </w:rPr>
      </w:pPr>
    </w:p>
    <w:p w14:paraId="1BC0A08A" w14:textId="1426DE0C" w:rsidR="00C213C5" w:rsidRDefault="00C213C5" w:rsidP="002E18BF">
      <w:pPr>
        <w:widowControl w:val="0"/>
        <w:autoSpaceDE w:val="0"/>
        <w:autoSpaceDN w:val="0"/>
        <w:adjustRightInd w:val="0"/>
        <w:spacing w:line="240" w:lineRule="auto"/>
        <w:jc w:val="left"/>
        <w:rPr>
          <w:rFonts w:cs="Arial"/>
          <w:color w:val="353535"/>
          <w:lang w:val="en-US"/>
        </w:rPr>
      </w:pPr>
      <w:r w:rsidRPr="00602314">
        <w:rPr>
          <w:rFonts w:cs="Arial"/>
          <w:color w:val="353535"/>
        </w:rPr>
        <w:t xml:space="preserve">GOOGLE. </w:t>
      </w:r>
      <w:r w:rsidRPr="00602314">
        <w:rPr>
          <w:rFonts w:cs="Arial"/>
          <w:b/>
          <w:color w:val="353535"/>
        </w:rPr>
        <w:t>DialogFlow - Docs</w:t>
      </w:r>
      <w:r w:rsidRPr="00602314">
        <w:rPr>
          <w:rFonts w:cs="Arial"/>
          <w:color w:val="353535"/>
        </w:rPr>
        <w:t xml:space="preserve">. Disponível em: &lt;https://dialogflow.com/docs&gt;. </w:t>
      </w:r>
      <w:r w:rsidRPr="00C213C5">
        <w:rPr>
          <w:rFonts w:cs="Arial"/>
          <w:color w:val="353535"/>
          <w:lang w:val="en-US"/>
        </w:rPr>
        <w:t>Acesso em: 5 dez. 2018.</w:t>
      </w:r>
    </w:p>
    <w:p w14:paraId="47DB9730" w14:textId="77777777" w:rsidR="00C213C5" w:rsidRPr="0064483F" w:rsidRDefault="00C213C5"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lastRenderedPageBreak/>
        <w:t xml:space="preserve">HEROKU. </w:t>
      </w:r>
      <w:r w:rsidRPr="00401C9D">
        <w:rPr>
          <w:rFonts w:cs="Arial"/>
          <w:b/>
          <w:iCs/>
          <w:color w:val="353535"/>
        </w:rPr>
        <w:t>The Heroku Platform</w:t>
      </w:r>
      <w:r w:rsidRPr="00E9735C">
        <w:rPr>
          <w:rFonts w:cs="Arial"/>
          <w:color w:val="353535"/>
        </w:rPr>
        <w:t xml:space="preserve">. Disponível em: &lt;https://www.heroku.com/platform&gt;. </w:t>
      </w:r>
      <w:r w:rsidRPr="0064483F">
        <w:rPr>
          <w:rFonts w:cs="Arial"/>
          <w:color w:val="353535"/>
          <w:lang w:val="en-US"/>
        </w:rPr>
        <w:t xml:space="preserve">Acesso em: 8 nov.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Antawan;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r w:rsidRPr="0064483F">
        <w:rPr>
          <w:rFonts w:cs="Arial"/>
          <w:color w:val="353535"/>
          <w:lang w:val="en-US"/>
        </w:rPr>
        <w:t xml:space="preserve">Acesso em: 8 nov.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Default="00351650" w:rsidP="00351650">
      <w:pPr>
        <w:spacing w:line="240" w:lineRule="auto"/>
        <w:jc w:val="left"/>
        <w:rPr>
          <w:rFonts w:eastAsia="Times New Roman" w:cs="Arial"/>
          <w:lang w:val="en-US" w:eastAsia="pt-BR"/>
        </w:rPr>
      </w:pPr>
      <w:r w:rsidRPr="007C3347">
        <w:rPr>
          <w:rFonts w:eastAsia="Times New Roman" w:cs="Arial"/>
          <w:iCs/>
          <w:lang w:val="en-US" w:eastAsia="pt-BR"/>
        </w:rPr>
        <w:t>IBM</w:t>
      </w:r>
      <w:r w:rsidR="002D447F" w:rsidRPr="007C3347">
        <w:rPr>
          <w:rFonts w:eastAsia="Times New Roman" w:cs="Arial"/>
          <w:b/>
          <w:iCs/>
          <w:lang w:val="en-US" w:eastAsia="pt-BR"/>
        </w:rPr>
        <w:t>. IBM</w:t>
      </w:r>
      <w:r w:rsidRPr="007C3347">
        <w:rPr>
          <w:rFonts w:eastAsia="Times New Roman" w:cs="Arial"/>
          <w:b/>
          <w:iCs/>
          <w:lang w:val="en-US" w:eastAsia="pt-BR"/>
        </w:rPr>
        <w:t xml:space="preserve"> Knowledge Center - What is distributed computing</w:t>
      </w:r>
      <w:r w:rsidRPr="007C3347">
        <w:rPr>
          <w:rFonts w:eastAsia="Times New Roman" w:cs="Arial"/>
          <w:lang w:val="en-US" w:eastAsia="pt-BR"/>
        </w:rPr>
        <w:t xml:space="preserve">. </w:t>
      </w:r>
      <w:r w:rsidRPr="00351650">
        <w:rPr>
          <w:rFonts w:eastAsia="Times New Roman" w:cs="Arial"/>
          <w:lang w:eastAsia="pt-BR"/>
        </w:rPr>
        <w:t xml:space="preserve">Disponível em: &lt;https://www.ibm.com/support/knowledgecenter/en/SSAL2T_8.2.0/com.ibm.cics.tx.doc/concepts/c_wht_is_distd_comptg.html&gt;. </w:t>
      </w:r>
      <w:r w:rsidRPr="007C3347">
        <w:rPr>
          <w:rFonts w:eastAsia="Times New Roman" w:cs="Arial"/>
          <w:lang w:val="en-US" w:eastAsia="pt-BR"/>
        </w:rPr>
        <w:t xml:space="preserve">Acesso em: 19 nov. 2018. </w:t>
      </w:r>
    </w:p>
    <w:p w14:paraId="3EBF9796" w14:textId="77777777" w:rsidR="00876961" w:rsidRDefault="00876961" w:rsidP="00351650">
      <w:pPr>
        <w:spacing w:line="240" w:lineRule="auto"/>
        <w:jc w:val="left"/>
        <w:rPr>
          <w:rFonts w:eastAsia="Times New Roman" w:cs="Arial"/>
          <w:lang w:val="en-US" w:eastAsia="pt-BR"/>
        </w:rPr>
      </w:pPr>
    </w:p>
    <w:p w14:paraId="57271841" w14:textId="3A8F81E9" w:rsidR="00876961" w:rsidRPr="007C3347" w:rsidRDefault="00AB5DC9" w:rsidP="00351650">
      <w:pPr>
        <w:spacing w:line="240" w:lineRule="auto"/>
        <w:jc w:val="left"/>
        <w:rPr>
          <w:rFonts w:eastAsia="Times New Roman" w:cs="Arial"/>
          <w:lang w:val="en-US" w:eastAsia="pt-BR"/>
        </w:rPr>
      </w:pPr>
      <w:r w:rsidRPr="00AB5DC9">
        <w:rPr>
          <w:rFonts w:eastAsia="Times New Roman" w:cs="Arial"/>
          <w:lang w:val="en-US" w:eastAsia="pt-BR"/>
        </w:rPr>
        <w:t xml:space="preserve">KISER, Matt. </w:t>
      </w:r>
      <w:r w:rsidRPr="00AB5DC9">
        <w:rPr>
          <w:rFonts w:eastAsia="Times New Roman" w:cs="Arial"/>
          <w:b/>
          <w:lang w:val="en-US" w:eastAsia="pt-BR"/>
        </w:rPr>
        <w:t>Introduction to Natural Language Processing (NLP) | Algorithmia Blog</w:t>
      </w:r>
      <w:r w:rsidRPr="00AB5DC9">
        <w:rPr>
          <w:rFonts w:eastAsia="Times New Roman" w:cs="Arial"/>
          <w:lang w:val="en-US" w:eastAsia="pt-BR"/>
        </w:rPr>
        <w:t>. Disponível em: &lt;https://blog.algorithmia.com/introduction-natural-language-processing-nlp/&gt;. Acesso em: 9 dez. 2018.</w:t>
      </w:r>
    </w:p>
    <w:p w14:paraId="4DB03D96"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82C59A7" w14:textId="39144DBF" w:rsidR="00442198" w:rsidRPr="007C3347" w:rsidRDefault="00317017" w:rsidP="002E18BF">
      <w:pPr>
        <w:widowControl w:val="0"/>
        <w:autoSpaceDE w:val="0"/>
        <w:autoSpaceDN w:val="0"/>
        <w:adjustRightInd w:val="0"/>
        <w:spacing w:line="240" w:lineRule="auto"/>
        <w:jc w:val="left"/>
        <w:rPr>
          <w:rFonts w:cs="Arial"/>
          <w:color w:val="353535"/>
        </w:rPr>
      </w:pPr>
      <w:r w:rsidRPr="00317017">
        <w:rPr>
          <w:rFonts w:cs="Arial"/>
          <w:color w:val="353535"/>
          <w:lang w:val="en-US"/>
        </w:rPr>
        <w:t xml:space="preserve">LANE, Kin. </w:t>
      </w:r>
      <w:r w:rsidRPr="00317017">
        <w:rPr>
          <w:rFonts w:cs="Arial"/>
          <w:b/>
          <w:color w:val="353535"/>
          <w:lang w:val="en-US"/>
        </w:rPr>
        <w:t>Overview Of The Backend as a Service (BaaS) Space</w:t>
      </w:r>
      <w:r w:rsidRPr="00317017">
        <w:rPr>
          <w:rFonts w:cs="Arial"/>
          <w:color w:val="353535"/>
          <w:lang w:val="en-US"/>
        </w:rPr>
        <w:t xml:space="preserve">. API Evangelist, v. 2013, n. May, 2013. </w:t>
      </w:r>
      <w:r w:rsidRPr="007C3347">
        <w:rPr>
          <w:rFonts w:cs="Arial"/>
          <w:color w:val="353535"/>
        </w:rPr>
        <w:t>Disponível em: &lt;https://s3.amazonaws.com/kinlane-productions/whitepapers/API+Evangelist+-+Overview+of+the+Backend+as+a+Service+Space.pdf&gt;. Acesso em: 5 de dez. 2018.</w:t>
      </w:r>
    </w:p>
    <w:p w14:paraId="44C8D670" w14:textId="77777777" w:rsidR="005847E4" w:rsidRDefault="005847E4" w:rsidP="002E18BF">
      <w:pPr>
        <w:widowControl w:val="0"/>
        <w:autoSpaceDE w:val="0"/>
        <w:autoSpaceDN w:val="0"/>
        <w:adjustRightInd w:val="0"/>
        <w:spacing w:line="240" w:lineRule="auto"/>
        <w:jc w:val="left"/>
        <w:rPr>
          <w:rFonts w:cs="Arial"/>
          <w:color w:val="353535"/>
        </w:rPr>
      </w:pPr>
    </w:p>
    <w:p w14:paraId="359BA006" w14:textId="7D4A6EB0" w:rsidR="00B37A5C" w:rsidRPr="00B37A5C" w:rsidRDefault="00B37A5C"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S.l: s.n.], 2011.</w:t>
      </w:r>
    </w:p>
    <w:p w14:paraId="2E56C3FF" w14:textId="77777777" w:rsidR="00B37A5C" w:rsidRPr="007C3347" w:rsidRDefault="00B37A5C" w:rsidP="002E18BF">
      <w:pPr>
        <w:widowControl w:val="0"/>
        <w:autoSpaceDE w:val="0"/>
        <w:autoSpaceDN w:val="0"/>
        <w:adjustRightInd w:val="0"/>
        <w:spacing w:line="240" w:lineRule="auto"/>
        <w:jc w:val="left"/>
        <w:rPr>
          <w:rFonts w:cs="Arial"/>
          <w:color w:val="353535"/>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7C3347">
        <w:rPr>
          <w:rFonts w:cs="Arial"/>
          <w:color w:val="353535"/>
        </w:rPr>
        <w:t xml:space="preserve">MARK, Massé. </w:t>
      </w:r>
      <w:r w:rsidRPr="007C3347">
        <w:rPr>
          <w:rFonts w:cs="Arial"/>
          <w:b/>
          <w:iCs/>
          <w:color w:val="353535"/>
        </w:rPr>
        <w:t>REST API Design Rulebook</w:t>
      </w:r>
      <w:r w:rsidRPr="007C3347">
        <w:rPr>
          <w:rFonts w:cs="Arial"/>
          <w:color w:val="353535"/>
        </w:rPr>
        <w:t xml:space="preserve">. </w:t>
      </w:r>
      <w:r w:rsidRPr="0064483F">
        <w:rPr>
          <w:rFonts w:cs="Arial"/>
          <w:color w:val="353535"/>
          <w:lang w:val="en-US"/>
        </w:rPr>
        <w:t xml:space="preserve">[S.l: s.n.], 2013. </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6787475E" w14:textId="77777777" w:rsidR="00CD68A6" w:rsidRPr="0064483F" w:rsidRDefault="00CD68A6" w:rsidP="002E18BF">
      <w:pPr>
        <w:widowControl w:val="0"/>
        <w:autoSpaceDE w:val="0"/>
        <w:autoSpaceDN w:val="0"/>
        <w:adjustRightInd w:val="0"/>
        <w:spacing w:line="240" w:lineRule="auto"/>
        <w:jc w:val="left"/>
        <w:rPr>
          <w:rFonts w:cs="Arial"/>
          <w:color w:val="353535"/>
          <w:lang w:val="en-US"/>
        </w:rPr>
      </w:pP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 xml:space="preserve">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AgronomoBot:</w:t>
      </w:r>
      <w:r w:rsidRPr="0064483F">
        <w:rPr>
          <w:rFonts w:cs="Arial"/>
          <w:color w:val="353535"/>
          <w:lang w:val="en-US"/>
        </w:rPr>
        <w:t xml:space="preserve"> a smart answering Chatbot applied to agricultural sensor networks. </w:t>
      </w:r>
      <w:r w:rsidRPr="00E9735C">
        <w:rPr>
          <w:rFonts w:cs="Arial"/>
          <w:color w:val="353535"/>
        </w:rPr>
        <w:t xml:space="preserve">2018, [S.l: s.n.], 2018. </w:t>
      </w:r>
    </w:p>
    <w:p w14:paraId="3DC2F203" w14:textId="77777777" w:rsidR="004D5608" w:rsidRDefault="004D5608" w:rsidP="002E18BF">
      <w:pPr>
        <w:widowControl w:val="0"/>
        <w:autoSpaceDE w:val="0"/>
        <w:autoSpaceDN w:val="0"/>
        <w:adjustRightInd w:val="0"/>
        <w:spacing w:line="240" w:lineRule="auto"/>
        <w:jc w:val="left"/>
        <w:rPr>
          <w:rFonts w:cs="Arial"/>
          <w:color w:val="353535"/>
        </w:rPr>
      </w:pPr>
    </w:p>
    <w:p w14:paraId="225785D2" w14:textId="7CA51D0F" w:rsidR="00B308FE" w:rsidRDefault="00B308FE" w:rsidP="002E18BF">
      <w:pPr>
        <w:widowControl w:val="0"/>
        <w:autoSpaceDE w:val="0"/>
        <w:autoSpaceDN w:val="0"/>
        <w:adjustRightInd w:val="0"/>
        <w:spacing w:line="240" w:lineRule="auto"/>
        <w:jc w:val="left"/>
        <w:rPr>
          <w:rFonts w:cs="Arial"/>
          <w:color w:val="353535"/>
        </w:rPr>
      </w:pPr>
      <w:r w:rsidRPr="00B308FE">
        <w:rPr>
          <w:rFonts w:cs="Arial"/>
          <w:color w:val="353535"/>
        </w:rPr>
        <w:t xml:space="preserve">PAULO. </w:t>
      </w:r>
      <w:r w:rsidRPr="00B308FE">
        <w:rPr>
          <w:rFonts w:cs="Arial"/>
          <w:b/>
          <w:color w:val="353535"/>
        </w:rPr>
        <w:t>Top 10 Best Web Scraping Books - Simplified Web Scraping</w:t>
      </w:r>
      <w:r w:rsidRPr="00B308FE">
        <w:rPr>
          <w:rFonts w:cs="Arial"/>
          <w:color w:val="353535"/>
        </w:rPr>
        <w:t>. Disponível em: &lt;https://nocodewebscraping.com/top-10-web-scraping-books/#What_Is_Web_Scraping&gt;. Acesso em: 6 dez. 2018.</w:t>
      </w:r>
    </w:p>
    <w:p w14:paraId="12B59C17" w14:textId="77777777" w:rsidR="00B308FE" w:rsidRDefault="00B308FE" w:rsidP="002E18BF">
      <w:pPr>
        <w:widowControl w:val="0"/>
        <w:autoSpaceDE w:val="0"/>
        <w:autoSpaceDN w:val="0"/>
        <w:adjustRightInd w:val="0"/>
        <w:spacing w:line="240" w:lineRule="auto"/>
        <w:jc w:val="left"/>
        <w:rPr>
          <w:rFonts w:cs="Arial"/>
          <w:color w:val="353535"/>
        </w:rPr>
      </w:pPr>
    </w:p>
    <w:p w14:paraId="07833D70" w14:textId="4E67F4DC" w:rsidR="00A03297" w:rsidRDefault="00A03297" w:rsidP="002E18BF">
      <w:pPr>
        <w:widowControl w:val="0"/>
        <w:autoSpaceDE w:val="0"/>
        <w:autoSpaceDN w:val="0"/>
        <w:adjustRightInd w:val="0"/>
        <w:spacing w:line="240" w:lineRule="auto"/>
        <w:jc w:val="left"/>
        <w:rPr>
          <w:rFonts w:cs="Arial"/>
          <w:color w:val="353535"/>
        </w:rPr>
      </w:pPr>
      <w:r w:rsidRPr="00A03297">
        <w:rPr>
          <w:rFonts w:cs="Arial"/>
          <w:color w:val="353535"/>
        </w:rPr>
        <w:t xml:space="preserve">PERNA, CL; DELGADO, HK; FINATTO, MJ. </w:t>
      </w:r>
      <w:r w:rsidRPr="00A03297">
        <w:rPr>
          <w:rFonts w:cs="Arial"/>
          <w:b/>
          <w:color w:val="353535"/>
        </w:rPr>
        <w:t>Linguagens especializadas em corpora: modos de dizer e interfaces de pesquisa</w:t>
      </w:r>
      <w:r w:rsidRPr="00A03297">
        <w:rPr>
          <w:rFonts w:cs="Arial"/>
          <w:color w:val="353535"/>
        </w:rPr>
        <w:t>. [S.l: s.n.], 2010. Disponível em: &lt;</w:t>
      </w:r>
      <w:r w:rsidR="00757227" w:rsidRPr="00757227">
        <w:t xml:space="preserve"> </w:t>
      </w:r>
      <w:r w:rsidR="00757227" w:rsidRPr="00757227">
        <w:rPr>
          <w:rFonts w:cs="Arial"/>
          <w:color w:val="353535"/>
        </w:rPr>
        <w:t xml:space="preserve">https://goo.gl/fLRoyk </w:t>
      </w:r>
      <w:r w:rsidRPr="00A03297">
        <w:rPr>
          <w:rFonts w:cs="Arial"/>
          <w:color w:val="353535"/>
        </w:rPr>
        <w:t>&gt;.</w:t>
      </w:r>
      <w:r w:rsidR="00587792">
        <w:rPr>
          <w:rFonts w:cs="Arial"/>
          <w:color w:val="353535"/>
        </w:rPr>
        <w:t xml:space="preserve"> Acesso em: 10</w:t>
      </w:r>
      <w:r>
        <w:rPr>
          <w:rFonts w:cs="Arial"/>
          <w:color w:val="353535"/>
        </w:rPr>
        <w:t xml:space="preserve"> de dez. 2018.</w:t>
      </w:r>
    </w:p>
    <w:p w14:paraId="50D8B605" w14:textId="77777777" w:rsidR="00A03297" w:rsidRDefault="00A03297" w:rsidP="002E18BF">
      <w:pPr>
        <w:widowControl w:val="0"/>
        <w:autoSpaceDE w:val="0"/>
        <w:autoSpaceDN w:val="0"/>
        <w:adjustRightInd w:val="0"/>
        <w:spacing w:line="240" w:lineRule="auto"/>
        <w:jc w:val="left"/>
        <w:rPr>
          <w:rFonts w:cs="Arial"/>
          <w:color w:val="353535"/>
        </w:rPr>
      </w:pPr>
    </w:p>
    <w:p w14:paraId="24224E58" w14:textId="77777777" w:rsidR="00916F64" w:rsidRPr="00E9735C" w:rsidRDefault="00916F64" w:rsidP="002E18BF">
      <w:pPr>
        <w:widowControl w:val="0"/>
        <w:autoSpaceDE w:val="0"/>
        <w:autoSpaceDN w:val="0"/>
        <w:adjustRightInd w:val="0"/>
        <w:spacing w:line="240" w:lineRule="auto"/>
        <w:jc w:val="left"/>
        <w:rPr>
          <w:rFonts w:cs="Arial"/>
          <w:color w:val="353535"/>
        </w:rPr>
      </w:pPr>
    </w:p>
    <w:p w14:paraId="5B86BF51" w14:textId="5B66771E" w:rsidR="00B36083"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lastRenderedPageBreak/>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264504E2" w14:textId="77777777" w:rsidR="00376A6D" w:rsidRPr="00E9735C" w:rsidRDefault="00376A6D" w:rsidP="002E18BF">
      <w:pPr>
        <w:widowControl w:val="0"/>
        <w:autoSpaceDE w:val="0"/>
        <w:autoSpaceDN w:val="0"/>
        <w:adjustRightInd w:val="0"/>
        <w:spacing w:line="240" w:lineRule="auto"/>
        <w:jc w:val="left"/>
        <w:rPr>
          <w:rFonts w:cs="Arial"/>
          <w:color w:val="353535"/>
        </w:rPr>
      </w:pPr>
      <w:bookmarkStart w:id="67" w:name="_GoBack"/>
      <w:bookmarkEnd w:id="67"/>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7C3347">
        <w:rPr>
          <w:rFonts w:cs="Arial"/>
          <w:iCs/>
          <w:color w:val="353535"/>
        </w:rPr>
        <w:t>Renote</w:t>
      </w:r>
      <w:r w:rsidRPr="007C3347">
        <w:rPr>
          <w:rFonts w:cs="Arial"/>
          <w:color w:val="353535"/>
        </w:rPr>
        <w:t>, 2008.</w:t>
      </w:r>
    </w:p>
    <w:p w14:paraId="50D7553D" w14:textId="77777777" w:rsidR="00227813" w:rsidRPr="007C3347" w:rsidRDefault="00227813" w:rsidP="002E18BF">
      <w:pPr>
        <w:widowControl w:val="0"/>
        <w:autoSpaceDE w:val="0"/>
        <w:autoSpaceDN w:val="0"/>
        <w:adjustRightInd w:val="0"/>
        <w:spacing w:line="240" w:lineRule="auto"/>
        <w:jc w:val="left"/>
        <w:rPr>
          <w:rFonts w:cs="Arial"/>
          <w:color w:val="353535"/>
        </w:rPr>
      </w:pPr>
    </w:p>
    <w:p w14:paraId="52F607C6" w14:textId="5608D898" w:rsidR="00FB3CDD" w:rsidRPr="007C3347" w:rsidRDefault="00FB3CDD" w:rsidP="002E18BF">
      <w:pPr>
        <w:widowControl w:val="0"/>
        <w:autoSpaceDE w:val="0"/>
        <w:autoSpaceDN w:val="0"/>
        <w:adjustRightInd w:val="0"/>
        <w:spacing w:line="240" w:lineRule="auto"/>
        <w:jc w:val="left"/>
        <w:rPr>
          <w:rFonts w:cs="Arial"/>
          <w:color w:val="353535"/>
        </w:rPr>
      </w:pPr>
      <w:r w:rsidRPr="007C3347">
        <w:rPr>
          <w:rFonts w:cs="Arial"/>
          <w:color w:val="353535"/>
        </w:rPr>
        <w:t xml:space="preserve">SOARES, MICHEL DOS SANTOS. </w:t>
      </w:r>
      <w:r w:rsidRPr="007C3347">
        <w:rPr>
          <w:rFonts w:cs="Arial"/>
          <w:b/>
          <w:color w:val="353535"/>
        </w:rPr>
        <w:t>Comparação entre Metodologias Ágeis e Tradicionais para o Desenvolvimento de Software</w:t>
      </w:r>
      <w:r w:rsidRPr="007C3347">
        <w:rPr>
          <w:rFonts w:cs="Arial"/>
          <w:color w:val="353535"/>
        </w:rPr>
        <w:t>. Idesia (Arica), v. 3, p. 6, 2004. Disponível em: &lt;http://www.dcc.ufla.br/infocomp/index.php/INFOCOMP/article/view/68&gt;. Acesso em: 5 de dez. 2018.</w:t>
      </w:r>
    </w:p>
    <w:p w14:paraId="43950B4D" w14:textId="77777777" w:rsidR="00FB3CDD" w:rsidRPr="007C3347" w:rsidRDefault="00FB3CDD"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lang w:val="en-US"/>
        </w:rPr>
      </w:pPr>
      <w:r w:rsidRPr="007C3347">
        <w:rPr>
          <w:rFonts w:cs="Arial"/>
          <w:color w:val="353535"/>
        </w:rPr>
        <w:t xml:space="preserve">SOEDIONO, Budi. </w:t>
      </w:r>
      <w:r w:rsidRPr="007C3347">
        <w:rPr>
          <w:rFonts w:cs="Arial"/>
          <w:b/>
          <w:iCs/>
          <w:color w:val="353535"/>
        </w:rPr>
        <w:t>Web Scraping with Python</w:t>
      </w:r>
      <w:r w:rsidRPr="007C3347">
        <w:rPr>
          <w:rFonts w:cs="Arial"/>
          <w:color w:val="353535"/>
        </w:rPr>
        <w:t xml:space="preserve">. </w:t>
      </w:r>
      <w:r w:rsidRPr="0064483F">
        <w:rPr>
          <w:rFonts w:cs="Arial"/>
          <w:color w:val="353535"/>
          <w:lang w:val="en-US"/>
        </w:rPr>
        <w:t xml:space="preserve">[S.l: s.n.], 1989. </w:t>
      </w:r>
    </w:p>
    <w:p w14:paraId="6237B917" w14:textId="77777777" w:rsidR="006F3FC3" w:rsidRDefault="006F3FC3" w:rsidP="002E18BF">
      <w:pPr>
        <w:widowControl w:val="0"/>
        <w:autoSpaceDE w:val="0"/>
        <w:autoSpaceDN w:val="0"/>
        <w:adjustRightInd w:val="0"/>
        <w:spacing w:line="240" w:lineRule="auto"/>
        <w:jc w:val="left"/>
        <w:rPr>
          <w:rFonts w:cs="Arial"/>
          <w:color w:val="353535"/>
          <w:lang w:val="en-US"/>
        </w:rPr>
      </w:pPr>
    </w:p>
    <w:p w14:paraId="0EC499D9" w14:textId="363BE44A" w:rsidR="006F3FC3" w:rsidRPr="0064483F" w:rsidRDefault="006F3FC3" w:rsidP="002E18BF">
      <w:pPr>
        <w:widowControl w:val="0"/>
        <w:autoSpaceDE w:val="0"/>
        <w:autoSpaceDN w:val="0"/>
        <w:adjustRightInd w:val="0"/>
        <w:spacing w:line="240" w:lineRule="auto"/>
        <w:jc w:val="left"/>
        <w:rPr>
          <w:rFonts w:cs="Arial"/>
          <w:color w:val="353535"/>
          <w:lang w:val="en-US"/>
        </w:rPr>
      </w:pPr>
      <w:r w:rsidRPr="006F3FC3">
        <w:rPr>
          <w:rFonts w:cs="Arial"/>
          <w:color w:val="353535"/>
          <w:lang w:val="en-US"/>
        </w:rPr>
        <w:t xml:space="preserve">SOMMERVILLE, Ian. </w:t>
      </w:r>
      <w:r w:rsidRPr="006F3FC3">
        <w:rPr>
          <w:rFonts w:cs="Arial"/>
          <w:b/>
          <w:color w:val="353535"/>
          <w:lang w:val="en-US"/>
        </w:rPr>
        <w:t>Engenharia de Software</w:t>
      </w:r>
      <w:r w:rsidRPr="006F3FC3">
        <w:rPr>
          <w:rFonts w:cs="Arial"/>
          <w:color w:val="353535"/>
          <w:lang w:val="en-US"/>
        </w:rPr>
        <w:t>. [S.l: s.n.], 2013.</w:t>
      </w:r>
    </w:p>
    <w:p w14:paraId="13B68504" w14:textId="77777777" w:rsidR="009A637A" w:rsidRPr="0064483F" w:rsidRDefault="009A637A" w:rsidP="002E18BF">
      <w:pPr>
        <w:widowControl w:val="0"/>
        <w:autoSpaceDE w:val="0"/>
        <w:autoSpaceDN w:val="0"/>
        <w:adjustRightInd w:val="0"/>
        <w:spacing w:line="240" w:lineRule="auto"/>
        <w:jc w:val="left"/>
        <w:rPr>
          <w:rFonts w:cs="Arial"/>
          <w:color w:val="353535"/>
          <w:lang w:val="en-US"/>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Tol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xml:space="preserve">. [S.l: s.n.],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3FC57B1B" w14:textId="40FCAF28" w:rsidR="00EE7989" w:rsidRDefault="00EE7989" w:rsidP="002E18BF">
      <w:pPr>
        <w:widowControl w:val="0"/>
        <w:autoSpaceDE w:val="0"/>
        <w:autoSpaceDN w:val="0"/>
        <w:adjustRightInd w:val="0"/>
        <w:spacing w:line="240" w:lineRule="auto"/>
        <w:jc w:val="left"/>
        <w:rPr>
          <w:rFonts w:cs="Arial"/>
          <w:color w:val="353535"/>
          <w:lang w:val="en-US"/>
        </w:rPr>
      </w:pPr>
      <w:r w:rsidRPr="00EE7989">
        <w:rPr>
          <w:rFonts w:cs="Arial"/>
          <w:color w:val="353535"/>
          <w:lang w:val="en-US"/>
        </w:rPr>
        <w:t xml:space="preserve">TELENYK, Sergii et al. </w:t>
      </w:r>
      <w:r w:rsidRPr="00EE7989">
        <w:rPr>
          <w:rFonts w:cs="Arial"/>
          <w:b/>
          <w:color w:val="353535"/>
          <w:lang w:val="en-US"/>
        </w:rPr>
        <w:t>MODELS AND METHODS OF RESOURCE MANAGEMENT FOR VPS HOSTING</w:t>
      </w:r>
      <w:r w:rsidRPr="00EE7989">
        <w:rPr>
          <w:rFonts w:cs="Arial"/>
          <w:color w:val="353535"/>
          <w:lang w:val="en-US"/>
        </w:rPr>
        <w:t>. 2013.</w:t>
      </w:r>
    </w:p>
    <w:p w14:paraId="16108777" w14:textId="77777777" w:rsidR="00EE7989" w:rsidRDefault="00EE7989" w:rsidP="002E18BF">
      <w:pPr>
        <w:widowControl w:val="0"/>
        <w:autoSpaceDE w:val="0"/>
        <w:autoSpaceDN w:val="0"/>
        <w:adjustRightInd w:val="0"/>
        <w:spacing w:line="240" w:lineRule="auto"/>
        <w:jc w:val="left"/>
        <w:rPr>
          <w:rFonts w:cs="Arial"/>
          <w:color w:val="353535"/>
          <w:lang w:val="en-US"/>
        </w:rPr>
      </w:pPr>
    </w:p>
    <w:p w14:paraId="02C484BF" w14:textId="14CFE51D" w:rsidR="00351650" w:rsidRPr="007C3347" w:rsidRDefault="00351650" w:rsidP="002E18BF">
      <w:pPr>
        <w:widowControl w:val="0"/>
        <w:autoSpaceDE w:val="0"/>
        <w:autoSpaceDN w:val="0"/>
        <w:adjustRightInd w:val="0"/>
        <w:spacing w:line="240" w:lineRule="auto"/>
        <w:jc w:val="left"/>
        <w:rPr>
          <w:rFonts w:eastAsia="Times New Roman" w:cs="Arial"/>
          <w:noProof/>
          <w:lang w:val="en-US"/>
        </w:rPr>
      </w:pPr>
      <w:r w:rsidRPr="007C3347">
        <w:rPr>
          <w:rFonts w:eastAsia="Times New Roman" w:cs="Arial"/>
          <w:noProof/>
          <w:lang w:val="en-US"/>
        </w:rPr>
        <w:t xml:space="preserve">USACHEV, Denis </w:t>
      </w:r>
      <w:r w:rsidRPr="007C3347">
        <w:rPr>
          <w:rFonts w:eastAsia="Times New Roman" w:cs="Arial"/>
          <w:iCs/>
          <w:noProof/>
          <w:lang w:val="en-US"/>
        </w:rPr>
        <w:t>et al.</w:t>
      </w:r>
      <w:r w:rsidRPr="007C3347">
        <w:rPr>
          <w:rFonts w:eastAsia="Times New Roman" w:cs="Arial"/>
          <w:noProof/>
          <w:lang w:val="en-US"/>
        </w:rPr>
        <w:t xml:space="preserve"> </w:t>
      </w:r>
      <w:r w:rsidRPr="007C3347">
        <w:rPr>
          <w:rFonts w:eastAsia="Times New Roman" w:cs="Arial"/>
          <w:b/>
          <w:noProof/>
          <w:lang w:val="en-US"/>
        </w:rPr>
        <w:t>Open source platform Digital Personal Assistant</w:t>
      </w:r>
      <w:r w:rsidRPr="007C3347">
        <w:rPr>
          <w:rFonts w:eastAsia="Times New Roman" w:cs="Arial"/>
          <w:noProof/>
          <w:lang w:val="en-US"/>
        </w:rPr>
        <w:t xml:space="preserve">. 2018. </w:t>
      </w:r>
      <w:r w:rsidRPr="00854EBC">
        <w:rPr>
          <w:rFonts w:eastAsia="Times New Roman" w:cs="Arial"/>
          <w:noProof/>
        </w:rPr>
        <w:t>Disponível em: &lt;http://arxiv.org/abs/1801.03650&gt;</w:t>
      </w:r>
      <w:r>
        <w:rPr>
          <w:rFonts w:eastAsia="Times New Roman" w:cs="Arial"/>
          <w:noProof/>
        </w:rPr>
        <w:t xml:space="preserve">. </w:t>
      </w:r>
      <w:r w:rsidRPr="007C3347">
        <w:rPr>
          <w:rFonts w:eastAsia="Times New Roman" w:cs="Arial"/>
          <w:noProof/>
          <w:lang w:val="en-US"/>
        </w:rPr>
        <w:t>Acesso em: 19 nov. 18.</w:t>
      </w:r>
    </w:p>
    <w:p w14:paraId="742A7AAE" w14:textId="77777777" w:rsidR="00796BA2" w:rsidRPr="0064483F" w:rsidRDefault="00796BA2" w:rsidP="002E18BF">
      <w:pPr>
        <w:widowControl w:val="0"/>
        <w:autoSpaceDE w:val="0"/>
        <w:autoSpaceDN w:val="0"/>
        <w:adjustRightInd w:val="0"/>
        <w:spacing w:line="240" w:lineRule="auto"/>
        <w:jc w:val="left"/>
        <w:rPr>
          <w:rFonts w:cs="Arial"/>
          <w:color w:val="353535"/>
          <w:lang w:val="en-US"/>
        </w:rPr>
      </w:pPr>
    </w:p>
    <w:p w14:paraId="64898DE6" w14:textId="07734257"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VARGIU, Eloisa; URRU, Mirko.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64483F">
        <w:rPr>
          <w:rFonts w:cs="Arial"/>
          <w:iCs/>
          <w:color w:val="353535"/>
          <w:lang w:val="en-US"/>
        </w:rPr>
        <w:t>Artificial Intelligence Research</w:t>
      </w:r>
      <w:r w:rsidR="00B75CE7" w:rsidRPr="0064483F">
        <w:rPr>
          <w:rFonts w:cs="Arial"/>
          <w:color w:val="353535"/>
          <w:lang w:val="en-US"/>
        </w:rPr>
        <w:t>, v. 2, n. 1, 20 nov. 2012.</w:t>
      </w:r>
    </w:p>
    <w:p w14:paraId="1CC25EFA" w14:textId="77777777" w:rsidR="00BB45AC" w:rsidRDefault="00BB45AC" w:rsidP="002E18BF">
      <w:pPr>
        <w:widowControl w:val="0"/>
        <w:autoSpaceDE w:val="0"/>
        <w:autoSpaceDN w:val="0"/>
        <w:adjustRightInd w:val="0"/>
        <w:spacing w:line="240" w:lineRule="auto"/>
        <w:jc w:val="left"/>
        <w:rPr>
          <w:rFonts w:cs="Arial"/>
          <w:color w:val="353535"/>
          <w:lang w:val="en-US"/>
        </w:rPr>
      </w:pPr>
    </w:p>
    <w:p w14:paraId="67C27070" w14:textId="00E7851A" w:rsidR="00BB45AC" w:rsidRPr="0064483F" w:rsidRDefault="00BB45AC" w:rsidP="002E18BF">
      <w:pPr>
        <w:widowControl w:val="0"/>
        <w:autoSpaceDE w:val="0"/>
        <w:autoSpaceDN w:val="0"/>
        <w:adjustRightInd w:val="0"/>
        <w:spacing w:line="240" w:lineRule="auto"/>
        <w:jc w:val="left"/>
        <w:rPr>
          <w:rFonts w:cs="Arial"/>
          <w:color w:val="353535"/>
          <w:lang w:val="en-US"/>
        </w:rPr>
      </w:pPr>
      <w:r w:rsidRPr="00BB45AC">
        <w:rPr>
          <w:rFonts w:cs="Arial"/>
          <w:color w:val="353535"/>
          <w:lang w:val="en-US"/>
        </w:rPr>
        <w:t xml:space="preserve">VENTRON. </w:t>
      </w:r>
      <w:r w:rsidRPr="00BB45AC">
        <w:rPr>
          <w:rFonts w:cs="Arial"/>
          <w:b/>
          <w:color w:val="353535"/>
          <w:lang w:val="en-US"/>
        </w:rPr>
        <w:t>METODOLOGIAS ÁGEIS: O QUE SÃO E PRINCIPAIS TIPOS</w:t>
      </w:r>
      <w:r w:rsidRPr="00BB45AC">
        <w:rPr>
          <w:rFonts w:cs="Arial"/>
          <w:color w:val="353535"/>
          <w:lang w:val="en-US"/>
        </w:rPr>
        <w:t>. Disponível em: &lt;https://www.ventron.com.br/blog/metodologias-ageis&gt;. Acesso em: 6 dez. 2018.</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Introduction to Multiagent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Mengting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Chatbot with Serverless Computing</w:t>
      </w:r>
      <w:r w:rsidRPr="0064483F">
        <w:rPr>
          <w:rFonts w:cs="Arial"/>
          <w:color w:val="353535"/>
          <w:lang w:val="en-US"/>
        </w:rPr>
        <w:t xml:space="preserve">. </w:t>
      </w:r>
      <w:r w:rsidRPr="00E9735C">
        <w:rPr>
          <w:rFonts w:cs="Arial"/>
          <w:color w:val="353535"/>
        </w:rPr>
        <w:t xml:space="preserve">2016, [S.l: s.n.], 2016. </w:t>
      </w:r>
    </w:p>
    <w:p w14:paraId="5789F417" w14:textId="77777777" w:rsidR="006A4063" w:rsidRPr="00E9735C" w:rsidRDefault="006A4063" w:rsidP="002E18BF">
      <w:pPr>
        <w:widowControl w:val="0"/>
        <w:autoSpaceDE w:val="0"/>
        <w:autoSpaceDN w:val="0"/>
        <w:adjustRightInd w:val="0"/>
        <w:spacing w:line="240" w:lineRule="auto"/>
        <w:jc w:val="left"/>
        <w:rPr>
          <w:rFonts w:cs="Arial"/>
          <w:color w:val="353535"/>
        </w:rPr>
      </w:pPr>
    </w:p>
    <w:p w14:paraId="70BFC2D4" w14:textId="177A1282" w:rsidR="00BF1684" w:rsidRPr="00ED53F1" w:rsidRDefault="00923A98" w:rsidP="00ED53F1">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p>
    <w:sectPr w:rsidR="00BF1684" w:rsidRPr="00ED53F1"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272D98" w16cid:durableId="1FB54AF2"/>
  <w16cid:commentId w16cid:paraId="395D5D27" w16cid:durableId="1FB54D50"/>
  <w16cid:commentId w16cid:paraId="01285759" w16cid:durableId="1FB54BED"/>
  <w16cid:commentId w16cid:paraId="09484791" w16cid:durableId="1FB54D8E"/>
  <w16cid:commentId w16cid:paraId="479F7ACF" w16cid:durableId="1FB54DFC"/>
  <w16cid:commentId w16cid:paraId="13B688CC" w16cid:durableId="1FB54EFA"/>
  <w16cid:commentId w16cid:paraId="3FE7EB09" w16cid:durableId="1FB55598"/>
  <w16cid:commentId w16cid:paraId="6C75C193" w16cid:durableId="1FB55726"/>
  <w16cid:commentId w16cid:paraId="00A6AA54" w16cid:durableId="1FB557D8"/>
  <w16cid:commentId w16cid:paraId="4A26B3ED" w16cid:durableId="1FB557EC"/>
  <w16cid:commentId w16cid:paraId="18707A0B" w16cid:durableId="1FB557F9"/>
  <w16cid:commentId w16cid:paraId="612BEEE2" w16cid:durableId="1FB5580D"/>
  <w16cid:commentId w16cid:paraId="56D2ABCA" w16cid:durableId="1FB551F0"/>
  <w16cid:commentId w16cid:paraId="4E8B8197" w16cid:durableId="1FB5589A"/>
  <w16cid:commentId w16cid:paraId="414E2FEE" w16cid:durableId="1FB558D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7AE03F" w14:textId="77777777" w:rsidR="00F6461B" w:rsidRDefault="00F6461B" w:rsidP="00BD2D5D">
      <w:pPr>
        <w:spacing w:line="240" w:lineRule="auto"/>
      </w:pPr>
      <w:r>
        <w:separator/>
      </w:r>
    </w:p>
  </w:endnote>
  <w:endnote w:type="continuationSeparator" w:id="0">
    <w:p w14:paraId="49ACCC79" w14:textId="77777777" w:rsidR="00F6461B" w:rsidRDefault="00F6461B"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CA239C" w14:textId="77777777" w:rsidR="00F6461B" w:rsidRDefault="00F6461B" w:rsidP="00BD2D5D">
      <w:pPr>
        <w:spacing w:line="240" w:lineRule="auto"/>
      </w:pPr>
      <w:r>
        <w:separator/>
      </w:r>
    </w:p>
  </w:footnote>
  <w:footnote w:type="continuationSeparator" w:id="0">
    <w:p w14:paraId="7D109BAD" w14:textId="77777777" w:rsidR="00F6461B" w:rsidRDefault="00F6461B" w:rsidP="00BD2D5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876961" w:rsidRDefault="00876961"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876961" w:rsidRDefault="00876961"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876961" w:rsidRDefault="00876961"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876961" w:rsidRDefault="00876961"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376A6D">
      <w:rPr>
        <w:rStyle w:val="NmerodaPgina"/>
        <w:noProof/>
      </w:rPr>
      <w:t>59</w:t>
    </w:r>
    <w:r>
      <w:rPr>
        <w:rStyle w:val="NmerodaPgina"/>
      </w:rPr>
      <w:fldChar w:fldCharType="end"/>
    </w:r>
  </w:p>
  <w:p w14:paraId="01ECDB72" w14:textId="77777777" w:rsidR="00876961" w:rsidRDefault="00876961"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876961" w:rsidRDefault="00876961"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757227">
      <w:rPr>
        <w:rStyle w:val="NmerodaPgina"/>
        <w:noProof/>
      </w:rPr>
      <w:t>11</w:t>
    </w:r>
    <w:r>
      <w:rPr>
        <w:rStyle w:val="NmerodaPgina"/>
      </w:rPr>
      <w:fldChar w:fldCharType="end"/>
    </w:r>
  </w:p>
  <w:p w14:paraId="337F2FBA" w14:textId="62F5892F" w:rsidR="00876961" w:rsidRDefault="00876961"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6A1AF704"/>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83608EC"/>
    <w:multiLevelType w:val="hybridMultilevel"/>
    <w:tmpl w:val="D16A6140"/>
    <w:lvl w:ilvl="0" w:tplc="135286A2">
      <w:start w:val="1"/>
      <w:numFmt w:val="lowerLetter"/>
      <w:lvlText w:val="%1)"/>
      <w:lvlJc w:val="left"/>
      <w:pPr>
        <w:ind w:left="1440" w:hanging="360"/>
      </w:pPr>
      <w:rPr>
        <w:rFonts w:ascii="Arial" w:hAnsi="Arial" w:hint="default"/>
        <w:b w:val="0"/>
        <w:i w:val="0"/>
        <w:sz w:val="24"/>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44">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5">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5"/>
  </w:num>
  <w:num w:numId="14">
    <w:abstractNumId w:val="44"/>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2B29"/>
    <w:rsid w:val="00003243"/>
    <w:rsid w:val="0000334D"/>
    <w:rsid w:val="00003537"/>
    <w:rsid w:val="00003C65"/>
    <w:rsid w:val="00004D69"/>
    <w:rsid w:val="000052D9"/>
    <w:rsid w:val="00006C94"/>
    <w:rsid w:val="0001050E"/>
    <w:rsid w:val="000109D0"/>
    <w:rsid w:val="00010B3D"/>
    <w:rsid w:val="00011C93"/>
    <w:rsid w:val="00011D44"/>
    <w:rsid w:val="00012582"/>
    <w:rsid w:val="00012F8C"/>
    <w:rsid w:val="00015933"/>
    <w:rsid w:val="00015AAE"/>
    <w:rsid w:val="00015D82"/>
    <w:rsid w:val="00016AAD"/>
    <w:rsid w:val="000170FB"/>
    <w:rsid w:val="00020797"/>
    <w:rsid w:val="000218AD"/>
    <w:rsid w:val="00022A87"/>
    <w:rsid w:val="00023954"/>
    <w:rsid w:val="00024693"/>
    <w:rsid w:val="00024847"/>
    <w:rsid w:val="000260A2"/>
    <w:rsid w:val="0002714C"/>
    <w:rsid w:val="00027446"/>
    <w:rsid w:val="0003063F"/>
    <w:rsid w:val="000307D3"/>
    <w:rsid w:val="00031305"/>
    <w:rsid w:val="000319B4"/>
    <w:rsid w:val="0003281E"/>
    <w:rsid w:val="00034BFA"/>
    <w:rsid w:val="00035D65"/>
    <w:rsid w:val="00036909"/>
    <w:rsid w:val="000374EF"/>
    <w:rsid w:val="0004100E"/>
    <w:rsid w:val="0004292F"/>
    <w:rsid w:val="000431BE"/>
    <w:rsid w:val="00043264"/>
    <w:rsid w:val="0004340B"/>
    <w:rsid w:val="00043950"/>
    <w:rsid w:val="00044162"/>
    <w:rsid w:val="00044931"/>
    <w:rsid w:val="000465E2"/>
    <w:rsid w:val="00046E62"/>
    <w:rsid w:val="000474D4"/>
    <w:rsid w:val="000501DF"/>
    <w:rsid w:val="00050D66"/>
    <w:rsid w:val="00050E7B"/>
    <w:rsid w:val="00050F3B"/>
    <w:rsid w:val="000511BE"/>
    <w:rsid w:val="000511D3"/>
    <w:rsid w:val="00053472"/>
    <w:rsid w:val="000538C2"/>
    <w:rsid w:val="00053D41"/>
    <w:rsid w:val="00054103"/>
    <w:rsid w:val="00056E24"/>
    <w:rsid w:val="000603E9"/>
    <w:rsid w:val="00060A0E"/>
    <w:rsid w:val="00061DCE"/>
    <w:rsid w:val="00061DDC"/>
    <w:rsid w:val="00062608"/>
    <w:rsid w:val="000638D5"/>
    <w:rsid w:val="00063ED0"/>
    <w:rsid w:val="0006446C"/>
    <w:rsid w:val="00064BF7"/>
    <w:rsid w:val="00065237"/>
    <w:rsid w:val="00067659"/>
    <w:rsid w:val="000679C8"/>
    <w:rsid w:val="0007092D"/>
    <w:rsid w:val="00071093"/>
    <w:rsid w:val="000716DD"/>
    <w:rsid w:val="000728D7"/>
    <w:rsid w:val="0007597F"/>
    <w:rsid w:val="00075CE5"/>
    <w:rsid w:val="00075EF4"/>
    <w:rsid w:val="00076303"/>
    <w:rsid w:val="0007634E"/>
    <w:rsid w:val="0007664F"/>
    <w:rsid w:val="000775DB"/>
    <w:rsid w:val="00077E7C"/>
    <w:rsid w:val="00081042"/>
    <w:rsid w:val="000811A9"/>
    <w:rsid w:val="00081520"/>
    <w:rsid w:val="00081CE8"/>
    <w:rsid w:val="00083A19"/>
    <w:rsid w:val="000847A5"/>
    <w:rsid w:val="00085595"/>
    <w:rsid w:val="00086D6A"/>
    <w:rsid w:val="00090411"/>
    <w:rsid w:val="00090FD6"/>
    <w:rsid w:val="00091F3F"/>
    <w:rsid w:val="00092D63"/>
    <w:rsid w:val="0009322D"/>
    <w:rsid w:val="0009370D"/>
    <w:rsid w:val="0009508D"/>
    <w:rsid w:val="0009530A"/>
    <w:rsid w:val="000A0AC9"/>
    <w:rsid w:val="000A1D2C"/>
    <w:rsid w:val="000A27AC"/>
    <w:rsid w:val="000A288F"/>
    <w:rsid w:val="000A35BE"/>
    <w:rsid w:val="000A5052"/>
    <w:rsid w:val="000A5C51"/>
    <w:rsid w:val="000A647C"/>
    <w:rsid w:val="000A72AD"/>
    <w:rsid w:val="000B0C07"/>
    <w:rsid w:val="000B0EB4"/>
    <w:rsid w:val="000B1C1C"/>
    <w:rsid w:val="000B1F91"/>
    <w:rsid w:val="000B228D"/>
    <w:rsid w:val="000B2CC1"/>
    <w:rsid w:val="000B35EC"/>
    <w:rsid w:val="000B3660"/>
    <w:rsid w:val="000B403D"/>
    <w:rsid w:val="000B62FC"/>
    <w:rsid w:val="000B640C"/>
    <w:rsid w:val="000B672E"/>
    <w:rsid w:val="000B6DAA"/>
    <w:rsid w:val="000B7214"/>
    <w:rsid w:val="000B7FA0"/>
    <w:rsid w:val="000C010E"/>
    <w:rsid w:val="000C04E4"/>
    <w:rsid w:val="000C19F6"/>
    <w:rsid w:val="000C302E"/>
    <w:rsid w:val="000C4EFB"/>
    <w:rsid w:val="000C519E"/>
    <w:rsid w:val="000C5E8A"/>
    <w:rsid w:val="000C7873"/>
    <w:rsid w:val="000C7AB4"/>
    <w:rsid w:val="000D1317"/>
    <w:rsid w:val="000D1708"/>
    <w:rsid w:val="000D285A"/>
    <w:rsid w:val="000D2AFD"/>
    <w:rsid w:val="000D3554"/>
    <w:rsid w:val="000D382F"/>
    <w:rsid w:val="000D3E06"/>
    <w:rsid w:val="000D6309"/>
    <w:rsid w:val="000D6A2B"/>
    <w:rsid w:val="000D6AFD"/>
    <w:rsid w:val="000D7D9D"/>
    <w:rsid w:val="000E063C"/>
    <w:rsid w:val="000E08C6"/>
    <w:rsid w:val="000E1306"/>
    <w:rsid w:val="000E4B4B"/>
    <w:rsid w:val="000E543F"/>
    <w:rsid w:val="000E679B"/>
    <w:rsid w:val="000E6B30"/>
    <w:rsid w:val="000E7311"/>
    <w:rsid w:val="000F116C"/>
    <w:rsid w:val="000F174D"/>
    <w:rsid w:val="000F4C57"/>
    <w:rsid w:val="000F4F91"/>
    <w:rsid w:val="00100982"/>
    <w:rsid w:val="001009C4"/>
    <w:rsid w:val="001033FB"/>
    <w:rsid w:val="00103C75"/>
    <w:rsid w:val="0010444D"/>
    <w:rsid w:val="00104726"/>
    <w:rsid w:val="00104789"/>
    <w:rsid w:val="001073F6"/>
    <w:rsid w:val="00107771"/>
    <w:rsid w:val="00107D7E"/>
    <w:rsid w:val="0011183D"/>
    <w:rsid w:val="00112C81"/>
    <w:rsid w:val="001137B0"/>
    <w:rsid w:val="00115277"/>
    <w:rsid w:val="00115FE7"/>
    <w:rsid w:val="0011618D"/>
    <w:rsid w:val="00116279"/>
    <w:rsid w:val="001162C7"/>
    <w:rsid w:val="00116D06"/>
    <w:rsid w:val="0011757A"/>
    <w:rsid w:val="00117ABF"/>
    <w:rsid w:val="00120D0C"/>
    <w:rsid w:val="0012376C"/>
    <w:rsid w:val="0012381E"/>
    <w:rsid w:val="00124129"/>
    <w:rsid w:val="001242ED"/>
    <w:rsid w:val="001248CA"/>
    <w:rsid w:val="00124C17"/>
    <w:rsid w:val="001301BC"/>
    <w:rsid w:val="00130E1B"/>
    <w:rsid w:val="001314B5"/>
    <w:rsid w:val="00131694"/>
    <w:rsid w:val="00131CE2"/>
    <w:rsid w:val="00131F9A"/>
    <w:rsid w:val="00132423"/>
    <w:rsid w:val="00132C42"/>
    <w:rsid w:val="00133929"/>
    <w:rsid w:val="00135771"/>
    <w:rsid w:val="00135E91"/>
    <w:rsid w:val="001363BD"/>
    <w:rsid w:val="00136527"/>
    <w:rsid w:val="00136F1C"/>
    <w:rsid w:val="001408F9"/>
    <w:rsid w:val="0014159A"/>
    <w:rsid w:val="001419EA"/>
    <w:rsid w:val="00142238"/>
    <w:rsid w:val="0014302E"/>
    <w:rsid w:val="00144BFE"/>
    <w:rsid w:val="0014769E"/>
    <w:rsid w:val="001504C5"/>
    <w:rsid w:val="00150B24"/>
    <w:rsid w:val="00151076"/>
    <w:rsid w:val="0015157B"/>
    <w:rsid w:val="00151768"/>
    <w:rsid w:val="00151AE3"/>
    <w:rsid w:val="00151D36"/>
    <w:rsid w:val="00151F9C"/>
    <w:rsid w:val="00152F03"/>
    <w:rsid w:val="001544A5"/>
    <w:rsid w:val="00154D89"/>
    <w:rsid w:val="00154DF5"/>
    <w:rsid w:val="00155EB6"/>
    <w:rsid w:val="0015706B"/>
    <w:rsid w:val="00161D35"/>
    <w:rsid w:val="00161EF4"/>
    <w:rsid w:val="00163ECA"/>
    <w:rsid w:val="00164A12"/>
    <w:rsid w:val="00164F72"/>
    <w:rsid w:val="0016520B"/>
    <w:rsid w:val="001655F7"/>
    <w:rsid w:val="001664F0"/>
    <w:rsid w:val="001667BA"/>
    <w:rsid w:val="00167292"/>
    <w:rsid w:val="00167F9E"/>
    <w:rsid w:val="001701ED"/>
    <w:rsid w:val="001703A0"/>
    <w:rsid w:val="00170EC0"/>
    <w:rsid w:val="00171783"/>
    <w:rsid w:val="00172439"/>
    <w:rsid w:val="001741E9"/>
    <w:rsid w:val="001741EB"/>
    <w:rsid w:val="001748E9"/>
    <w:rsid w:val="00177386"/>
    <w:rsid w:val="00177D35"/>
    <w:rsid w:val="00177D36"/>
    <w:rsid w:val="00177FE0"/>
    <w:rsid w:val="00181BE6"/>
    <w:rsid w:val="00181DA3"/>
    <w:rsid w:val="00182719"/>
    <w:rsid w:val="00182963"/>
    <w:rsid w:val="00182967"/>
    <w:rsid w:val="0018392C"/>
    <w:rsid w:val="00184473"/>
    <w:rsid w:val="00184868"/>
    <w:rsid w:val="001848E8"/>
    <w:rsid w:val="00184E2F"/>
    <w:rsid w:val="00184FC3"/>
    <w:rsid w:val="001857EB"/>
    <w:rsid w:val="0018586A"/>
    <w:rsid w:val="00185F6C"/>
    <w:rsid w:val="001868C7"/>
    <w:rsid w:val="00187841"/>
    <w:rsid w:val="001904EE"/>
    <w:rsid w:val="001909A7"/>
    <w:rsid w:val="00193057"/>
    <w:rsid w:val="0019366A"/>
    <w:rsid w:val="001939BD"/>
    <w:rsid w:val="00194979"/>
    <w:rsid w:val="00196623"/>
    <w:rsid w:val="001971FE"/>
    <w:rsid w:val="00197477"/>
    <w:rsid w:val="001979D1"/>
    <w:rsid w:val="00197C0F"/>
    <w:rsid w:val="001A022D"/>
    <w:rsid w:val="001A110F"/>
    <w:rsid w:val="001A31C7"/>
    <w:rsid w:val="001A5AEF"/>
    <w:rsid w:val="001A75B5"/>
    <w:rsid w:val="001A7AB9"/>
    <w:rsid w:val="001B0B74"/>
    <w:rsid w:val="001B131B"/>
    <w:rsid w:val="001B1469"/>
    <w:rsid w:val="001B34EC"/>
    <w:rsid w:val="001B36BE"/>
    <w:rsid w:val="001B3BFE"/>
    <w:rsid w:val="001B41EA"/>
    <w:rsid w:val="001B71D1"/>
    <w:rsid w:val="001C18E4"/>
    <w:rsid w:val="001C1B1D"/>
    <w:rsid w:val="001C2143"/>
    <w:rsid w:val="001C2424"/>
    <w:rsid w:val="001C2573"/>
    <w:rsid w:val="001C26A3"/>
    <w:rsid w:val="001C2C95"/>
    <w:rsid w:val="001C3422"/>
    <w:rsid w:val="001C3793"/>
    <w:rsid w:val="001C3B44"/>
    <w:rsid w:val="001C5B47"/>
    <w:rsid w:val="001C78D1"/>
    <w:rsid w:val="001D0B0C"/>
    <w:rsid w:val="001D227E"/>
    <w:rsid w:val="001D2D49"/>
    <w:rsid w:val="001D3BB3"/>
    <w:rsid w:val="001D4126"/>
    <w:rsid w:val="001D5546"/>
    <w:rsid w:val="001D68C7"/>
    <w:rsid w:val="001E00AC"/>
    <w:rsid w:val="001E03F9"/>
    <w:rsid w:val="001E0926"/>
    <w:rsid w:val="001E2C55"/>
    <w:rsid w:val="001E3D9A"/>
    <w:rsid w:val="001E45C2"/>
    <w:rsid w:val="001E4EE8"/>
    <w:rsid w:val="001E56FC"/>
    <w:rsid w:val="001E57E0"/>
    <w:rsid w:val="001F03EA"/>
    <w:rsid w:val="001F055B"/>
    <w:rsid w:val="001F067C"/>
    <w:rsid w:val="001F1723"/>
    <w:rsid w:val="001F45E2"/>
    <w:rsid w:val="001F5517"/>
    <w:rsid w:val="001F5908"/>
    <w:rsid w:val="001F625B"/>
    <w:rsid w:val="001F68A3"/>
    <w:rsid w:val="001F77A1"/>
    <w:rsid w:val="00200645"/>
    <w:rsid w:val="00201F8D"/>
    <w:rsid w:val="00202541"/>
    <w:rsid w:val="00202F24"/>
    <w:rsid w:val="002036A3"/>
    <w:rsid w:val="002039EE"/>
    <w:rsid w:val="00203D5F"/>
    <w:rsid w:val="00204FD1"/>
    <w:rsid w:val="00205CA1"/>
    <w:rsid w:val="00206230"/>
    <w:rsid w:val="0020743F"/>
    <w:rsid w:val="00210AC5"/>
    <w:rsid w:val="0021128B"/>
    <w:rsid w:val="00211C24"/>
    <w:rsid w:val="0021236B"/>
    <w:rsid w:val="0021254D"/>
    <w:rsid w:val="00212EBB"/>
    <w:rsid w:val="0021417C"/>
    <w:rsid w:val="002153B0"/>
    <w:rsid w:val="00216499"/>
    <w:rsid w:val="00217198"/>
    <w:rsid w:val="002174CA"/>
    <w:rsid w:val="002206B0"/>
    <w:rsid w:val="00220EC0"/>
    <w:rsid w:val="00221340"/>
    <w:rsid w:val="00221D83"/>
    <w:rsid w:val="002223E3"/>
    <w:rsid w:val="0022284A"/>
    <w:rsid w:val="00223191"/>
    <w:rsid w:val="00223A41"/>
    <w:rsid w:val="00223D4E"/>
    <w:rsid w:val="00226365"/>
    <w:rsid w:val="00226C4D"/>
    <w:rsid w:val="00227813"/>
    <w:rsid w:val="00230102"/>
    <w:rsid w:val="00231BD0"/>
    <w:rsid w:val="00232D84"/>
    <w:rsid w:val="00234E52"/>
    <w:rsid w:val="00234F25"/>
    <w:rsid w:val="00237DC9"/>
    <w:rsid w:val="00237FD4"/>
    <w:rsid w:val="002407BD"/>
    <w:rsid w:val="00240C99"/>
    <w:rsid w:val="00243547"/>
    <w:rsid w:val="00244922"/>
    <w:rsid w:val="00246CE5"/>
    <w:rsid w:val="002510D8"/>
    <w:rsid w:val="00252163"/>
    <w:rsid w:val="002527F7"/>
    <w:rsid w:val="002529B8"/>
    <w:rsid w:val="00252C47"/>
    <w:rsid w:val="002532FD"/>
    <w:rsid w:val="0025353D"/>
    <w:rsid w:val="002536E2"/>
    <w:rsid w:val="00253D6B"/>
    <w:rsid w:val="00254248"/>
    <w:rsid w:val="00254C1D"/>
    <w:rsid w:val="00254C50"/>
    <w:rsid w:val="002556CD"/>
    <w:rsid w:val="0025570B"/>
    <w:rsid w:val="002560BA"/>
    <w:rsid w:val="0025752A"/>
    <w:rsid w:val="00257A47"/>
    <w:rsid w:val="00261203"/>
    <w:rsid w:val="00261238"/>
    <w:rsid w:val="002614C0"/>
    <w:rsid w:val="00261D57"/>
    <w:rsid w:val="0026209F"/>
    <w:rsid w:val="00262780"/>
    <w:rsid w:val="00264A3B"/>
    <w:rsid w:val="00264ED9"/>
    <w:rsid w:val="00265BDA"/>
    <w:rsid w:val="00267415"/>
    <w:rsid w:val="00270258"/>
    <w:rsid w:val="002708E4"/>
    <w:rsid w:val="00272326"/>
    <w:rsid w:val="002731F2"/>
    <w:rsid w:val="00273821"/>
    <w:rsid w:val="002765F1"/>
    <w:rsid w:val="00277361"/>
    <w:rsid w:val="00277C4E"/>
    <w:rsid w:val="00280B0C"/>
    <w:rsid w:val="00281367"/>
    <w:rsid w:val="00281840"/>
    <w:rsid w:val="00281D37"/>
    <w:rsid w:val="002822F8"/>
    <w:rsid w:val="00282BE8"/>
    <w:rsid w:val="0028346C"/>
    <w:rsid w:val="002834D7"/>
    <w:rsid w:val="00283638"/>
    <w:rsid w:val="0028394E"/>
    <w:rsid w:val="00286DE0"/>
    <w:rsid w:val="00290AF9"/>
    <w:rsid w:val="00294E92"/>
    <w:rsid w:val="00294F99"/>
    <w:rsid w:val="00295B0C"/>
    <w:rsid w:val="00296057"/>
    <w:rsid w:val="002960CB"/>
    <w:rsid w:val="002977AE"/>
    <w:rsid w:val="002A0198"/>
    <w:rsid w:val="002A0229"/>
    <w:rsid w:val="002A064C"/>
    <w:rsid w:val="002A13D4"/>
    <w:rsid w:val="002A1F41"/>
    <w:rsid w:val="002A2477"/>
    <w:rsid w:val="002A2741"/>
    <w:rsid w:val="002A294B"/>
    <w:rsid w:val="002A2E12"/>
    <w:rsid w:val="002A368F"/>
    <w:rsid w:val="002A3A6F"/>
    <w:rsid w:val="002A48E4"/>
    <w:rsid w:val="002A4DD2"/>
    <w:rsid w:val="002A564C"/>
    <w:rsid w:val="002A6185"/>
    <w:rsid w:val="002A7CCA"/>
    <w:rsid w:val="002B02E4"/>
    <w:rsid w:val="002B0BDF"/>
    <w:rsid w:val="002B0EF9"/>
    <w:rsid w:val="002B1CB7"/>
    <w:rsid w:val="002B21C9"/>
    <w:rsid w:val="002B3159"/>
    <w:rsid w:val="002B3935"/>
    <w:rsid w:val="002B3D6F"/>
    <w:rsid w:val="002B4B01"/>
    <w:rsid w:val="002B6A52"/>
    <w:rsid w:val="002C02FC"/>
    <w:rsid w:val="002C0BE4"/>
    <w:rsid w:val="002C1075"/>
    <w:rsid w:val="002C135B"/>
    <w:rsid w:val="002C1A1B"/>
    <w:rsid w:val="002C215D"/>
    <w:rsid w:val="002C297E"/>
    <w:rsid w:val="002C3A34"/>
    <w:rsid w:val="002C4065"/>
    <w:rsid w:val="002C6195"/>
    <w:rsid w:val="002C6A28"/>
    <w:rsid w:val="002C774F"/>
    <w:rsid w:val="002C796B"/>
    <w:rsid w:val="002D0064"/>
    <w:rsid w:val="002D447F"/>
    <w:rsid w:val="002D45A8"/>
    <w:rsid w:val="002D4EAB"/>
    <w:rsid w:val="002D579D"/>
    <w:rsid w:val="002D6750"/>
    <w:rsid w:val="002D6AC8"/>
    <w:rsid w:val="002D6ACE"/>
    <w:rsid w:val="002D6E12"/>
    <w:rsid w:val="002D788F"/>
    <w:rsid w:val="002E16FC"/>
    <w:rsid w:val="002E184F"/>
    <w:rsid w:val="002E18BF"/>
    <w:rsid w:val="002E2B5F"/>
    <w:rsid w:val="002E3CDD"/>
    <w:rsid w:val="002E587D"/>
    <w:rsid w:val="002F2A96"/>
    <w:rsid w:val="002F4938"/>
    <w:rsid w:val="002F4B00"/>
    <w:rsid w:val="002F4D4C"/>
    <w:rsid w:val="002F4D9B"/>
    <w:rsid w:val="002F7AE6"/>
    <w:rsid w:val="00300311"/>
    <w:rsid w:val="00301901"/>
    <w:rsid w:val="00301954"/>
    <w:rsid w:val="003019F0"/>
    <w:rsid w:val="00301C9A"/>
    <w:rsid w:val="00304F42"/>
    <w:rsid w:val="00306A3F"/>
    <w:rsid w:val="00306A53"/>
    <w:rsid w:val="0030796A"/>
    <w:rsid w:val="00310476"/>
    <w:rsid w:val="00311645"/>
    <w:rsid w:val="003124F4"/>
    <w:rsid w:val="00312511"/>
    <w:rsid w:val="00312D0A"/>
    <w:rsid w:val="00313BE4"/>
    <w:rsid w:val="00314C58"/>
    <w:rsid w:val="00315818"/>
    <w:rsid w:val="0031582B"/>
    <w:rsid w:val="00315C29"/>
    <w:rsid w:val="00316C05"/>
    <w:rsid w:val="00317017"/>
    <w:rsid w:val="003201D0"/>
    <w:rsid w:val="00321C6E"/>
    <w:rsid w:val="003229F6"/>
    <w:rsid w:val="00322DCF"/>
    <w:rsid w:val="00323F20"/>
    <w:rsid w:val="003248BB"/>
    <w:rsid w:val="00325860"/>
    <w:rsid w:val="00325979"/>
    <w:rsid w:val="00325D24"/>
    <w:rsid w:val="003278E0"/>
    <w:rsid w:val="00327BAA"/>
    <w:rsid w:val="00330172"/>
    <w:rsid w:val="003303CD"/>
    <w:rsid w:val="00330FC6"/>
    <w:rsid w:val="00331F77"/>
    <w:rsid w:val="00331FBF"/>
    <w:rsid w:val="00332BDB"/>
    <w:rsid w:val="003345B0"/>
    <w:rsid w:val="003349B9"/>
    <w:rsid w:val="003359B9"/>
    <w:rsid w:val="003360D2"/>
    <w:rsid w:val="003368DC"/>
    <w:rsid w:val="00337CB4"/>
    <w:rsid w:val="0034098D"/>
    <w:rsid w:val="0034434C"/>
    <w:rsid w:val="00344AFB"/>
    <w:rsid w:val="00345185"/>
    <w:rsid w:val="0034663E"/>
    <w:rsid w:val="00347381"/>
    <w:rsid w:val="00347B51"/>
    <w:rsid w:val="003503DD"/>
    <w:rsid w:val="003509D8"/>
    <w:rsid w:val="00351650"/>
    <w:rsid w:val="00352C1A"/>
    <w:rsid w:val="00354E49"/>
    <w:rsid w:val="00355929"/>
    <w:rsid w:val="0035642F"/>
    <w:rsid w:val="00360416"/>
    <w:rsid w:val="00365781"/>
    <w:rsid w:val="00366A0A"/>
    <w:rsid w:val="00366F71"/>
    <w:rsid w:val="00367CCC"/>
    <w:rsid w:val="00370AF4"/>
    <w:rsid w:val="0037144D"/>
    <w:rsid w:val="0037175B"/>
    <w:rsid w:val="003718B7"/>
    <w:rsid w:val="00371D19"/>
    <w:rsid w:val="003724D4"/>
    <w:rsid w:val="00372963"/>
    <w:rsid w:val="003729FE"/>
    <w:rsid w:val="00373EB3"/>
    <w:rsid w:val="003751F8"/>
    <w:rsid w:val="00375774"/>
    <w:rsid w:val="00375E8E"/>
    <w:rsid w:val="00376A6D"/>
    <w:rsid w:val="00376D80"/>
    <w:rsid w:val="003777FA"/>
    <w:rsid w:val="0038074D"/>
    <w:rsid w:val="00380FF3"/>
    <w:rsid w:val="003823FF"/>
    <w:rsid w:val="00382529"/>
    <w:rsid w:val="00382FAC"/>
    <w:rsid w:val="003842E2"/>
    <w:rsid w:val="003857BB"/>
    <w:rsid w:val="003859C0"/>
    <w:rsid w:val="00386496"/>
    <w:rsid w:val="00387CFD"/>
    <w:rsid w:val="003924AB"/>
    <w:rsid w:val="003928EF"/>
    <w:rsid w:val="003930A9"/>
    <w:rsid w:val="00393950"/>
    <w:rsid w:val="00395A04"/>
    <w:rsid w:val="003960FD"/>
    <w:rsid w:val="0039702A"/>
    <w:rsid w:val="003A068B"/>
    <w:rsid w:val="003A0962"/>
    <w:rsid w:val="003A1ED1"/>
    <w:rsid w:val="003A29D6"/>
    <w:rsid w:val="003A2E4B"/>
    <w:rsid w:val="003A2EBA"/>
    <w:rsid w:val="003A2F64"/>
    <w:rsid w:val="003A391E"/>
    <w:rsid w:val="003A3B4F"/>
    <w:rsid w:val="003A5BF3"/>
    <w:rsid w:val="003A6710"/>
    <w:rsid w:val="003A715F"/>
    <w:rsid w:val="003A76FE"/>
    <w:rsid w:val="003A7803"/>
    <w:rsid w:val="003B1066"/>
    <w:rsid w:val="003B167C"/>
    <w:rsid w:val="003B1E3C"/>
    <w:rsid w:val="003B2F14"/>
    <w:rsid w:val="003B46F9"/>
    <w:rsid w:val="003B48DB"/>
    <w:rsid w:val="003B4BC3"/>
    <w:rsid w:val="003B4BE9"/>
    <w:rsid w:val="003B4C77"/>
    <w:rsid w:val="003B7330"/>
    <w:rsid w:val="003C171D"/>
    <w:rsid w:val="003C1B97"/>
    <w:rsid w:val="003C25E1"/>
    <w:rsid w:val="003C3A29"/>
    <w:rsid w:val="003C3C86"/>
    <w:rsid w:val="003C5FB2"/>
    <w:rsid w:val="003C6AE9"/>
    <w:rsid w:val="003D087E"/>
    <w:rsid w:val="003D1C67"/>
    <w:rsid w:val="003D1DAE"/>
    <w:rsid w:val="003D3108"/>
    <w:rsid w:val="003D3451"/>
    <w:rsid w:val="003D356A"/>
    <w:rsid w:val="003D3737"/>
    <w:rsid w:val="003D3AA5"/>
    <w:rsid w:val="003D45E1"/>
    <w:rsid w:val="003D4942"/>
    <w:rsid w:val="003D5282"/>
    <w:rsid w:val="003D629E"/>
    <w:rsid w:val="003D7A4C"/>
    <w:rsid w:val="003D7C11"/>
    <w:rsid w:val="003E1919"/>
    <w:rsid w:val="003E1DFA"/>
    <w:rsid w:val="003E22BC"/>
    <w:rsid w:val="003E5439"/>
    <w:rsid w:val="003E551A"/>
    <w:rsid w:val="003E6044"/>
    <w:rsid w:val="003E6566"/>
    <w:rsid w:val="003E738E"/>
    <w:rsid w:val="003E7DFD"/>
    <w:rsid w:val="003F040B"/>
    <w:rsid w:val="003F0C2E"/>
    <w:rsid w:val="003F0D3F"/>
    <w:rsid w:val="003F2C75"/>
    <w:rsid w:val="003F59C3"/>
    <w:rsid w:val="003F5BD0"/>
    <w:rsid w:val="003F631B"/>
    <w:rsid w:val="003F63EE"/>
    <w:rsid w:val="003F6695"/>
    <w:rsid w:val="003F75FD"/>
    <w:rsid w:val="003F7999"/>
    <w:rsid w:val="00400F45"/>
    <w:rsid w:val="00401089"/>
    <w:rsid w:val="00401237"/>
    <w:rsid w:val="00401323"/>
    <w:rsid w:val="00401C9D"/>
    <w:rsid w:val="00402266"/>
    <w:rsid w:val="004029B0"/>
    <w:rsid w:val="004029DD"/>
    <w:rsid w:val="00402D0F"/>
    <w:rsid w:val="00404223"/>
    <w:rsid w:val="004117C7"/>
    <w:rsid w:val="00411D0C"/>
    <w:rsid w:val="00411F18"/>
    <w:rsid w:val="00413626"/>
    <w:rsid w:val="00413E42"/>
    <w:rsid w:val="00414D05"/>
    <w:rsid w:val="004150CB"/>
    <w:rsid w:val="00415217"/>
    <w:rsid w:val="004160D6"/>
    <w:rsid w:val="00420ABC"/>
    <w:rsid w:val="00421859"/>
    <w:rsid w:val="004223FE"/>
    <w:rsid w:val="00424329"/>
    <w:rsid w:val="00425470"/>
    <w:rsid w:val="004254C9"/>
    <w:rsid w:val="0042707D"/>
    <w:rsid w:val="00427814"/>
    <w:rsid w:val="00434AEA"/>
    <w:rsid w:val="00434C6A"/>
    <w:rsid w:val="00435EE2"/>
    <w:rsid w:val="00436F2A"/>
    <w:rsid w:val="00437190"/>
    <w:rsid w:val="004377BF"/>
    <w:rsid w:val="00440171"/>
    <w:rsid w:val="00441BB5"/>
    <w:rsid w:val="00442198"/>
    <w:rsid w:val="00442CB1"/>
    <w:rsid w:val="004431D3"/>
    <w:rsid w:val="0044325E"/>
    <w:rsid w:val="0044416B"/>
    <w:rsid w:val="00445525"/>
    <w:rsid w:val="00446AA7"/>
    <w:rsid w:val="00446EDA"/>
    <w:rsid w:val="00447CCE"/>
    <w:rsid w:val="004506EB"/>
    <w:rsid w:val="00451CF7"/>
    <w:rsid w:val="004557CF"/>
    <w:rsid w:val="00455E2C"/>
    <w:rsid w:val="004569B7"/>
    <w:rsid w:val="00456DDE"/>
    <w:rsid w:val="00457571"/>
    <w:rsid w:val="0046050D"/>
    <w:rsid w:val="00460EAB"/>
    <w:rsid w:val="00462B0B"/>
    <w:rsid w:val="0046314E"/>
    <w:rsid w:val="004638DD"/>
    <w:rsid w:val="004639A4"/>
    <w:rsid w:val="00463AA7"/>
    <w:rsid w:val="00463E3C"/>
    <w:rsid w:val="004640F1"/>
    <w:rsid w:val="0046506B"/>
    <w:rsid w:val="0046551A"/>
    <w:rsid w:val="00466269"/>
    <w:rsid w:val="00467E3E"/>
    <w:rsid w:val="00467F52"/>
    <w:rsid w:val="004709D7"/>
    <w:rsid w:val="00471EA3"/>
    <w:rsid w:val="00472D46"/>
    <w:rsid w:val="004736D3"/>
    <w:rsid w:val="0047392C"/>
    <w:rsid w:val="0047396D"/>
    <w:rsid w:val="00473FE1"/>
    <w:rsid w:val="00474635"/>
    <w:rsid w:val="00474C11"/>
    <w:rsid w:val="00474FD9"/>
    <w:rsid w:val="0047740E"/>
    <w:rsid w:val="004775E2"/>
    <w:rsid w:val="0047781E"/>
    <w:rsid w:val="00477916"/>
    <w:rsid w:val="00480BF8"/>
    <w:rsid w:val="004821FB"/>
    <w:rsid w:val="00483ADA"/>
    <w:rsid w:val="00484411"/>
    <w:rsid w:val="004849D1"/>
    <w:rsid w:val="00485B6A"/>
    <w:rsid w:val="004863F2"/>
    <w:rsid w:val="00486F22"/>
    <w:rsid w:val="00487CA7"/>
    <w:rsid w:val="004908BF"/>
    <w:rsid w:val="004932E5"/>
    <w:rsid w:val="00493350"/>
    <w:rsid w:val="00494351"/>
    <w:rsid w:val="0049491E"/>
    <w:rsid w:val="00495CEA"/>
    <w:rsid w:val="00495EF0"/>
    <w:rsid w:val="00496C3C"/>
    <w:rsid w:val="00497260"/>
    <w:rsid w:val="00497720"/>
    <w:rsid w:val="0049775F"/>
    <w:rsid w:val="00497BA0"/>
    <w:rsid w:val="004A1A8A"/>
    <w:rsid w:val="004A24A3"/>
    <w:rsid w:val="004A4287"/>
    <w:rsid w:val="004A4299"/>
    <w:rsid w:val="004A4A57"/>
    <w:rsid w:val="004A4F1F"/>
    <w:rsid w:val="004A5355"/>
    <w:rsid w:val="004B0175"/>
    <w:rsid w:val="004B2D3E"/>
    <w:rsid w:val="004B3FC5"/>
    <w:rsid w:val="004B4324"/>
    <w:rsid w:val="004B50E2"/>
    <w:rsid w:val="004B5B6A"/>
    <w:rsid w:val="004B60B5"/>
    <w:rsid w:val="004B627C"/>
    <w:rsid w:val="004C0130"/>
    <w:rsid w:val="004C187E"/>
    <w:rsid w:val="004C1B8F"/>
    <w:rsid w:val="004C1C68"/>
    <w:rsid w:val="004C2744"/>
    <w:rsid w:val="004C4A0A"/>
    <w:rsid w:val="004C5595"/>
    <w:rsid w:val="004C60F5"/>
    <w:rsid w:val="004C6678"/>
    <w:rsid w:val="004C7C90"/>
    <w:rsid w:val="004D03D2"/>
    <w:rsid w:val="004D19E7"/>
    <w:rsid w:val="004D2221"/>
    <w:rsid w:val="004D2415"/>
    <w:rsid w:val="004D311D"/>
    <w:rsid w:val="004D500F"/>
    <w:rsid w:val="004D5608"/>
    <w:rsid w:val="004D7135"/>
    <w:rsid w:val="004D7B3B"/>
    <w:rsid w:val="004E07A7"/>
    <w:rsid w:val="004E24E2"/>
    <w:rsid w:val="004E3146"/>
    <w:rsid w:val="004E3D56"/>
    <w:rsid w:val="004E5F12"/>
    <w:rsid w:val="004E709D"/>
    <w:rsid w:val="004F246C"/>
    <w:rsid w:val="004F30C5"/>
    <w:rsid w:val="004F4FB8"/>
    <w:rsid w:val="004F56A1"/>
    <w:rsid w:val="004F5EED"/>
    <w:rsid w:val="004F7219"/>
    <w:rsid w:val="004F7980"/>
    <w:rsid w:val="004F7C9D"/>
    <w:rsid w:val="00502218"/>
    <w:rsid w:val="00502D1E"/>
    <w:rsid w:val="0050410B"/>
    <w:rsid w:val="005042E1"/>
    <w:rsid w:val="005056AB"/>
    <w:rsid w:val="00505D6F"/>
    <w:rsid w:val="00506B87"/>
    <w:rsid w:val="00507B59"/>
    <w:rsid w:val="00507E07"/>
    <w:rsid w:val="00510B88"/>
    <w:rsid w:val="00510ED8"/>
    <w:rsid w:val="00513727"/>
    <w:rsid w:val="00513E97"/>
    <w:rsid w:val="005147D9"/>
    <w:rsid w:val="00514D2F"/>
    <w:rsid w:val="00514F10"/>
    <w:rsid w:val="0051587A"/>
    <w:rsid w:val="00515A31"/>
    <w:rsid w:val="00516049"/>
    <w:rsid w:val="00516FD3"/>
    <w:rsid w:val="005173FB"/>
    <w:rsid w:val="005208A9"/>
    <w:rsid w:val="00520AFD"/>
    <w:rsid w:val="00521515"/>
    <w:rsid w:val="005225A3"/>
    <w:rsid w:val="0052404E"/>
    <w:rsid w:val="00524BF6"/>
    <w:rsid w:val="00524FAC"/>
    <w:rsid w:val="00525A0A"/>
    <w:rsid w:val="005260BD"/>
    <w:rsid w:val="0052629C"/>
    <w:rsid w:val="00526FE6"/>
    <w:rsid w:val="00530F46"/>
    <w:rsid w:val="00530FB3"/>
    <w:rsid w:val="0053154D"/>
    <w:rsid w:val="00534037"/>
    <w:rsid w:val="00535767"/>
    <w:rsid w:val="005363B1"/>
    <w:rsid w:val="00537A14"/>
    <w:rsid w:val="005402CC"/>
    <w:rsid w:val="005417C9"/>
    <w:rsid w:val="00541F11"/>
    <w:rsid w:val="00542050"/>
    <w:rsid w:val="005429AD"/>
    <w:rsid w:val="0054414D"/>
    <w:rsid w:val="00544183"/>
    <w:rsid w:val="0054475C"/>
    <w:rsid w:val="005463EF"/>
    <w:rsid w:val="0054699D"/>
    <w:rsid w:val="0054702C"/>
    <w:rsid w:val="005475EF"/>
    <w:rsid w:val="00550A33"/>
    <w:rsid w:val="00552229"/>
    <w:rsid w:val="0055309D"/>
    <w:rsid w:val="00553293"/>
    <w:rsid w:val="0055340D"/>
    <w:rsid w:val="00554D2D"/>
    <w:rsid w:val="0055596F"/>
    <w:rsid w:val="00556416"/>
    <w:rsid w:val="00556E0D"/>
    <w:rsid w:val="00562BE9"/>
    <w:rsid w:val="005632A0"/>
    <w:rsid w:val="005640EE"/>
    <w:rsid w:val="0056417F"/>
    <w:rsid w:val="00564582"/>
    <w:rsid w:val="00565448"/>
    <w:rsid w:val="005664E5"/>
    <w:rsid w:val="00566A68"/>
    <w:rsid w:val="005709F1"/>
    <w:rsid w:val="005729E5"/>
    <w:rsid w:val="005749EF"/>
    <w:rsid w:val="00575033"/>
    <w:rsid w:val="005753D4"/>
    <w:rsid w:val="00575411"/>
    <w:rsid w:val="00575DE5"/>
    <w:rsid w:val="00576109"/>
    <w:rsid w:val="00576E43"/>
    <w:rsid w:val="005770C7"/>
    <w:rsid w:val="00580259"/>
    <w:rsid w:val="005802AC"/>
    <w:rsid w:val="005808ED"/>
    <w:rsid w:val="005816B8"/>
    <w:rsid w:val="005817F8"/>
    <w:rsid w:val="00581850"/>
    <w:rsid w:val="00583906"/>
    <w:rsid w:val="00583C08"/>
    <w:rsid w:val="00583F1B"/>
    <w:rsid w:val="005847E4"/>
    <w:rsid w:val="00584860"/>
    <w:rsid w:val="00584AE6"/>
    <w:rsid w:val="00586DDC"/>
    <w:rsid w:val="00587612"/>
    <w:rsid w:val="00587792"/>
    <w:rsid w:val="0058789E"/>
    <w:rsid w:val="00590167"/>
    <w:rsid w:val="0059016B"/>
    <w:rsid w:val="00591CFC"/>
    <w:rsid w:val="005923AA"/>
    <w:rsid w:val="005928BD"/>
    <w:rsid w:val="005947C9"/>
    <w:rsid w:val="00595096"/>
    <w:rsid w:val="005970EB"/>
    <w:rsid w:val="00597DBC"/>
    <w:rsid w:val="00597E91"/>
    <w:rsid w:val="005A09F2"/>
    <w:rsid w:val="005A17AB"/>
    <w:rsid w:val="005A2171"/>
    <w:rsid w:val="005A235B"/>
    <w:rsid w:val="005A265B"/>
    <w:rsid w:val="005A2EC4"/>
    <w:rsid w:val="005A3117"/>
    <w:rsid w:val="005A3DB6"/>
    <w:rsid w:val="005A4068"/>
    <w:rsid w:val="005A692C"/>
    <w:rsid w:val="005A6BF1"/>
    <w:rsid w:val="005A7B8A"/>
    <w:rsid w:val="005B1982"/>
    <w:rsid w:val="005B27A5"/>
    <w:rsid w:val="005B418E"/>
    <w:rsid w:val="005B494E"/>
    <w:rsid w:val="005B5C41"/>
    <w:rsid w:val="005B787E"/>
    <w:rsid w:val="005C0B18"/>
    <w:rsid w:val="005C14F0"/>
    <w:rsid w:val="005C217F"/>
    <w:rsid w:val="005C36CC"/>
    <w:rsid w:val="005C3F07"/>
    <w:rsid w:val="005C45C3"/>
    <w:rsid w:val="005C4698"/>
    <w:rsid w:val="005C5BE5"/>
    <w:rsid w:val="005C65AA"/>
    <w:rsid w:val="005C6847"/>
    <w:rsid w:val="005D074B"/>
    <w:rsid w:val="005D2CE0"/>
    <w:rsid w:val="005D3E66"/>
    <w:rsid w:val="005D435D"/>
    <w:rsid w:val="005D4A4C"/>
    <w:rsid w:val="005D4AE4"/>
    <w:rsid w:val="005D4FCD"/>
    <w:rsid w:val="005D50A2"/>
    <w:rsid w:val="005D51E6"/>
    <w:rsid w:val="005D5311"/>
    <w:rsid w:val="005D5C1D"/>
    <w:rsid w:val="005D6287"/>
    <w:rsid w:val="005D6F73"/>
    <w:rsid w:val="005D6FE6"/>
    <w:rsid w:val="005D7923"/>
    <w:rsid w:val="005D7E20"/>
    <w:rsid w:val="005E0444"/>
    <w:rsid w:val="005E0447"/>
    <w:rsid w:val="005E0C21"/>
    <w:rsid w:val="005E1359"/>
    <w:rsid w:val="005E28CE"/>
    <w:rsid w:val="005E3B82"/>
    <w:rsid w:val="005E4841"/>
    <w:rsid w:val="005E4E0C"/>
    <w:rsid w:val="005E529F"/>
    <w:rsid w:val="005E52B2"/>
    <w:rsid w:val="005E72AF"/>
    <w:rsid w:val="005F04AE"/>
    <w:rsid w:val="005F06C8"/>
    <w:rsid w:val="005F0A2C"/>
    <w:rsid w:val="005F0F3F"/>
    <w:rsid w:val="005F0F57"/>
    <w:rsid w:val="005F2726"/>
    <w:rsid w:val="005F454A"/>
    <w:rsid w:val="005F4B04"/>
    <w:rsid w:val="005F4C15"/>
    <w:rsid w:val="005F53B9"/>
    <w:rsid w:val="005F5A6E"/>
    <w:rsid w:val="005F5ED9"/>
    <w:rsid w:val="005F7188"/>
    <w:rsid w:val="005F7DD4"/>
    <w:rsid w:val="005F7E8C"/>
    <w:rsid w:val="00600369"/>
    <w:rsid w:val="00600798"/>
    <w:rsid w:val="006013B3"/>
    <w:rsid w:val="00601FE4"/>
    <w:rsid w:val="00602314"/>
    <w:rsid w:val="00602701"/>
    <w:rsid w:val="00610BA5"/>
    <w:rsid w:val="00610C14"/>
    <w:rsid w:val="00612EBD"/>
    <w:rsid w:val="006131FE"/>
    <w:rsid w:val="00615022"/>
    <w:rsid w:val="006167B5"/>
    <w:rsid w:val="00617061"/>
    <w:rsid w:val="00621B40"/>
    <w:rsid w:val="00621BA0"/>
    <w:rsid w:val="006229DD"/>
    <w:rsid w:val="00624DBA"/>
    <w:rsid w:val="006265A0"/>
    <w:rsid w:val="006271C6"/>
    <w:rsid w:val="006277DA"/>
    <w:rsid w:val="0063149E"/>
    <w:rsid w:val="00632D14"/>
    <w:rsid w:val="006336A2"/>
    <w:rsid w:val="006337D8"/>
    <w:rsid w:val="00634159"/>
    <w:rsid w:val="00640087"/>
    <w:rsid w:val="006439ED"/>
    <w:rsid w:val="00643A8E"/>
    <w:rsid w:val="00644502"/>
    <w:rsid w:val="00644740"/>
    <w:rsid w:val="0064483F"/>
    <w:rsid w:val="00646A9C"/>
    <w:rsid w:val="00647E67"/>
    <w:rsid w:val="00647E8F"/>
    <w:rsid w:val="00650FA3"/>
    <w:rsid w:val="00651851"/>
    <w:rsid w:val="00652659"/>
    <w:rsid w:val="006530DB"/>
    <w:rsid w:val="00653323"/>
    <w:rsid w:val="006533BB"/>
    <w:rsid w:val="00654DE5"/>
    <w:rsid w:val="00655E7E"/>
    <w:rsid w:val="00660BDF"/>
    <w:rsid w:val="006618C7"/>
    <w:rsid w:val="00661C19"/>
    <w:rsid w:val="006628FC"/>
    <w:rsid w:val="00663379"/>
    <w:rsid w:val="00663EBC"/>
    <w:rsid w:val="00664247"/>
    <w:rsid w:val="0066486A"/>
    <w:rsid w:val="006649FF"/>
    <w:rsid w:val="006653D3"/>
    <w:rsid w:val="00665BF9"/>
    <w:rsid w:val="00665CE6"/>
    <w:rsid w:val="00666980"/>
    <w:rsid w:val="00666C02"/>
    <w:rsid w:val="00666DD1"/>
    <w:rsid w:val="00667583"/>
    <w:rsid w:val="00667898"/>
    <w:rsid w:val="00670822"/>
    <w:rsid w:val="006718E3"/>
    <w:rsid w:val="00671B2A"/>
    <w:rsid w:val="006736F9"/>
    <w:rsid w:val="00673E48"/>
    <w:rsid w:val="00675DB7"/>
    <w:rsid w:val="006766A5"/>
    <w:rsid w:val="00676C6E"/>
    <w:rsid w:val="00676E39"/>
    <w:rsid w:val="00676EEA"/>
    <w:rsid w:val="00676F12"/>
    <w:rsid w:val="00677E47"/>
    <w:rsid w:val="00681062"/>
    <w:rsid w:val="00681681"/>
    <w:rsid w:val="00681EFD"/>
    <w:rsid w:val="006840A6"/>
    <w:rsid w:val="006849C2"/>
    <w:rsid w:val="006855A7"/>
    <w:rsid w:val="0068588E"/>
    <w:rsid w:val="006865AE"/>
    <w:rsid w:val="00686EC2"/>
    <w:rsid w:val="006870F0"/>
    <w:rsid w:val="00690A14"/>
    <w:rsid w:val="0069136D"/>
    <w:rsid w:val="00693B7E"/>
    <w:rsid w:val="00693C7A"/>
    <w:rsid w:val="00693D09"/>
    <w:rsid w:val="0069442B"/>
    <w:rsid w:val="006944ED"/>
    <w:rsid w:val="006946BD"/>
    <w:rsid w:val="00694751"/>
    <w:rsid w:val="00694896"/>
    <w:rsid w:val="00695029"/>
    <w:rsid w:val="00695C81"/>
    <w:rsid w:val="00696164"/>
    <w:rsid w:val="00696551"/>
    <w:rsid w:val="00696891"/>
    <w:rsid w:val="006A1A74"/>
    <w:rsid w:val="006A1AA4"/>
    <w:rsid w:val="006A2EED"/>
    <w:rsid w:val="006A3CB1"/>
    <w:rsid w:val="006A4063"/>
    <w:rsid w:val="006A491C"/>
    <w:rsid w:val="006A5A67"/>
    <w:rsid w:val="006A692B"/>
    <w:rsid w:val="006A6A53"/>
    <w:rsid w:val="006A6D77"/>
    <w:rsid w:val="006B016A"/>
    <w:rsid w:val="006B0860"/>
    <w:rsid w:val="006B0E26"/>
    <w:rsid w:val="006B1E9A"/>
    <w:rsid w:val="006B25B9"/>
    <w:rsid w:val="006B301A"/>
    <w:rsid w:val="006B3B0B"/>
    <w:rsid w:val="006B5FFB"/>
    <w:rsid w:val="006B6CAF"/>
    <w:rsid w:val="006C0226"/>
    <w:rsid w:val="006C0536"/>
    <w:rsid w:val="006C1824"/>
    <w:rsid w:val="006C23DC"/>
    <w:rsid w:val="006C3023"/>
    <w:rsid w:val="006C35AD"/>
    <w:rsid w:val="006C426E"/>
    <w:rsid w:val="006C4290"/>
    <w:rsid w:val="006C4845"/>
    <w:rsid w:val="006C5396"/>
    <w:rsid w:val="006C6201"/>
    <w:rsid w:val="006C62D7"/>
    <w:rsid w:val="006C63CA"/>
    <w:rsid w:val="006C66D2"/>
    <w:rsid w:val="006C7350"/>
    <w:rsid w:val="006D10AB"/>
    <w:rsid w:val="006D114E"/>
    <w:rsid w:val="006D2402"/>
    <w:rsid w:val="006D26F7"/>
    <w:rsid w:val="006D28D2"/>
    <w:rsid w:val="006D2A27"/>
    <w:rsid w:val="006D2D8B"/>
    <w:rsid w:val="006D32D6"/>
    <w:rsid w:val="006D4C93"/>
    <w:rsid w:val="006D54AF"/>
    <w:rsid w:val="006D670A"/>
    <w:rsid w:val="006D6D87"/>
    <w:rsid w:val="006D6EC0"/>
    <w:rsid w:val="006D7E69"/>
    <w:rsid w:val="006E22A1"/>
    <w:rsid w:val="006E2D6C"/>
    <w:rsid w:val="006E4B82"/>
    <w:rsid w:val="006E60A3"/>
    <w:rsid w:val="006E61DA"/>
    <w:rsid w:val="006E68B7"/>
    <w:rsid w:val="006E6A21"/>
    <w:rsid w:val="006E774E"/>
    <w:rsid w:val="006F0580"/>
    <w:rsid w:val="006F0A7B"/>
    <w:rsid w:val="006F0D09"/>
    <w:rsid w:val="006F1385"/>
    <w:rsid w:val="006F17FE"/>
    <w:rsid w:val="006F2612"/>
    <w:rsid w:val="006F3336"/>
    <w:rsid w:val="006F3EE1"/>
    <w:rsid w:val="006F3FC3"/>
    <w:rsid w:val="006F4779"/>
    <w:rsid w:val="006F58FC"/>
    <w:rsid w:val="006F5A43"/>
    <w:rsid w:val="006F6AFC"/>
    <w:rsid w:val="006F7045"/>
    <w:rsid w:val="006F74FE"/>
    <w:rsid w:val="00700D76"/>
    <w:rsid w:val="00701466"/>
    <w:rsid w:val="007059BF"/>
    <w:rsid w:val="007064C6"/>
    <w:rsid w:val="0070664D"/>
    <w:rsid w:val="0070757F"/>
    <w:rsid w:val="007075E7"/>
    <w:rsid w:val="0070786A"/>
    <w:rsid w:val="00707B46"/>
    <w:rsid w:val="00710906"/>
    <w:rsid w:val="00713AC3"/>
    <w:rsid w:val="00713D71"/>
    <w:rsid w:val="0071492C"/>
    <w:rsid w:val="00714F2A"/>
    <w:rsid w:val="00720198"/>
    <w:rsid w:val="00723529"/>
    <w:rsid w:val="007241B6"/>
    <w:rsid w:val="00725073"/>
    <w:rsid w:val="007251F6"/>
    <w:rsid w:val="00726133"/>
    <w:rsid w:val="00726141"/>
    <w:rsid w:val="00727EFE"/>
    <w:rsid w:val="00727F74"/>
    <w:rsid w:val="00730456"/>
    <w:rsid w:val="00730991"/>
    <w:rsid w:val="00730CE2"/>
    <w:rsid w:val="00731864"/>
    <w:rsid w:val="00731AC3"/>
    <w:rsid w:val="00731E4F"/>
    <w:rsid w:val="00732707"/>
    <w:rsid w:val="007329BD"/>
    <w:rsid w:val="00733573"/>
    <w:rsid w:val="00733BF3"/>
    <w:rsid w:val="00733D61"/>
    <w:rsid w:val="007357BE"/>
    <w:rsid w:val="00736855"/>
    <w:rsid w:val="007372C2"/>
    <w:rsid w:val="00740C5F"/>
    <w:rsid w:val="0074106E"/>
    <w:rsid w:val="00742265"/>
    <w:rsid w:val="0074231E"/>
    <w:rsid w:val="00743469"/>
    <w:rsid w:val="00744496"/>
    <w:rsid w:val="007444A8"/>
    <w:rsid w:val="0074565E"/>
    <w:rsid w:val="00745A28"/>
    <w:rsid w:val="007468D0"/>
    <w:rsid w:val="00747825"/>
    <w:rsid w:val="0074792B"/>
    <w:rsid w:val="00750409"/>
    <w:rsid w:val="00750448"/>
    <w:rsid w:val="00750669"/>
    <w:rsid w:val="00751546"/>
    <w:rsid w:val="007516A9"/>
    <w:rsid w:val="00751926"/>
    <w:rsid w:val="00751C9A"/>
    <w:rsid w:val="00751D30"/>
    <w:rsid w:val="00751D6F"/>
    <w:rsid w:val="00751DD0"/>
    <w:rsid w:val="00751EF1"/>
    <w:rsid w:val="00752074"/>
    <w:rsid w:val="0075218B"/>
    <w:rsid w:val="00752C31"/>
    <w:rsid w:val="00752F47"/>
    <w:rsid w:val="0075327E"/>
    <w:rsid w:val="0075349C"/>
    <w:rsid w:val="00754C77"/>
    <w:rsid w:val="00757227"/>
    <w:rsid w:val="007606A7"/>
    <w:rsid w:val="00760867"/>
    <w:rsid w:val="00760A6B"/>
    <w:rsid w:val="00760F59"/>
    <w:rsid w:val="00761D16"/>
    <w:rsid w:val="00763269"/>
    <w:rsid w:val="00763D2B"/>
    <w:rsid w:val="00763E8F"/>
    <w:rsid w:val="00764932"/>
    <w:rsid w:val="00765036"/>
    <w:rsid w:val="00765FBA"/>
    <w:rsid w:val="0076617E"/>
    <w:rsid w:val="007670C9"/>
    <w:rsid w:val="00770027"/>
    <w:rsid w:val="0077004E"/>
    <w:rsid w:val="00770192"/>
    <w:rsid w:val="00770A26"/>
    <w:rsid w:val="00770E9D"/>
    <w:rsid w:val="00772F5F"/>
    <w:rsid w:val="0077442E"/>
    <w:rsid w:val="007744BF"/>
    <w:rsid w:val="0077470C"/>
    <w:rsid w:val="00774F7D"/>
    <w:rsid w:val="007753EE"/>
    <w:rsid w:val="00775BF2"/>
    <w:rsid w:val="0077766C"/>
    <w:rsid w:val="00777D40"/>
    <w:rsid w:val="00777F8D"/>
    <w:rsid w:val="007820DE"/>
    <w:rsid w:val="00782EE0"/>
    <w:rsid w:val="00784A74"/>
    <w:rsid w:val="00784C70"/>
    <w:rsid w:val="007903FB"/>
    <w:rsid w:val="007904AC"/>
    <w:rsid w:val="0079068D"/>
    <w:rsid w:val="00792F68"/>
    <w:rsid w:val="0079301B"/>
    <w:rsid w:val="00793F84"/>
    <w:rsid w:val="00794F23"/>
    <w:rsid w:val="00795386"/>
    <w:rsid w:val="00796BA2"/>
    <w:rsid w:val="00796CD8"/>
    <w:rsid w:val="00797AB4"/>
    <w:rsid w:val="007A0F0B"/>
    <w:rsid w:val="007A15F5"/>
    <w:rsid w:val="007A19C9"/>
    <w:rsid w:val="007A1FF4"/>
    <w:rsid w:val="007A227A"/>
    <w:rsid w:val="007A250B"/>
    <w:rsid w:val="007A2B26"/>
    <w:rsid w:val="007A385D"/>
    <w:rsid w:val="007A38C4"/>
    <w:rsid w:val="007A3AC4"/>
    <w:rsid w:val="007A464C"/>
    <w:rsid w:val="007A4A8D"/>
    <w:rsid w:val="007A5362"/>
    <w:rsid w:val="007A7124"/>
    <w:rsid w:val="007A7321"/>
    <w:rsid w:val="007A75E9"/>
    <w:rsid w:val="007A7CEB"/>
    <w:rsid w:val="007B0041"/>
    <w:rsid w:val="007B12F4"/>
    <w:rsid w:val="007B1BEA"/>
    <w:rsid w:val="007B35B0"/>
    <w:rsid w:val="007B4C98"/>
    <w:rsid w:val="007B557E"/>
    <w:rsid w:val="007B627B"/>
    <w:rsid w:val="007C07F5"/>
    <w:rsid w:val="007C0BCB"/>
    <w:rsid w:val="007C0FAA"/>
    <w:rsid w:val="007C1F01"/>
    <w:rsid w:val="007C3347"/>
    <w:rsid w:val="007C3BF8"/>
    <w:rsid w:val="007C5446"/>
    <w:rsid w:val="007C57A9"/>
    <w:rsid w:val="007C644A"/>
    <w:rsid w:val="007C7375"/>
    <w:rsid w:val="007C798A"/>
    <w:rsid w:val="007D192C"/>
    <w:rsid w:val="007D25B8"/>
    <w:rsid w:val="007D367A"/>
    <w:rsid w:val="007D5728"/>
    <w:rsid w:val="007D57C5"/>
    <w:rsid w:val="007D58BE"/>
    <w:rsid w:val="007D6DDC"/>
    <w:rsid w:val="007E0210"/>
    <w:rsid w:val="007E069C"/>
    <w:rsid w:val="007E1110"/>
    <w:rsid w:val="007E216C"/>
    <w:rsid w:val="007E216F"/>
    <w:rsid w:val="007E2643"/>
    <w:rsid w:val="007E48C8"/>
    <w:rsid w:val="007E72F3"/>
    <w:rsid w:val="007F2486"/>
    <w:rsid w:val="007F2C74"/>
    <w:rsid w:val="007F4D52"/>
    <w:rsid w:val="007F4E61"/>
    <w:rsid w:val="007F6063"/>
    <w:rsid w:val="007F726E"/>
    <w:rsid w:val="007F7A61"/>
    <w:rsid w:val="00800126"/>
    <w:rsid w:val="008007E2"/>
    <w:rsid w:val="008014DA"/>
    <w:rsid w:val="008015A4"/>
    <w:rsid w:val="008021D5"/>
    <w:rsid w:val="00803BF5"/>
    <w:rsid w:val="00804D57"/>
    <w:rsid w:val="0080549B"/>
    <w:rsid w:val="008055C2"/>
    <w:rsid w:val="00813174"/>
    <w:rsid w:val="00813A63"/>
    <w:rsid w:val="00813EF0"/>
    <w:rsid w:val="0081407D"/>
    <w:rsid w:val="00814433"/>
    <w:rsid w:val="008145FA"/>
    <w:rsid w:val="00814AC5"/>
    <w:rsid w:val="00814C86"/>
    <w:rsid w:val="00814F4B"/>
    <w:rsid w:val="00815A66"/>
    <w:rsid w:val="008161DB"/>
    <w:rsid w:val="00816A3F"/>
    <w:rsid w:val="00816B58"/>
    <w:rsid w:val="008174FA"/>
    <w:rsid w:val="008201D9"/>
    <w:rsid w:val="00820601"/>
    <w:rsid w:val="0082082E"/>
    <w:rsid w:val="00821E7A"/>
    <w:rsid w:val="00822734"/>
    <w:rsid w:val="00822AB7"/>
    <w:rsid w:val="00823510"/>
    <w:rsid w:val="0082363C"/>
    <w:rsid w:val="00823B7B"/>
    <w:rsid w:val="00824910"/>
    <w:rsid w:val="00825967"/>
    <w:rsid w:val="00826344"/>
    <w:rsid w:val="008271D1"/>
    <w:rsid w:val="008278D3"/>
    <w:rsid w:val="00827B60"/>
    <w:rsid w:val="00827D4E"/>
    <w:rsid w:val="008301AB"/>
    <w:rsid w:val="00830621"/>
    <w:rsid w:val="008308E3"/>
    <w:rsid w:val="0083096A"/>
    <w:rsid w:val="00833BEF"/>
    <w:rsid w:val="008341DE"/>
    <w:rsid w:val="0083469F"/>
    <w:rsid w:val="00834F8D"/>
    <w:rsid w:val="00835150"/>
    <w:rsid w:val="0083631B"/>
    <w:rsid w:val="0083777E"/>
    <w:rsid w:val="0083789A"/>
    <w:rsid w:val="00837E3A"/>
    <w:rsid w:val="00840832"/>
    <w:rsid w:val="00841040"/>
    <w:rsid w:val="00841801"/>
    <w:rsid w:val="00841ACF"/>
    <w:rsid w:val="0084216E"/>
    <w:rsid w:val="00842654"/>
    <w:rsid w:val="00842DAC"/>
    <w:rsid w:val="00846ED9"/>
    <w:rsid w:val="00846F28"/>
    <w:rsid w:val="00847692"/>
    <w:rsid w:val="008478D9"/>
    <w:rsid w:val="00847F98"/>
    <w:rsid w:val="008511B8"/>
    <w:rsid w:val="00853D66"/>
    <w:rsid w:val="008551BB"/>
    <w:rsid w:val="00856421"/>
    <w:rsid w:val="00861081"/>
    <w:rsid w:val="00864BA6"/>
    <w:rsid w:val="008653AE"/>
    <w:rsid w:val="008659EB"/>
    <w:rsid w:val="008660CD"/>
    <w:rsid w:val="0086638D"/>
    <w:rsid w:val="008675E2"/>
    <w:rsid w:val="008677BF"/>
    <w:rsid w:val="00867D4C"/>
    <w:rsid w:val="00870370"/>
    <w:rsid w:val="008704A6"/>
    <w:rsid w:val="00871F5C"/>
    <w:rsid w:val="0087331E"/>
    <w:rsid w:val="00874237"/>
    <w:rsid w:val="00874C1F"/>
    <w:rsid w:val="00875EDF"/>
    <w:rsid w:val="00876779"/>
    <w:rsid w:val="00876961"/>
    <w:rsid w:val="00876C1A"/>
    <w:rsid w:val="00876DFA"/>
    <w:rsid w:val="0088089D"/>
    <w:rsid w:val="008812DA"/>
    <w:rsid w:val="00881F0A"/>
    <w:rsid w:val="008825CF"/>
    <w:rsid w:val="00882A97"/>
    <w:rsid w:val="0088352C"/>
    <w:rsid w:val="00883DC6"/>
    <w:rsid w:val="008843DA"/>
    <w:rsid w:val="0088453C"/>
    <w:rsid w:val="008847BB"/>
    <w:rsid w:val="00885133"/>
    <w:rsid w:val="0088592A"/>
    <w:rsid w:val="008861F1"/>
    <w:rsid w:val="008872D0"/>
    <w:rsid w:val="0089034A"/>
    <w:rsid w:val="00890D01"/>
    <w:rsid w:val="00891796"/>
    <w:rsid w:val="00891A80"/>
    <w:rsid w:val="0089372F"/>
    <w:rsid w:val="00894215"/>
    <w:rsid w:val="00895CAC"/>
    <w:rsid w:val="008968D5"/>
    <w:rsid w:val="008A0DAC"/>
    <w:rsid w:val="008A1454"/>
    <w:rsid w:val="008A3131"/>
    <w:rsid w:val="008A600A"/>
    <w:rsid w:val="008A6A1D"/>
    <w:rsid w:val="008B124B"/>
    <w:rsid w:val="008B2BC2"/>
    <w:rsid w:val="008B36B8"/>
    <w:rsid w:val="008B3A9B"/>
    <w:rsid w:val="008B3FE9"/>
    <w:rsid w:val="008B4591"/>
    <w:rsid w:val="008B516A"/>
    <w:rsid w:val="008B57A6"/>
    <w:rsid w:val="008B5F32"/>
    <w:rsid w:val="008B5F35"/>
    <w:rsid w:val="008B68A0"/>
    <w:rsid w:val="008B7547"/>
    <w:rsid w:val="008C024F"/>
    <w:rsid w:val="008C17AE"/>
    <w:rsid w:val="008C1869"/>
    <w:rsid w:val="008C2197"/>
    <w:rsid w:val="008C219D"/>
    <w:rsid w:val="008C2263"/>
    <w:rsid w:val="008C2808"/>
    <w:rsid w:val="008C2900"/>
    <w:rsid w:val="008C2A7F"/>
    <w:rsid w:val="008C49FB"/>
    <w:rsid w:val="008C4D4E"/>
    <w:rsid w:val="008C4DFB"/>
    <w:rsid w:val="008C5DD8"/>
    <w:rsid w:val="008C5EBA"/>
    <w:rsid w:val="008C6D2E"/>
    <w:rsid w:val="008C726F"/>
    <w:rsid w:val="008C7AE3"/>
    <w:rsid w:val="008C7F93"/>
    <w:rsid w:val="008D01C4"/>
    <w:rsid w:val="008D0865"/>
    <w:rsid w:val="008D0E0D"/>
    <w:rsid w:val="008D126B"/>
    <w:rsid w:val="008D1AA1"/>
    <w:rsid w:val="008D261D"/>
    <w:rsid w:val="008D2E1B"/>
    <w:rsid w:val="008D4E8C"/>
    <w:rsid w:val="008D5BA7"/>
    <w:rsid w:val="008D5C29"/>
    <w:rsid w:val="008D70B0"/>
    <w:rsid w:val="008D7F9F"/>
    <w:rsid w:val="008E00D7"/>
    <w:rsid w:val="008E14CF"/>
    <w:rsid w:val="008E35BE"/>
    <w:rsid w:val="008E3BE5"/>
    <w:rsid w:val="008E52B2"/>
    <w:rsid w:val="008E579A"/>
    <w:rsid w:val="008E7D91"/>
    <w:rsid w:val="008F07DA"/>
    <w:rsid w:val="008F1E48"/>
    <w:rsid w:val="008F20A1"/>
    <w:rsid w:val="008F3728"/>
    <w:rsid w:val="008F3B0A"/>
    <w:rsid w:val="008F3FC2"/>
    <w:rsid w:val="008F62D3"/>
    <w:rsid w:val="008F6D69"/>
    <w:rsid w:val="008F74A8"/>
    <w:rsid w:val="008F77E2"/>
    <w:rsid w:val="008F7CFF"/>
    <w:rsid w:val="00900665"/>
    <w:rsid w:val="00900D05"/>
    <w:rsid w:val="00901000"/>
    <w:rsid w:val="00901447"/>
    <w:rsid w:val="00902231"/>
    <w:rsid w:val="00902FC2"/>
    <w:rsid w:val="00904AA4"/>
    <w:rsid w:val="0090500C"/>
    <w:rsid w:val="00905507"/>
    <w:rsid w:val="009063CF"/>
    <w:rsid w:val="00910CDC"/>
    <w:rsid w:val="00911166"/>
    <w:rsid w:val="0091135C"/>
    <w:rsid w:val="0091411D"/>
    <w:rsid w:val="009157F0"/>
    <w:rsid w:val="00915886"/>
    <w:rsid w:val="00915DE1"/>
    <w:rsid w:val="00916059"/>
    <w:rsid w:val="00916133"/>
    <w:rsid w:val="0091621A"/>
    <w:rsid w:val="00916E4A"/>
    <w:rsid w:val="00916F64"/>
    <w:rsid w:val="009205FD"/>
    <w:rsid w:val="00920645"/>
    <w:rsid w:val="0092262C"/>
    <w:rsid w:val="00922AAD"/>
    <w:rsid w:val="00923A98"/>
    <w:rsid w:val="00923CE2"/>
    <w:rsid w:val="0092469E"/>
    <w:rsid w:val="00924851"/>
    <w:rsid w:val="00926C25"/>
    <w:rsid w:val="00926EB0"/>
    <w:rsid w:val="00927642"/>
    <w:rsid w:val="00930736"/>
    <w:rsid w:val="00931FA1"/>
    <w:rsid w:val="009325B0"/>
    <w:rsid w:val="00932C60"/>
    <w:rsid w:val="00934483"/>
    <w:rsid w:val="00935681"/>
    <w:rsid w:val="00937FB8"/>
    <w:rsid w:val="009406C3"/>
    <w:rsid w:val="00940C6F"/>
    <w:rsid w:val="00940F8C"/>
    <w:rsid w:val="009412EF"/>
    <w:rsid w:val="00942897"/>
    <w:rsid w:val="00942D02"/>
    <w:rsid w:val="009433B0"/>
    <w:rsid w:val="00944291"/>
    <w:rsid w:val="0094533C"/>
    <w:rsid w:val="0094586A"/>
    <w:rsid w:val="009460B5"/>
    <w:rsid w:val="009467D4"/>
    <w:rsid w:val="00946856"/>
    <w:rsid w:val="00947380"/>
    <w:rsid w:val="00947A0D"/>
    <w:rsid w:val="00947ABD"/>
    <w:rsid w:val="009503F0"/>
    <w:rsid w:val="009504A0"/>
    <w:rsid w:val="00954236"/>
    <w:rsid w:val="0095493D"/>
    <w:rsid w:val="00954D07"/>
    <w:rsid w:val="009550C3"/>
    <w:rsid w:val="009560F7"/>
    <w:rsid w:val="00956572"/>
    <w:rsid w:val="00957939"/>
    <w:rsid w:val="00957C99"/>
    <w:rsid w:val="00957EC8"/>
    <w:rsid w:val="00960A95"/>
    <w:rsid w:val="00961797"/>
    <w:rsid w:val="00961971"/>
    <w:rsid w:val="0096202B"/>
    <w:rsid w:val="00962206"/>
    <w:rsid w:val="00962B23"/>
    <w:rsid w:val="00964E6E"/>
    <w:rsid w:val="009650B5"/>
    <w:rsid w:val="0096547D"/>
    <w:rsid w:val="009663F5"/>
    <w:rsid w:val="009663F6"/>
    <w:rsid w:val="0096650A"/>
    <w:rsid w:val="0096652C"/>
    <w:rsid w:val="009665F0"/>
    <w:rsid w:val="00967415"/>
    <w:rsid w:val="00970B5D"/>
    <w:rsid w:val="009712E5"/>
    <w:rsid w:val="009718A5"/>
    <w:rsid w:val="0097286A"/>
    <w:rsid w:val="0097308D"/>
    <w:rsid w:val="00974377"/>
    <w:rsid w:val="009744A4"/>
    <w:rsid w:val="00975BE1"/>
    <w:rsid w:val="00975D8B"/>
    <w:rsid w:val="00975F08"/>
    <w:rsid w:val="00976004"/>
    <w:rsid w:val="00977554"/>
    <w:rsid w:val="00980420"/>
    <w:rsid w:val="00980C16"/>
    <w:rsid w:val="0098221F"/>
    <w:rsid w:val="00982A0C"/>
    <w:rsid w:val="009831F4"/>
    <w:rsid w:val="009838A0"/>
    <w:rsid w:val="00983E35"/>
    <w:rsid w:val="00984063"/>
    <w:rsid w:val="00984201"/>
    <w:rsid w:val="00984626"/>
    <w:rsid w:val="00984E57"/>
    <w:rsid w:val="00987EBF"/>
    <w:rsid w:val="009906A4"/>
    <w:rsid w:val="00990F84"/>
    <w:rsid w:val="00991444"/>
    <w:rsid w:val="00991738"/>
    <w:rsid w:val="00993BBC"/>
    <w:rsid w:val="0099475E"/>
    <w:rsid w:val="0099505F"/>
    <w:rsid w:val="00995313"/>
    <w:rsid w:val="00995D55"/>
    <w:rsid w:val="009966C2"/>
    <w:rsid w:val="00996A04"/>
    <w:rsid w:val="009970AB"/>
    <w:rsid w:val="009A0547"/>
    <w:rsid w:val="009A0D8A"/>
    <w:rsid w:val="009A13F6"/>
    <w:rsid w:val="009A20E5"/>
    <w:rsid w:val="009A3232"/>
    <w:rsid w:val="009A32D7"/>
    <w:rsid w:val="009A3AE0"/>
    <w:rsid w:val="009A409C"/>
    <w:rsid w:val="009A637A"/>
    <w:rsid w:val="009A6485"/>
    <w:rsid w:val="009A7ADB"/>
    <w:rsid w:val="009B0D43"/>
    <w:rsid w:val="009B2078"/>
    <w:rsid w:val="009B4192"/>
    <w:rsid w:val="009B4C9F"/>
    <w:rsid w:val="009B5554"/>
    <w:rsid w:val="009B5F67"/>
    <w:rsid w:val="009B6B67"/>
    <w:rsid w:val="009B6B95"/>
    <w:rsid w:val="009B7F98"/>
    <w:rsid w:val="009C0290"/>
    <w:rsid w:val="009C15BD"/>
    <w:rsid w:val="009C2009"/>
    <w:rsid w:val="009C283E"/>
    <w:rsid w:val="009C36CA"/>
    <w:rsid w:val="009C3DAD"/>
    <w:rsid w:val="009C50E3"/>
    <w:rsid w:val="009C5CF7"/>
    <w:rsid w:val="009C7165"/>
    <w:rsid w:val="009C7672"/>
    <w:rsid w:val="009C7A67"/>
    <w:rsid w:val="009D0DA0"/>
    <w:rsid w:val="009D1751"/>
    <w:rsid w:val="009D2D40"/>
    <w:rsid w:val="009D3380"/>
    <w:rsid w:val="009D5470"/>
    <w:rsid w:val="009D77FE"/>
    <w:rsid w:val="009E028F"/>
    <w:rsid w:val="009E167E"/>
    <w:rsid w:val="009E2EE0"/>
    <w:rsid w:val="009E2F59"/>
    <w:rsid w:val="009E30CB"/>
    <w:rsid w:val="009E46D9"/>
    <w:rsid w:val="009E5577"/>
    <w:rsid w:val="009E55AB"/>
    <w:rsid w:val="009E5A73"/>
    <w:rsid w:val="009E5B22"/>
    <w:rsid w:val="009E7299"/>
    <w:rsid w:val="009E74A7"/>
    <w:rsid w:val="009F052C"/>
    <w:rsid w:val="009F112A"/>
    <w:rsid w:val="009F131C"/>
    <w:rsid w:val="009F1D97"/>
    <w:rsid w:val="009F231B"/>
    <w:rsid w:val="009F3A3E"/>
    <w:rsid w:val="009F4414"/>
    <w:rsid w:val="009F455D"/>
    <w:rsid w:val="009F4A76"/>
    <w:rsid w:val="009F4BA6"/>
    <w:rsid w:val="009F4F88"/>
    <w:rsid w:val="009F566F"/>
    <w:rsid w:val="009F5695"/>
    <w:rsid w:val="009F75EB"/>
    <w:rsid w:val="009F772D"/>
    <w:rsid w:val="009F7804"/>
    <w:rsid w:val="00A00DE1"/>
    <w:rsid w:val="00A01BBF"/>
    <w:rsid w:val="00A03297"/>
    <w:rsid w:val="00A032BF"/>
    <w:rsid w:val="00A039F4"/>
    <w:rsid w:val="00A045EE"/>
    <w:rsid w:val="00A04FDB"/>
    <w:rsid w:val="00A04FDF"/>
    <w:rsid w:val="00A063E4"/>
    <w:rsid w:val="00A076E2"/>
    <w:rsid w:val="00A103F7"/>
    <w:rsid w:val="00A11AF3"/>
    <w:rsid w:val="00A135B7"/>
    <w:rsid w:val="00A15C66"/>
    <w:rsid w:val="00A166EC"/>
    <w:rsid w:val="00A17518"/>
    <w:rsid w:val="00A20A61"/>
    <w:rsid w:val="00A21624"/>
    <w:rsid w:val="00A21D37"/>
    <w:rsid w:val="00A22367"/>
    <w:rsid w:val="00A223D8"/>
    <w:rsid w:val="00A239BC"/>
    <w:rsid w:val="00A242C2"/>
    <w:rsid w:val="00A2459A"/>
    <w:rsid w:val="00A24CD0"/>
    <w:rsid w:val="00A252CF"/>
    <w:rsid w:val="00A2692F"/>
    <w:rsid w:val="00A26BFD"/>
    <w:rsid w:val="00A2714C"/>
    <w:rsid w:val="00A2716D"/>
    <w:rsid w:val="00A27DB5"/>
    <w:rsid w:val="00A310DF"/>
    <w:rsid w:val="00A311DD"/>
    <w:rsid w:val="00A31C5C"/>
    <w:rsid w:val="00A31DCA"/>
    <w:rsid w:val="00A31F7B"/>
    <w:rsid w:val="00A32F47"/>
    <w:rsid w:val="00A336B9"/>
    <w:rsid w:val="00A35C79"/>
    <w:rsid w:val="00A365E7"/>
    <w:rsid w:val="00A365F3"/>
    <w:rsid w:val="00A40102"/>
    <w:rsid w:val="00A40BBF"/>
    <w:rsid w:val="00A40F65"/>
    <w:rsid w:val="00A436CF"/>
    <w:rsid w:val="00A44334"/>
    <w:rsid w:val="00A475CE"/>
    <w:rsid w:val="00A47B14"/>
    <w:rsid w:val="00A507D4"/>
    <w:rsid w:val="00A50D81"/>
    <w:rsid w:val="00A51709"/>
    <w:rsid w:val="00A51FF5"/>
    <w:rsid w:val="00A5214E"/>
    <w:rsid w:val="00A52325"/>
    <w:rsid w:val="00A52426"/>
    <w:rsid w:val="00A53610"/>
    <w:rsid w:val="00A553EC"/>
    <w:rsid w:val="00A55AA5"/>
    <w:rsid w:val="00A5699F"/>
    <w:rsid w:val="00A573DF"/>
    <w:rsid w:val="00A5768C"/>
    <w:rsid w:val="00A61489"/>
    <w:rsid w:val="00A61926"/>
    <w:rsid w:val="00A63340"/>
    <w:rsid w:val="00A6338F"/>
    <w:rsid w:val="00A63670"/>
    <w:rsid w:val="00A642DD"/>
    <w:rsid w:val="00A646C5"/>
    <w:rsid w:val="00A64A4C"/>
    <w:rsid w:val="00A64C79"/>
    <w:rsid w:val="00A64ED8"/>
    <w:rsid w:val="00A67915"/>
    <w:rsid w:val="00A67F98"/>
    <w:rsid w:val="00A70133"/>
    <w:rsid w:val="00A7033F"/>
    <w:rsid w:val="00A715FC"/>
    <w:rsid w:val="00A738EF"/>
    <w:rsid w:val="00A748AD"/>
    <w:rsid w:val="00A75002"/>
    <w:rsid w:val="00A77D1C"/>
    <w:rsid w:val="00A80098"/>
    <w:rsid w:val="00A826D1"/>
    <w:rsid w:val="00A82EEA"/>
    <w:rsid w:val="00A83707"/>
    <w:rsid w:val="00A84469"/>
    <w:rsid w:val="00A909DC"/>
    <w:rsid w:val="00A90EE2"/>
    <w:rsid w:val="00A91689"/>
    <w:rsid w:val="00A929C4"/>
    <w:rsid w:val="00A93CFA"/>
    <w:rsid w:val="00A9554A"/>
    <w:rsid w:val="00A95B31"/>
    <w:rsid w:val="00A962A4"/>
    <w:rsid w:val="00A96795"/>
    <w:rsid w:val="00A96DA2"/>
    <w:rsid w:val="00A9789F"/>
    <w:rsid w:val="00A97C84"/>
    <w:rsid w:val="00AA0405"/>
    <w:rsid w:val="00AA1C0E"/>
    <w:rsid w:val="00AA36D7"/>
    <w:rsid w:val="00AA3943"/>
    <w:rsid w:val="00AA52EC"/>
    <w:rsid w:val="00AA6F15"/>
    <w:rsid w:val="00AA7C57"/>
    <w:rsid w:val="00AB0664"/>
    <w:rsid w:val="00AB0BFF"/>
    <w:rsid w:val="00AB0FE5"/>
    <w:rsid w:val="00AB2C04"/>
    <w:rsid w:val="00AB316E"/>
    <w:rsid w:val="00AB4EE5"/>
    <w:rsid w:val="00AB5DC9"/>
    <w:rsid w:val="00AB6D8D"/>
    <w:rsid w:val="00AB6EB5"/>
    <w:rsid w:val="00AB7546"/>
    <w:rsid w:val="00AC1B8D"/>
    <w:rsid w:val="00AC333F"/>
    <w:rsid w:val="00AC41F3"/>
    <w:rsid w:val="00AC564B"/>
    <w:rsid w:val="00AC57CE"/>
    <w:rsid w:val="00AC6020"/>
    <w:rsid w:val="00AC62A6"/>
    <w:rsid w:val="00AC7ED2"/>
    <w:rsid w:val="00AC7FD9"/>
    <w:rsid w:val="00AD064B"/>
    <w:rsid w:val="00AD07EB"/>
    <w:rsid w:val="00AD0A3D"/>
    <w:rsid w:val="00AD2AD3"/>
    <w:rsid w:val="00AD2F53"/>
    <w:rsid w:val="00AD32D0"/>
    <w:rsid w:val="00AD3DD3"/>
    <w:rsid w:val="00AD4DB8"/>
    <w:rsid w:val="00AD6580"/>
    <w:rsid w:val="00AE03B1"/>
    <w:rsid w:val="00AE29F6"/>
    <w:rsid w:val="00AE2A84"/>
    <w:rsid w:val="00AE350A"/>
    <w:rsid w:val="00AE385E"/>
    <w:rsid w:val="00AE42DF"/>
    <w:rsid w:val="00AE45C9"/>
    <w:rsid w:val="00AE4FA8"/>
    <w:rsid w:val="00AE6C0A"/>
    <w:rsid w:val="00AE6D41"/>
    <w:rsid w:val="00AE736B"/>
    <w:rsid w:val="00AF0C48"/>
    <w:rsid w:val="00AF1268"/>
    <w:rsid w:val="00AF131D"/>
    <w:rsid w:val="00AF267C"/>
    <w:rsid w:val="00AF2816"/>
    <w:rsid w:val="00AF2B9B"/>
    <w:rsid w:val="00AF37D4"/>
    <w:rsid w:val="00AF454B"/>
    <w:rsid w:val="00AF46D9"/>
    <w:rsid w:val="00AF5481"/>
    <w:rsid w:val="00AF6C87"/>
    <w:rsid w:val="00AF6F95"/>
    <w:rsid w:val="00AF70A9"/>
    <w:rsid w:val="00AF77BB"/>
    <w:rsid w:val="00AF78BC"/>
    <w:rsid w:val="00AF7FF4"/>
    <w:rsid w:val="00B0224B"/>
    <w:rsid w:val="00B027C8"/>
    <w:rsid w:val="00B02E0C"/>
    <w:rsid w:val="00B03B0C"/>
    <w:rsid w:val="00B043DC"/>
    <w:rsid w:val="00B044EC"/>
    <w:rsid w:val="00B04663"/>
    <w:rsid w:val="00B049EA"/>
    <w:rsid w:val="00B05415"/>
    <w:rsid w:val="00B063DC"/>
    <w:rsid w:val="00B065EB"/>
    <w:rsid w:val="00B06CCF"/>
    <w:rsid w:val="00B07882"/>
    <w:rsid w:val="00B113F8"/>
    <w:rsid w:val="00B11CD4"/>
    <w:rsid w:val="00B12754"/>
    <w:rsid w:val="00B134D3"/>
    <w:rsid w:val="00B1557A"/>
    <w:rsid w:val="00B157B5"/>
    <w:rsid w:val="00B16D34"/>
    <w:rsid w:val="00B17356"/>
    <w:rsid w:val="00B17979"/>
    <w:rsid w:val="00B22A78"/>
    <w:rsid w:val="00B2386B"/>
    <w:rsid w:val="00B25711"/>
    <w:rsid w:val="00B2644B"/>
    <w:rsid w:val="00B27318"/>
    <w:rsid w:val="00B300C4"/>
    <w:rsid w:val="00B3011C"/>
    <w:rsid w:val="00B308FE"/>
    <w:rsid w:val="00B316F1"/>
    <w:rsid w:val="00B318A6"/>
    <w:rsid w:val="00B31A5A"/>
    <w:rsid w:val="00B32FDC"/>
    <w:rsid w:val="00B3356F"/>
    <w:rsid w:val="00B34983"/>
    <w:rsid w:val="00B3521B"/>
    <w:rsid w:val="00B3583E"/>
    <w:rsid w:val="00B35852"/>
    <w:rsid w:val="00B35AA7"/>
    <w:rsid w:val="00B35E7D"/>
    <w:rsid w:val="00B36083"/>
    <w:rsid w:val="00B36FD1"/>
    <w:rsid w:val="00B37A5C"/>
    <w:rsid w:val="00B411E2"/>
    <w:rsid w:val="00B417B8"/>
    <w:rsid w:val="00B4261D"/>
    <w:rsid w:val="00B43033"/>
    <w:rsid w:val="00B4314D"/>
    <w:rsid w:val="00B4402F"/>
    <w:rsid w:val="00B47529"/>
    <w:rsid w:val="00B5010D"/>
    <w:rsid w:val="00B50395"/>
    <w:rsid w:val="00B50B68"/>
    <w:rsid w:val="00B51055"/>
    <w:rsid w:val="00B523AF"/>
    <w:rsid w:val="00B52869"/>
    <w:rsid w:val="00B52CB5"/>
    <w:rsid w:val="00B52E1F"/>
    <w:rsid w:val="00B53F88"/>
    <w:rsid w:val="00B56147"/>
    <w:rsid w:val="00B56977"/>
    <w:rsid w:val="00B5782C"/>
    <w:rsid w:val="00B5782F"/>
    <w:rsid w:val="00B578FF"/>
    <w:rsid w:val="00B61070"/>
    <w:rsid w:val="00B61AED"/>
    <w:rsid w:val="00B635DA"/>
    <w:rsid w:val="00B644D2"/>
    <w:rsid w:val="00B65160"/>
    <w:rsid w:val="00B65637"/>
    <w:rsid w:val="00B67BC5"/>
    <w:rsid w:val="00B67FCC"/>
    <w:rsid w:val="00B7107E"/>
    <w:rsid w:val="00B71115"/>
    <w:rsid w:val="00B71293"/>
    <w:rsid w:val="00B712EE"/>
    <w:rsid w:val="00B71346"/>
    <w:rsid w:val="00B718A1"/>
    <w:rsid w:val="00B72527"/>
    <w:rsid w:val="00B729E5"/>
    <w:rsid w:val="00B7343C"/>
    <w:rsid w:val="00B753AA"/>
    <w:rsid w:val="00B75CE7"/>
    <w:rsid w:val="00B76A1A"/>
    <w:rsid w:val="00B7750B"/>
    <w:rsid w:val="00B77C20"/>
    <w:rsid w:val="00B77F2D"/>
    <w:rsid w:val="00B821EF"/>
    <w:rsid w:val="00B824FE"/>
    <w:rsid w:val="00B83388"/>
    <w:rsid w:val="00B85BED"/>
    <w:rsid w:val="00B862F1"/>
    <w:rsid w:val="00B864EF"/>
    <w:rsid w:val="00B869C6"/>
    <w:rsid w:val="00B87009"/>
    <w:rsid w:val="00B87EAC"/>
    <w:rsid w:val="00B87F7D"/>
    <w:rsid w:val="00B901B6"/>
    <w:rsid w:val="00B90F22"/>
    <w:rsid w:val="00B9110E"/>
    <w:rsid w:val="00B91B24"/>
    <w:rsid w:val="00B920CF"/>
    <w:rsid w:val="00B93D02"/>
    <w:rsid w:val="00B947EE"/>
    <w:rsid w:val="00B954BF"/>
    <w:rsid w:val="00B96135"/>
    <w:rsid w:val="00B96755"/>
    <w:rsid w:val="00B97437"/>
    <w:rsid w:val="00B97847"/>
    <w:rsid w:val="00B97941"/>
    <w:rsid w:val="00B97E5A"/>
    <w:rsid w:val="00BA0323"/>
    <w:rsid w:val="00BA04A7"/>
    <w:rsid w:val="00BA1A39"/>
    <w:rsid w:val="00BA1B20"/>
    <w:rsid w:val="00BA20A5"/>
    <w:rsid w:val="00BA266E"/>
    <w:rsid w:val="00BA3AE5"/>
    <w:rsid w:val="00BA4F3E"/>
    <w:rsid w:val="00BA5576"/>
    <w:rsid w:val="00BA5747"/>
    <w:rsid w:val="00BA6B59"/>
    <w:rsid w:val="00BA7587"/>
    <w:rsid w:val="00BB0636"/>
    <w:rsid w:val="00BB0FD5"/>
    <w:rsid w:val="00BB105D"/>
    <w:rsid w:val="00BB1B29"/>
    <w:rsid w:val="00BB3A1D"/>
    <w:rsid w:val="00BB3C5E"/>
    <w:rsid w:val="00BB45AC"/>
    <w:rsid w:val="00BB48E0"/>
    <w:rsid w:val="00BB5287"/>
    <w:rsid w:val="00BB5444"/>
    <w:rsid w:val="00BB5DEB"/>
    <w:rsid w:val="00BB61D8"/>
    <w:rsid w:val="00BB62FD"/>
    <w:rsid w:val="00BB7524"/>
    <w:rsid w:val="00BB76C2"/>
    <w:rsid w:val="00BB7A2B"/>
    <w:rsid w:val="00BB7CA8"/>
    <w:rsid w:val="00BC0799"/>
    <w:rsid w:val="00BC108A"/>
    <w:rsid w:val="00BC270E"/>
    <w:rsid w:val="00BC2D59"/>
    <w:rsid w:val="00BC2EEB"/>
    <w:rsid w:val="00BC3209"/>
    <w:rsid w:val="00BC5577"/>
    <w:rsid w:val="00BC5B85"/>
    <w:rsid w:val="00BC5C70"/>
    <w:rsid w:val="00BC6160"/>
    <w:rsid w:val="00BD00AE"/>
    <w:rsid w:val="00BD1A71"/>
    <w:rsid w:val="00BD2D5D"/>
    <w:rsid w:val="00BD2DB2"/>
    <w:rsid w:val="00BD5803"/>
    <w:rsid w:val="00BD71ED"/>
    <w:rsid w:val="00BD74F4"/>
    <w:rsid w:val="00BE2580"/>
    <w:rsid w:val="00BE2A63"/>
    <w:rsid w:val="00BE5893"/>
    <w:rsid w:val="00BF154A"/>
    <w:rsid w:val="00BF1684"/>
    <w:rsid w:val="00BF1766"/>
    <w:rsid w:val="00BF2A75"/>
    <w:rsid w:val="00BF3F6A"/>
    <w:rsid w:val="00BF6454"/>
    <w:rsid w:val="00BF66B5"/>
    <w:rsid w:val="00BF6F1E"/>
    <w:rsid w:val="00BF727A"/>
    <w:rsid w:val="00BF7F4A"/>
    <w:rsid w:val="00BF7F65"/>
    <w:rsid w:val="00C0070F"/>
    <w:rsid w:val="00C01274"/>
    <w:rsid w:val="00C012A4"/>
    <w:rsid w:val="00C019F5"/>
    <w:rsid w:val="00C01AD3"/>
    <w:rsid w:val="00C01C5C"/>
    <w:rsid w:val="00C02916"/>
    <w:rsid w:val="00C02BD4"/>
    <w:rsid w:val="00C057FB"/>
    <w:rsid w:val="00C067C4"/>
    <w:rsid w:val="00C06DFF"/>
    <w:rsid w:val="00C075D6"/>
    <w:rsid w:val="00C1090C"/>
    <w:rsid w:val="00C1106F"/>
    <w:rsid w:val="00C12F82"/>
    <w:rsid w:val="00C13086"/>
    <w:rsid w:val="00C13527"/>
    <w:rsid w:val="00C141C9"/>
    <w:rsid w:val="00C143AF"/>
    <w:rsid w:val="00C14918"/>
    <w:rsid w:val="00C1496F"/>
    <w:rsid w:val="00C14D3A"/>
    <w:rsid w:val="00C14F37"/>
    <w:rsid w:val="00C15065"/>
    <w:rsid w:val="00C157EB"/>
    <w:rsid w:val="00C1580C"/>
    <w:rsid w:val="00C15863"/>
    <w:rsid w:val="00C172DC"/>
    <w:rsid w:val="00C179DF"/>
    <w:rsid w:val="00C213C5"/>
    <w:rsid w:val="00C21B41"/>
    <w:rsid w:val="00C228E5"/>
    <w:rsid w:val="00C22E31"/>
    <w:rsid w:val="00C22F45"/>
    <w:rsid w:val="00C2301D"/>
    <w:rsid w:val="00C236CC"/>
    <w:rsid w:val="00C23D09"/>
    <w:rsid w:val="00C2472F"/>
    <w:rsid w:val="00C24D02"/>
    <w:rsid w:val="00C2649E"/>
    <w:rsid w:val="00C27567"/>
    <w:rsid w:val="00C30658"/>
    <w:rsid w:val="00C31041"/>
    <w:rsid w:val="00C31913"/>
    <w:rsid w:val="00C3207F"/>
    <w:rsid w:val="00C3347F"/>
    <w:rsid w:val="00C3491F"/>
    <w:rsid w:val="00C350F3"/>
    <w:rsid w:val="00C366CD"/>
    <w:rsid w:val="00C36CF2"/>
    <w:rsid w:val="00C37D26"/>
    <w:rsid w:val="00C424C0"/>
    <w:rsid w:val="00C44025"/>
    <w:rsid w:val="00C44DB2"/>
    <w:rsid w:val="00C4587E"/>
    <w:rsid w:val="00C4591C"/>
    <w:rsid w:val="00C4752C"/>
    <w:rsid w:val="00C4792C"/>
    <w:rsid w:val="00C47B33"/>
    <w:rsid w:val="00C500A4"/>
    <w:rsid w:val="00C5143C"/>
    <w:rsid w:val="00C517BF"/>
    <w:rsid w:val="00C5195D"/>
    <w:rsid w:val="00C51F72"/>
    <w:rsid w:val="00C5310C"/>
    <w:rsid w:val="00C54637"/>
    <w:rsid w:val="00C547E4"/>
    <w:rsid w:val="00C55831"/>
    <w:rsid w:val="00C566C5"/>
    <w:rsid w:val="00C57926"/>
    <w:rsid w:val="00C57C4D"/>
    <w:rsid w:val="00C62A41"/>
    <w:rsid w:val="00C634CB"/>
    <w:rsid w:val="00C634F3"/>
    <w:rsid w:val="00C63778"/>
    <w:rsid w:val="00C63878"/>
    <w:rsid w:val="00C63A74"/>
    <w:rsid w:val="00C65705"/>
    <w:rsid w:val="00C6670C"/>
    <w:rsid w:val="00C6795E"/>
    <w:rsid w:val="00C67F66"/>
    <w:rsid w:val="00C7099B"/>
    <w:rsid w:val="00C70CFE"/>
    <w:rsid w:val="00C71FAD"/>
    <w:rsid w:val="00C73766"/>
    <w:rsid w:val="00C740B1"/>
    <w:rsid w:val="00C74D0C"/>
    <w:rsid w:val="00C74F29"/>
    <w:rsid w:val="00C76806"/>
    <w:rsid w:val="00C76F4B"/>
    <w:rsid w:val="00C8046C"/>
    <w:rsid w:val="00C80FA9"/>
    <w:rsid w:val="00C81FBA"/>
    <w:rsid w:val="00C837D5"/>
    <w:rsid w:val="00C83CB8"/>
    <w:rsid w:val="00C84923"/>
    <w:rsid w:val="00C84F4E"/>
    <w:rsid w:val="00C85055"/>
    <w:rsid w:val="00C861D4"/>
    <w:rsid w:val="00C86AEE"/>
    <w:rsid w:val="00C90EC4"/>
    <w:rsid w:val="00C91B57"/>
    <w:rsid w:val="00C91FBC"/>
    <w:rsid w:val="00C92972"/>
    <w:rsid w:val="00C938D0"/>
    <w:rsid w:val="00C93B4E"/>
    <w:rsid w:val="00C94B32"/>
    <w:rsid w:val="00C94C9E"/>
    <w:rsid w:val="00C94D06"/>
    <w:rsid w:val="00C94F42"/>
    <w:rsid w:val="00C95CA2"/>
    <w:rsid w:val="00C96B8B"/>
    <w:rsid w:val="00C96F56"/>
    <w:rsid w:val="00C97695"/>
    <w:rsid w:val="00CA1962"/>
    <w:rsid w:val="00CA2809"/>
    <w:rsid w:val="00CA48EF"/>
    <w:rsid w:val="00CA4D55"/>
    <w:rsid w:val="00CA6DCC"/>
    <w:rsid w:val="00CA6E5C"/>
    <w:rsid w:val="00CA7785"/>
    <w:rsid w:val="00CB07D7"/>
    <w:rsid w:val="00CB0BE2"/>
    <w:rsid w:val="00CB1CA2"/>
    <w:rsid w:val="00CB2A8C"/>
    <w:rsid w:val="00CB2D37"/>
    <w:rsid w:val="00CB37C8"/>
    <w:rsid w:val="00CB488A"/>
    <w:rsid w:val="00CB48DF"/>
    <w:rsid w:val="00CB4D6C"/>
    <w:rsid w:val="00CB5E8B"/>
    <w:rsid w:val="00CB6790"/>
    <w:rsid w:val="00CB7284"/>
    <w:rsid w:val="00CB7763"/>
    <w:rsid w:val="00CB79D1"/>
    <w:rsid w:val="00CC0B59"/>
    <w:rsid w:val="00CC191F"/>
    <w:rsid w:val="00CC2AA5"/>
    <w:rsid w:val="00CC3002"/>
    <w:rsid w:val="00CC32C2"/>
    <w:rsid w:val="00CC3D2D"/>
    <w:rsid w:val="00CC3D88"/>
    <w:rsid w:val="00CC3F24"/>
    <w:rsid w:val="00CC4400"/>
    <w:rsid w:val="00CC5025"/>
    <w:rsid w:val="00CC559D"/>
    <w:rsid w:val="00CC6C44"/>
    <w:rsid w:val="00CC75BD"/>
    <w:rsid w:val="00CC7770"/>
    <w:rsid w:val="00CD1335"/>
    <w:rsid w:val="00CD1961"/>
    <w:rsid w:val="00CD1B9A"/>
    <w:rsid w:val="00CD2250"/>
    <w:rsid w:val="00CD2299"/>
    <w:rsid w:val="00CD354B"/>
    <w:rsid w:val="00CD3A1F"/>
    <w:rsid w:val="00CD3B42"/>
    <w:rsid w:val="00CD3CD6"/>
    <w:rsid w:val="00CD4840"/>
    <w:rsid w:val="00CD4E97"/>
    <w:rsid w:val="00CD50D1"/>
    <w:rsid w:val="00CD50F4"/>
    <w:rsid w:val="00CD55F6"/>
    <w:rsid w:val="00CD56DB"/>
    <w:rsid w:val="00CD5C27"/>
    <w:rsid w:val="00CD68A6"/>
    <w:rsid w:val="00CD6D13"/>
    <w:rsid w:val="00CD7624"/>
    <w:rsid w:val="00CD7682"/>
    <w:rsid w:val="00CD7825"/>
    <w:rsid w:val="00CE0195"/>
    <w:rsid w:val="00CE0400"/>
    <w:rsid w:val="00CE0AE9"/>
    <w:rsid w:val="00CE1476"/>
    <w:rsid w:val="00CE1574"/>
    <w:rsid w:val="00CE1E98"/>
    <w:rsid w:val="00CE2A82"/>
    <w:rsid w:val="00CE2E9B"/>
    <w:rsid w:val="00CE370E"/>
    <w:rsid w:val="00CE39F7"/>
    <w:rsid w:val="00CE4985"/>
    <w:rsid w:val="00CE551B"/>
    <w:rsid w:val="00CE5D5B"/>
    <w:rsid w:val="00CE5D6B"/>
    <w:rsid w:val="00CE6151"/>
    <w:rsid w:val="00CE6BA9"/>
    <w:rsid w:val="00CF114F"/>
    <w:rsid w:val="00CF1DAE"/>
    <w:rsid w:val="00CF2184"/>
    <w:rsid w:val="00CF26B4"/>
    <w:rsid w:val="00CF2DD9"/>
    <w:rsid w:val="00CF453A"/>
    <w:rsid w:val="00CF5309"/>
    <w:rsid w:val="00CF6658"/>
    <w:rsid w:val="00CF66A8"/>
    <w:rsid w:val="00CF6C30"/>
    <w:rsid w:val="00CF6D7C"/>
    <w:rsid w:val="00CF6DD9"/>
    <w:rsid w:val="00CF6EA0"/>
    <w:rsid w:val="00CF7589"/>
    <w:rsid w:val="00D0032A"/>
    <w:rsid w:val="00D007D8"/>
    <w:rsid w:val="00D029CA"/>
    <w:rsid w:val="00D02B04"/>
    <w:rsid w:val="00D04013"/>
    <w:rsid w:val="00D040F7"/>
    <w:rsid w:val="00D042B0"/>
    <w:rsid w:val="00D04837"/>
    <w:rsid w:val="00D05250"/>
    <w:rsid w:val="00D055A1"/>
    <w:rsid w:val="00D062CF"/>
    <w:rsid w:val="00D0669A"/>
    <w:rsid w:val="00D06EAE"/>
    <w:rsid w:val="00D06F82"/>
    <w:rsid w:val="00D07573"/>
    <w:rsid w:val="00D0786D"/>
    <w:rsid w:val="00D0795E"/>
    <w:rsid w:val="00D10DFD"/>
    <w:rsid w:val="00D12E64"/>
    <w:rsid w:val="00D130BA"/>
    <w:rsid w:val="00D135B8"/>
    <w:rsid w:val="00D136F2"/>
    <w:rsid w:val="00D14BC4"/>
    <w:rsid w:val="00D151AA"/>
    <w:rsid w:val="00D15844"/>
    <w:rsid w:val="00D16A7D"/>
    <w:rsid w:val="00D17EAD"/>
    <w:rsid w:val="00D21546"/>
    <w:rsid w:val="00D21A1C"/>
    <w:rsid w:val="00D21F8F"/>
    <w:rsid w:val="00D2265B"/>
    <w:rsid w:val="00D23D8F"/>
    <w:rsid w:val="00D243DE"/>
    <w:rsid w:val="00D24910"/>
    <w:rsid w:val="00D24F8F"/>
    <w:rsid w:val="00D253D1"/>
    <w:rsid w:val="00D25563"/>
    <w:rsid w:val="00D25CD5"/>
    <w:rsid w:val="00D27D0D"/>
    <w:rsid w:val="00D30863"/>
    <w:rsid w:val="00D31DF9"/>
    <w:rsid w:val="00D32AAB"/>
    <w:rsid w:val="00D34101"/>
    <w:rsid w:val="00D3487B"/>
    <w:rsid w:val="00D3609C"/>
    <w:rsid w:val="00D36279"/>
    <w:rsid w:val="00D36498"/>
    <w:rsid w:val="00D3671F"/>
    <w:rsid w:val="00D36A83"/>
    <w:rsid w:val="00D36D66"/>
    <w:rsid w:val="00D37A40"/>
    <w:rsid w:val="00D40617"/>
    <w:rsid w:val="00D40DA5"/>
    <w:rsid w:val="00D41D85"/>
    <w:rsid w:val="00D43C06"/>
    <w:rsid w:val="00D4590A"/>
    <w:rsid w:val="00D463E8"/>
    <w:rsid w:val="00D4644B"/>
    <w:rsid w:val="00D466B9"/>
    <w:rsid w:val="00D47A5D"/>
    <w:rsid w:val="00D47D89"/>
    <w:rsid w:val="00D50035"/>
    <w:rsid w:val="00D509E8"/>
    <w:rsid w:val="00D50B2B"/>
    <w:rsid w:val="00D527BA"/>
    <w:rsid w:val="00D53053"/>
    <w:rsid w:val="00D55A37"/>
    <w:rsid w:val="00D572C5"/>
    <w:rsid w:val="00D57B63"/>
    <w:rsid w:val="00D60149"/>
    <w:rsid w:val="00D6042D"/>
    <w:rsid w:val="00D63EBD"/>
    <w:rsid w:val="00D65E0E"/>
    <w:rsid w:val="00D665EA"/>
    <w:rsid w:val="00D66DDA"/>
    <w:rsid w:val="00D675C0"/>
    <w:rsid w:val="00D67BFF"/>
    <w:rsid w:val="00D67EC8"/>
    <w:rsid w:val="00D70A33"/>
    <w:rsid w:val="00D717D9"/>
    <w:rsid w:val="00D71F91"/>
    <w:rsid w:val="00D7267D"/>
    <w:rsid w:val="00D726BD"/>
    <w:rsid w:val="00D7281E"/>
    <w:rsid w:val="00D7379C"/>
    <w:rsid w:val="00D73C49"/>
    <w:rsid w:val="00D74971"/>
    <w:rsid w:val="00D74E96"/>
    <w:rsid w:val="00D75C51"/>
    <w:rsid w:val="00D75C92"/>
    <w:rsid w:val="00D7612C"/>
    <w:rsid w:val="00D772EB"/>
    <w:rsid w:val="00D80CAF"/>
    <w:rsid w:val="00D81B06"/>
    <w:rsid w:val="00D82C2F"/>
    <w:rsid w:val="00D84C15"/>
    <w:rsid w:val="00D85090"/>
    <w:rsid w:val="00D87D69"/>
    <w:rsid w:val="00D901C2"/>
    <w:rsid w:val="00D91229"/>
    <w:rsid w:val="00D9190E"/>
    <w:rsid w:val="00D92631"/>
    <w:rsid w:val="00D97315"/>
    <w:rsid w:val="00D978BD"/>
    <w:rsid w:val="00D97C4D"/>
    <w:rsid w:val="00DA062A"/>
    <w:rsid w:val="00DA1EA8"/>
    <w:rsid w:val="00DA4713"/>
    <w:rsid w:val="00DA639E"/>
    <w:rsid w:val="00DA6547"/>
    <w:rsid w:val="00DB05D0"/>
    <w:rsid w:val="00DB0DAC"/>
    <w:rsid w:val="00DB1780"/>
    <w:rsid w:val="00DB28A4"/>
    <w:rsid w:val="00DB2DC7"/>
    <w:rsid w:val="00DB3969"/>
    <w:rsid w:val="00DB3C2E"/>
    <w:rsid w:val="00DB3DB6"/>
    <w:rsid w:val="00DB6530"/>
    <w:rsid w:val="00DC07C7"/>
    <w:rsid w:val="00DC0C3E"/>
    <w:rsid w:val="00DC1243"/>
    <w:rsid w:val="00DC3671"/>
    <w:rsid w:val="00DC391A"/>
    <w:rsid w:val="00DC52B1"/>
    <w:rsid w:val="00DC5B95"/>
    <w:rsid w:val="00DC672B"/>
    <w:rsid w:val="00DC67BE"/>
    <w:rsid w:val="00DC749C"/>
    <w:rsid w:val="00DC7812"/>
    <w:rsid w:val="00DD03F0"/>
    <w:rsid w:val="00DD09CC"/>
    <w:rsid w:val="00DD0F09"/>
    <w:rsid w:val="00DD1272"/>
    <w:rsid w:val="00DD1B42"/>
    <w:rsid w:val="00DD2DBD"/>
    <w:rsid w:val="00DD3D36"/>
    <w:rsid w:val="00DD3D84"/>
    <w:rsid w:val="00DD4EF2"/>
    <w:rsid w:val="00DD57C3"/>
    <w:rsid w:val="00DD5E57"/>
    <w:rsid w:val="00DD6809"/>
    <w:rsid w:val="00DD6DA8"/>
    <w:rsid w:val="00DD7B6A"/>
    <w:rsid w:val="00DE07D5"/>
    <w:rsid w:val="00DE0B62"/>
    <w:rsid w:val="00DE1B74"/>
    <w:rsid w:val="00DE1D88"/>
    <w:rsid w:val="00DE2CD7"/>
    <w:rsid w:val="00DE3C97"/>
    <w:rsid w:val="00DE3FE0"/>
    <w:rsid w:val="00DE400B"/>
    <w:rsid w:val="00DE5960"/>
    <w:rsid w:val="00DE62C8"/>
    <w:rsid w:val="00DE73AC"/>
    <w:rsid w:val="00DE788F"/>
    <w:rsid w:val="00DF0B35"/>
    <w:rsid w:val="00DF0FB4"/>
    <w:rsid w:val="00DF1CAC"/>
    <w:rsid w:val="00DF29DB"/>
    <w:rsid w:val="00DF2AF5"/>
    <w:rsid w:val="00DF2B2A"/>
    <w:rsid w:val="00DF3913"/>
    <w:rsid w:val="00DF5F43"/>
    <w:rsid w:val="00DF7882"/>
    <w:rsid w:val="00DF78F4"/>
    <w:rsid w:val="00DF7FC0"/>
    <w:rsid w:val="00E00253"/>
    <w:rsid w:val="00E0060C"/>
    <w:rsid w:val="00E007E4"/>
    <w:rsid w:val="00E02106"/>
    <w:rsid w:val="00E02133"/>
    <w:rsid w:val="00E04496"/>
    <w:rsid w:val="00E060DA"/>
    <w:rsid w:val="00E0694C"/>
    <w:rsid w:val="00E074F0"/>
    <w:rsid w:val="00E07C6A"/>
    <w:rsid w:val="00E07DCB"/>
    <w:rsid w:val="00E108C7"/>
    <w:rsid w:val="00E10A58"/>
    <w:rsid w:val="00E10AB3"/>
    <w:rsid w:val="00E11F18"/>
    <w:rsid w:val="00E1228C"/>
    <w:rsid w:val="00E122FF"/>
    <w:rsid w:val="00E13278"/>
    <w:rsid w:val="00E1396B"/>
    <w:rsid w:val="00E14A9C"/>
    <w:rsid w:val="00E15811"/>
    <w:rsid w:val="00E165A1"/>
    <w:rsid w:val="00E17237"/>
    <w:rsid w:val="00E17B44"/>
    <w:rsid w:val="00E20A5D"/>
    <w:rsid w:val="00E20F66"/>
    <w:rsid w:val="00E22124"/>
    <w:rsid w:val="00E23053"/>
    <w:rsid w:val="00E23896"/>
    <w:rsid w:val="00E23BDE"/>
    <w:rsid w:val="00E247D3"/>
    <w:rsid w:val="00E24A01"/>
    <w:rsid w:val="00E24D8A"/>
    <w:rsid w:val="00E25049"/>
    <w:rsid w:val="00E2557F"/>
    <w:rsid w:val="00E26114"/>
    <w:rsid w:val="00E27A8A"/>
    <w:rsid w:val="00E27EA9"/>
    <w:rsid w:val="00E30167"/>
    <w:rsid w:val="00E3110D"/>
    <w:rsid w:val="00E3112A"/>
    <w:rsid w:val="00E319A6"/>
    <w:rsid w:val="00E32D41"/>
    <w:rsid w:val="00E3301E"/>
    <w:rsid w:val="00E34867"/>
    <w:rsid w:val="00E34FE7"/>
    <w:rsid w:val="00E36283"/>
    <w:rsid w:val="00E3674B"/>
    <w:rsid w:val="00E3725A"/>
    <w:rsid w:val="00E37720"/>
    <w:rsid w:val="00E407BE"/>
    <w:rsid w:val="00E41654"/>
    <w:rsid w:val="00E419FB"/>
    <w:rsid w:val="00E41B0A"/>
    <w:rsid w:val="00E42A92"/>
    <w:rsid w:val="00E45B6A"/>
    <w:rsid w:val="00E45DFF"/>
    <w:rsid w:val="00E45E49"/>
    <w:rsid w:val="00E4641F"/>
    <w:rsid w:val="00E475F5"/>
    <w:rsid w:val="00E4779D"/>
    <w:rsid w:val="00E47F61"/>
    <w:rsid w:val="00E50E16"/>
    <w:rsid w:val="00E51E1D"/>
    <w:rsid w:val="00E52357"/>
    <w:rsid w:val="00E539FF"/>
    <w:rsid w:val="00E54131"/>
    <w:rsid w:val="00E54412"/>
    <w:rsid w:val="00E547BE"/>
    <w:rsid w:val="00E54FC3"/>
    <w:rsid w:val="00E55675"/>
    <w:rsid w:val="00E5570F"/>
    <w:rsid w:val="00E55B48"/>
    <w:rsid w:val="00E57545"/>
    <w:rsid w:val="00E57CDF"/>
    <w:rsid w:val="00E57F17"/>
    <w:rsid w:val="00E622CD"/>
    <w:rsid w:val="00E622F2"/>
    <w:rsid w:val="00E62555"/>
    <w:rsid w:val="00E62EAE"/>
    <w:rsid w:val="00E63520"/>
    <w:rsid w:val="00E64CC8"/>
    <w:rsid w:val="00E64D5C"/>
    <w:rsid w:val="00E65354"/>
    <w:rsid w:val="00E662D5"/>
    <w:rsid w:val="00E66751"/>
    <w:rsid w:val="00E66FBD"/>
    <w:rsid w:val="00E672ED"/>
    <w:rsid w:val="00E7086E"/>
    <w:rsid w:val="00E72123"/>
    <w:rsid w:val="00E727B8"/>
    <w:rsid w:val="00E7358F"/>
    <w:rsid w:val="00E73AC5"/>
    <w:rsid w:val="00E754A8"/>
    <w:rsid w:val="00E75D6B"/>
    <w:rsid w:val="00E76BDE"/>
    <w:rsid w:val="00E76DD1"/>
    <w:rsid w:val="00E808EB"/>
    <w:rsid w:val="00E80AFA"/>
    <w:rsid w:val="00E825D6"/>
    <w:rsid w:val="00E82A26"/>
    <w:rsid w:val="00E834EC"/>
    <w:rsid w:val="00E83584"/>
    <w:rsid w:val="00E84E22"/>
    <w:rsid w:val="00E852C0"/>
    <w:rsid w:val="00E85AFD"/>
    <w:rsid w:val="00E86D38"/>
    <w:rsid w:val="00E87D44"/>
    <w:rsid w:val="00E87FE1"/>
    <w:rsid w:val="00E900C4"/>
    <w:rsid w:val="00E900CA"/>
    <w:rsid w:val="00E90A58"/>
    <w:rsid w:val="00E91F71"/>
    <w:rsid w:val="00E923B8"/>
    <w:rsid w:val="00E954C4"/>
    <w:rsid w:val="00E96A3D"/>
    <w:rsid w:val="00E96B06"/>
    <w:rsid w:val="00E96E94"/>
    <w:rsid w:val="00E9735C"/>
    <w:rsid w:val="00EA009D"/>
    <w:rsid w:val="00EA12D2"/>
    <w:rsid w:val="00EA3962"/>
    <w:rsid w:val="00EA42A0"/>
    <w:rsid w:val="00EA4ECA"/>
    <w:rsid w:val="00EA5153"/>
    <w:rsid w:val="00EA5AB1"/>
    <w:rsid w:val="00EA5C22"/>
    <w:rsid w:val="00EA5C64"/>
    <w:rsid w:val="00EA6D94"/>
    <w:rsid w:val="00EA6F65"/>
    <w:rsid w:val="00EA76B0"/>
    <w:rsid w:val="00EA7CF1"/>
    <w:rsid w:val="00EB001B"/>
    <w:rsid w:val="00EB0E25"/>
    <w:rsid w:val="00EB231F"/>
    <w:rsid w:val="00EB2EE7"/>
    <w:rsid w:val="00EB4ACD"/>
    <w:rsid w:val="00EB6ABD"/>
    <w:rsid w:val="00EC1546"/>
    <w:rsid w:val="00EC16D5"/>
    <w:rsid w:val="00EC39FF"/>
    <w:rsid w:val="00EC3D26"/>
    <w:rsid w:val="00EC3F09"/>
    <w:rsid w:val="00EC501A"/>
    <w:rsid w:val="00EC5AEB"/>
    <w:rsid w:val="00EC6181"/>
    <w:rsid w:val="00EC6382"/>
    <w:rsid w:val="00EC65AE"/>
    <w:rsid w:val="00ED02FE"/>
    <w:rsid w:val="00ED0675"/>
    <w:rsid w:val="00ED3835"/>
    <w:rsid w:val="00ED4ADC"/>
    <w:rsid w:val="00ED53F1"/>
    <w:rsid w:val="00ED5FB8"/>
    <w:rsid w:val="00ED6E7D"/>
    <w:rsid w:val="00ED7303"/>
    <w:rsid w:val="00ED76B5"/>
    <w:rsid w:val="00ED7BDC"/>
    <w:rsid w:val="00EE038B"/>
    <w:rsid w:val="00EE1DEA"/>
    <w:rsid w:val="00EE4AEA"/>
    <w:rsid w:val="00EE5171"/>
    <w:rsid w:val="00EE6ED3"/>
    <w:rsid w:val="00EE78D3"/>
    <w:rsid w:val="00EE7953"/>
    <w:rsid w:val="00EE7989"/>
    <w:rsid w:val="00EF06DE"/>
    <w:rsid w:val="00EF1563"/>
    <w:rsid w:val="00EF2F6B"/>
    <w:rsid w:val="00EF3D83"/>
    <w:rsid w:val="00EF443F"/>
    <w:rsid w:val="00EF558B"/>
    <w:rsid w:val="00EF5F28"/>
    <w:rsid w:val="00EF5FA4"/>
    <w:rsid w:val="00EF6BDC"/>
    <w:rsid w:val="00EF7621"/>
    <w:rsid w:val="00EF7B73"/>
    <w:rsid w:val="00F00A83"/>
    <w:rsid w:val="00F02381"/>
    <w:rsid w:val="00F0245B"/>
    <w:rsid w:val="00F02FA6"/>
    <w:rsid w:val="00F033F8"/>
    <w:rsid w:val="00F043D1"/>
    <w:rsid w:val="00F053CB"/>
    <w:rsid w:val="00F05D0E"/>
    <w:rsid w:val="00F06857"/>
    <w:rsid w:val="00F11C38"/>
    <w:rsid w:val="00F13B9B"/>
    <w:rsid w:val="00F144B5"/>
    <w:rsid w:val="00F1537D"/>
    <w:rsid w:val="00F16899"/>
    <w:rsid w:val="00F20ADC"/>
    <w:rsid w:val="00F21D46"/>
    <w:rsid w:val="00F22307"/>
    <w:rsid w:val="00F242E4"/>
    <w:rsid w:val="00F249E0"/>
    <w:rsid w:val="00F24C4D"/>
    <w:rsid w:val="00F26A9B"/>
    <w:rsid w:val="00F301FF"/>
    <w:rsid w:val="00F3144A"/>
    <w:rsid w:val="00F336AA"/>
    <w:rsid w:val="00F33997"/>
    <w:rsid w:val="00F339B5"/>
    <w:rsid w:val="00F34837"/>
    <w:rsid w:val="00F34A92"/>
    <w:rsid w:val="00F34CC6"/>
    <w:rsid w:val="00F35265"/>
    <w:rsid w:val="00F35A28"/>
    <w:rsid w:val="00F3757F"/>
    <w:rsid w:val="00F37D65"/>
    <w:rsid w:val="00F415F5"/>
    <w:rsid w:val="00F418FD"/>
    <w:rsid w:val="00F41C8A"/>
    <w:rsid w:val="00F43255"/>
    <w:rsid w:val="00F43CB9"/>
    <w:rsid w:val="00F45160"/>
    <w:rsid w:val="00F4564C"/>
    <w:rsid w:val="00F45A03"/>
    <w:rsid w:val="00F47152"/>
    <w:rsid w:val="00F4760B"/>
    <w:rsid w:val="00F47E3D"/>
    <w:rsid w:val="00F503D9"/>
    <w:rsid w:val="00F503DF"/>
    <w:rsid w:val="00F507B2"/>
    <w:rsid w:val="00F50A53"/>
    <w:rsid w:val="00F50EE8"/>
    <w:rsid w:val="00F5316C"/>
    <w:rsid w:val="00F5431F"/>
    <w:rsid w:val="00F543D9"/>
    <w:rsid w:val="00F55007"/>
    <w:rsid w:val="00F550F5"/>
    <w:rsid w:val="00F55425"/>
    <w:rsid w:val="00F55AB9"/>
    <w:rsid w:val="00F55C6F"/>
    <w:rsid w:val="00F56256"/>
    <w:rsid w:val="00F57956"/>
    <w:rsid w:val="00F606E0"/>
    <w:rsid w:val="00F62A01"/>
    <w:rsid w:val="00F62F38"/>
    <w:rsid w:val="00F63CAD"/>
    <w:rsid w:val="00F6461B"/>
    <w:rsid w:val="00F65DBB"/>
    <w:rsid w:val="00F663AD"/>
    <w:rsid w:val="00F7066B"/>
    <w:rsid w:val="00F70BB2"/>
    <w:rsid w:val="00F7156F"/>
    <w:rsid w:val="00F7197B"/>
    <w:rsid w:val="00F71FF0"/>
    <w:rsid w:val="00F72DB7"/>
    <w:rsid w:val="00F744B7"/>
    <w:rsid w:val="00F74DD5"/>
    <w:rsid w:val="00F7552A"/>
    <w:rsid w:val="00F75EDB"/>
    <w:rsid w:val="00F75F0A"/>
    <w:rsid w:val="00F77788"/>
    <w:rsid w:val="00F812AB"/>
    <w:rsid w:val="00F81484"/>
    <w:rsid w:val="00F8241D"/>
    <w:rsid w:val="00F829FB"/>
    <w:rsid w:val="00F82EFE"/>
    <w:rsid w:val="00F833FF"/>
    <w:rsid w:val="00F83907"/>
    <w:rsid w:val="00F840EB"/>
    <w:rsid w:val="00F847AA"/>
    <w:rsid w:val="00F84D06"/>
    <w:rsid w:val="00F857B3"/>
    <w:rsid w:val="00F85FF9"/>
    <w:rsid w:val="00F905C8"/>
    <w:rsid w:val="00F906A7"/>
    <w:rsid w:val="00F91B24"/>
    <w:rsid w:val="00F91CF3"/>
    <w:rsid w:val="00F92380"/>
    <w:rsid w:val="00F92960"/>
    <w:rsid w:val="00F93094"/>
    <w:rsid w:val="00F93999"/>
    <w:rsid w:val="00F958C1"/>
    <w:rsid w:val="00F968B1"/>
    <w:rsid w:val="00FA07BC"/>
    <w:rsid w:val="00FA09BE"/>
    <w:rsid w:val="00FA1260"/>
    <w:rsid w:val="00FA1967"/>
    <w:rsid w:val="00FA35AD"/>
    <w:rsid w:val="00FA4C1D"/>
    <w:rsid w:val="00FA4EAC"/>
    <w:rsid w:val="00FA638B"/>
    <w:rsid w:val="00FA6787"/>
    <w:rsid w:val="00FA6860"/>
    <w:rsid w:val="00FA6F93"/>
    <w:rsid w:val="00FB009B"/>
    <w:rsid w:val="00FB1A03"/>
    <w:rsid w:val="00FB3CDD"/>
    <w:rsid w:val="00FB4642"/>
    <w:rsid w:val="00FB4CED"/>
    <w:rsid w:val="00FB53B8"/>
    <w:rsid w:val="00FB5437"/>
    <w:rsid w:val="00FB5BE9"/>
    <w:rsid w:val="00FB6704"/>
    <w:rsid w:val="00FB67EF"/>
    <w:rsid w:val="00FB6849"/>
    <w:rsid w:val="00FB6B8B"/>
    <w:rsid w:val="00FB73F3"/>
    <w:rsid w:val="00FB7845"/>
    <w:rsid w:val="00FC00AE"/>
    <w:rsid w:val="00FC0298"/>
    <w:rsid w:val="00FC152E"/>
    <w:rsid w:val="00FC1B77"/>
    <w:rsid w:val="00FC2293"/>
    <w:rsid w:val="00FC22AC"/>
    <w:rsid w:val="00FC281E"/>
    <w:rsid w:val="00FC2960"/>
    <w:rsid w:val="00FC2BD5"/>
    <w:rsid w:val="00FC3096"/>
    <w:rsid w:val="00FC45DB"/>
    <w:rsid w:val="00FC6240"/>
    <w:rsid w:val="00FC6941"/>
    <w:rsid w:val="00FC6CB5"/>
    <w:rsid w:val="00FC7274"/>
    <w:rsid w:val="00FC74AD"/>
    <w:rsid w:val="00FC74F5"/>
    <w:rsid w:val="00FC799E"/>
    <w:rsid w:val="00FC7E0C"/>
    <w:rsid w:val="00FD04A4"/>
    <w:rsid w:val="00FD1039"/>
    <w:rsid w:val="00FD20C5"/>
    <w:rsid w:val="00FD239F"/>
    <w:rsid w:val="00FD278E"/>
    <w:rsid w:val="00FD2B3C"/>
    <w:rsid w:val="00FD2CF7"/>
    <w:rsid w:val="00FD3A4F"/>
    <w:rsid w:val="00FD459E"/>
    <w:rsid w:val="00FD4884"/>
    <w:rsid w:val="00FD553A"/>
    <w:rsid w:val="00FD5A3B"/>
    <w:rsid w:val="00FE019B"/>
    <w:rsid w:val="00FE01C5"/>
    <w:rsid w:val="00FE0A2C"/>
    <w:rsid w:val="00FE115F"/>
    <w:rsid w:val="00FE220C"/>
    <w:rsid w:val="00FE22AF"/>
    <w:rsid w:val="00FE27AA"/>
    <w:rsid w:val="00FE2994"/>
    <w:rsid w:val="00FE2E12"/>
    <w:rsid w:val="00FE3059"/>
    <w:rsid w:val="00FE3790"/>
    <w:rsid w:val="00FE3B9A"/>
    <w:rsid w:val="00FE64A2"/>
    <w:rsid w:val="00FE6F92"/>
    <w:rsid w:val="00FE7233"/>
    <w:rsid w:val="00FE7D27"/>
    <w:rsid w:val="00FF19F5"/>
    <w:rsid w:val="00FF2B73"/>
    <w:rsid w:val="00FF2C6C"/>
    <w:rsid w:val="00FF307A"/>
    <w:rsid w:val="00FF37A6"/>
    <w:rsid w:val="00FF5F3B"/>
    <w:rsid w:val="00FF674F"/>
    <w:rsid w:val="00FF6F40"/>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B87F7D"/>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B87F7D"/>
    <w:pPr>
      <w:keepNext/>
      <w:keepLines/>
      <w:numPr>
        <w:ilvl w:val="3"/>
        <w:numId w:val="8"/>
      </w:numPr>
      <w:tabs>
        <w:tab w:val="left" w:pos="1134"/>
      </w:tabs>
      <w:spacing w:before="40"/>
      <w:ind w:left="0" w:firstLine="0"/>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B87F7D"/>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B5782F"/>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B87F7D"/>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0C5E8A"/>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D253D1"/>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 w:type="character" w:customStyle="1" w:styleId="UnresolvedMention">
    <w:name w:val="Unresolved Mention"/>
    <w:basedOn w:val="Fontepargpadro"/>
    <w:uiPriority w:val="99"/>
    <w:rsid w:val="000449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83574283">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136555921">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22901824">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365106216">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sChild>
    </w:div>
    <w:div w:id="157842637">
      <w:bodyDiv w:val="1"/>
      <w:marLeft w:val="0"/>
      <w:marRight w:val="0"/>
      <w:marTop w:val="0"/>
      <w:marBottom w:val="0"/>
      <w:divBdr>
        <w:top w:val="none" w:sz="0" w:space="0" w:color="auto"/>
        <w:left w:val="none" w:sz="0" w:space="0" w:color="auto"/>
        <w:bottom w:val="none" w:sz="0" w:space="0" w:color="auto"/>
        <w:right w:val="none" w:sz="0" w:space="0" w:color="auto"/>
      </w:divBdr>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283485">
          <w:marLeft w:val="-105"/>
          <w:marRight w:val="0"/>
          <w:marTop w:val="0"/>
          <w:marBottom w:val="0"/>
          <w:divBdr>
            <w:top w:val="none" w:sz="0" w:space="0" w:color="auto"/>
            <w:left w:val="single" w:sz="6" w:space="6" w:color="DDDDDD"/>
            <w:bottom w:val="none" w:sz="0" w:space="0" w:color="auto"/>
            <w:right w:val="none" w:sz="0" w:space="0" w:color="auto"/>
          </w:divBdr>
        </w:div>
        <w:div w:id="36780536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50729782">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1345998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530606227">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89661228">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503854729">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75249282">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 w:id="636764254">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196772933">
      <w:bodyDiv w:val="1"/>
      <w:marLeft w:val="0"/>
      <w:marRight w:val="0"/>
      <w:marTop w:val="0"/>
      <w:marBottom w:val="0"/>
      <w:divBdr>
        <w:top w:val="none" w:sz="0" w:space="0" w:color="auto"/>
        <w:left w:val="none" w:sz="0" w:space="0" w:color="auto"/>
        <w:bottom w:val="none" w:sz="0" w:space="0" w:color="auto"/>
        <w:right w:val="none" w:sz="0" w:space="0" w:color="auto"/>
      </w:divBdr>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1705232">
          <w:marLeft w:val="-105"/>
          <w:marRight w:val="0"/>
          <w:marTop w:val="0"/>
          <w:marBottom w:val="0"/>
          <w:divBdr>
            <w:top w:val="none" w:sz="0" w:space="0" w:color="auto"/>
            <w:left w:val="single" w:sz="6" w:space="6" w:color="DDDDDD"/>
            <w:bottom w:val="none" w:sz="0" w:space="0" w:color="auto"/>
            <w:right w:val="none" w:sz="0" w:space="0" w:color="auto"/>
          </w:divBdr>
        </w:div>
        <w:div w:id="34501431">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2561851">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1519851107">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53361499">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339627818">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860579">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1476144267">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sChild>
    </w:div>
    <w:div w:id="1756512094">
      <w:bodyDiv w:val="1"/>
      <w:marLeft w:val="0"/>
      <w:marRight w:val="0"/>
      <w:marTop w:val="0"/>
      <w:marBottom w:val="0"/>
      <w:divBdr>
        <w:top w:val="none" w:sz="0" w:space="0" w:color="auto"/>
        <w:left w:val="none" w:sz="0" w:space="0" w:color="auto"/>
        <w:bottom w:val="none" w:sz="0" w:space="0" w:color="auto"/>
        <w:right w:val="none" w:sz="0" w:space="0" w:color="auto"/>
      </w:divBdr>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171796156">
          <w:marLeft w:val="-105"/>
          <w:marRight w:val="0"/>
          <w:marTop w:val="0"/>
          <w:marBottom w:val="0"/>
          <w:divBdr>
            <w:top w:val="none" w:sz="0" w:space="0" w:color="auto"/>
            <w:left w:val="single" w:sz="6" w:space="6" w:color="DDDDDD"/>
            <w:bottom w:val="none" w:sz="0" w:space="0" w:color="auto"/>
            <w:right w:val="none" w:sz="0" w:space="0" w:color="auto"/>
          </w:divBdr>
        </w:div>
        <w:div w:id="461459188">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34700907">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15691995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sChild>
    </w:div>
    <w:div w:id="1887330465">
      <w:bodyDiv w:val="1"/>
      <w:marLeft w:val="0"/>
      <w:marRight w:val="0"/>
      <w:marTop w:val="0"/>
      <w:marBottom w:val="0"/>
      <w:divBdr>
        <w:top w:val="none" w:sz="0" w:space="0" w:color="auto"/>
        <w:left w:val="none" w:sz="0" w:space="0" w:color="auto"/>
        <w:bottom w:val="none" w:sz="0" w:space="0" w:color="auto"/>
        <w:right w:val="none" w:sz="0" w:space="0" w:color="auto"/>
      </w:divBdr>
    </w:div>
    <w:div w:id="1899589455">
      <w:bodyDiv w:val="1"/>
      <w:marLeft w:val="0"/>
      <w:marRight w:val="0"/>
      <w:marTop w:val="0"/>
      <w:marBottom w:val="0"/>
      <w:divBdr>
        <w:top w:val="none" w:sz="0" w:space="0" w:color="auto"/>
        <w:left w:val="none" w:sz="0" w:space="0" w:color="auto"/>
        <w:bottom w:val="none" w:sz="0" w:space="0" w:color="auto"/>
        <w:right w:val="none" w:sz="0" w:space="0" w:color="auto"/>
      </w:divBdr>
    </w:div>
    <w:div w:id="2032223054">
      <w:bodyDiv w:val="1"/>
      <w:marLeft w:val="0"/>
      <w:marRight w:val="0"/>
      <w:marTop w:val="0"/>
      <w:marBottom w:val="0"/>
      <w:divBdr>
        <w:top w:val="none" w:sz="0" w:space="0" w:color="auto"/>
        <w:left w:val="none" w:sz="0" w:space="0" w:color="auto"/>
        <w:bottom w:val="none" w:sz="0" w:space="0" w:color="auto"/>
        <w:right w:val="none" w:sz="0" w:space="0" w:color="auto"/>
      </w:divBdr>
    </w:div>
    <w:div w:id="2087921595">
      <w:bodyDiv w:val="1"/>
      <w:marLeft w:val="0"/>
      <w:marRight w:val="0"/>
      <w:marTop w:val="0"/>
      <w:marBottom w:val="0"/>
      <w:divBdr>
        <w:top w:val="none" w:sz="0" w:space="0" w:color="auto"/>
        <w:left w:val="none" w:sz="0" w:space="0" w:color="auto"/>
        <w:bottom w:val="none" w:sz="0" w:space="0" w:color="auto"/>
        <w:right w:val="none" w:sz="0" w:space="0" w:color="auto"/>
      </w:divBdr>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325698">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1933855580">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0"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BB7C0DE-4B52-7641-A3FF-5D541F6E9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60</Pages>
  <Words>30901</Words>
  <Characters>166867</Characters>
  <Application>Microsoft Macintosh Word</Application>
  <DocSecurity>0</DocSecurity>
  <Lines>1390</Lines>
  <Paragraphs>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535</cp:revision>
  <dcterms:created xsi:type="dcterms:W3CDTF">2018-11-23T17:59:00Z</dcterms:created>
  <dcterms:modified xsi:type="dcterms:W3CDTF">2018-12-10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